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body>
    <w:p w14:paraId="2B0AA493" w14:textId="77777777" w:rsidR="00E44231" w:rsidRPr="00FB0770" w:rsidRDefault="0065516C" w:rsidP="000263D2">
      <w:pPr>
        <w:pStyle w:val="Heading1"/>
        <w:spacing w:before="156" w:after="312"/>
      </w:pPr>
      <w:r w:rsidRPr="00FB0770">
        <w:rPr>
          <w:rFonts w:hint="eastAsia"/>
        </w:rPr>
        <w:t>RIFS</w:t>
      </w:r>
      <w:r w:rsidRPr="00FB0770">
        <w:t xml:space="preserve">: </w:t>
      </w:r>
      <w:r w:rsidR="001D3F82" w:rsidRPr="00FB0770">
        <w:t>fuse two straws into a diamond</w:t>
      </w:r>
    </w:p>
    <w:p w14:paraId="52586BA6" w14:textId="77777777" w:rsidR="00486DE8" w:rsidRPr="00FB0770" w:rsidRDefault="00BF72F5" w:rsidP="000263D2">
      <w:pPr>
        <w:spacing w:after="312"/>
        <w:jc w:val="center"/>
      </w:pPr>
      <w:r w:rsidRPr="00FB0770">
        <w:t>Yuting Ye</w:t>
      </w:r>
      <w:r w:rsidR="002C143D" w:rsidRPr="00170173">
        <w:rPr>
          <w:vertAlign w:val="superscript"/>
        </w:rPr>
        <w:t>*</w:t>
      </w:r>
      <w:r w:rsidRPr="00FB0770">
        <w:t xml:space="preserve">, </w:t>
      </w:r>
      <w:r w:rsidR="002C143D" w:rsidRPr="00FB0770">
        <w:t>Ruochi Zhang</w:t>
      </w:r>
      <w:r w:rsidR="005F370C" w:rsidRPr="00170173">
        <w:rPr>
          <w:vertAlign w:val="superscript"/>
        </w:rPr>
        <w:t>*</w:t>
      </w:r>
      <w:r w:rsidRPr="00FB0770">
        <w:t xml:space="preserve">, </w:t>
      </w:r>
      <w:r w:rsidR="00966DAD">
        <w:t xml:space="preserve">Weiwei Zheng, Shuai Liu, </w:t>
      </w:r>
      <w:r w:rsidRPr="00FB0770">
        <w:t>Fengfeng Zhou</w:t>
      </w:r>
      <w:r w:rsidR="002C143D" w:rsidRPr="00170173">
        <w:rPr>
          <w:vertAlign w:val="superscript"/>
        </w:rPr>
        <w:t>#</w:t>
      </w:r>
      <w:r w:rsidRPr="00FB0770">
        <w:t>.</w:t>
      </w:r>
    </w:p>
    <w:p w14:paraId="2526ADC0" w14:textId="77777777" w:rsidR="00BF72F5" w:rsidRPr="00FB0770" w:rsidRDefault="00BF72F5" w:rsidP="000263D2">
      <w:pPr>
        <w:spacing w:after="312"/>
      </w:pPr>
    </w:p>
    <w:p w14:paraId="57E46E8C" w14:textId="77777777" w:rsidR="00BF72F5" w:rsidRPr="00FB0770" w:rsidRDefault="00BF72F5" w:rsidP="000263D2">
      <w:pPr>
        <w:spacing w:after="312"/>
      </w:pPr>
      <w:r w:rsidRPr="00FB0770">
        <w:t xml:space="preserve">College of Computer Science and Technology, </w:t>
      </w:r>
      <w:r w:rsidR="00FC6B93" w:rsidRPr="00FB0770">
        <w:t xml:space="preserve">and Key Laboratory of Symbolic Computation and Knowledge Engineering of Ministry of Education, </w:t>
      </w:r>
      <w:r w:rsidRPr="00FB0770">
        <w:t>Jilin University, Changchun, Jilin 130012, China.</w:t>
      </w:r>
    </w:p>
    <w:p w14:paraId="7171DBDB" w14:textId="77777777" w:rsidR="00BF72F5" w:rsidRPr="00FA68A9" w:rsidRDefault="00BF72F5" w:rsidP="000263D2">
      <w:pPr>
        <w:spacing w:after="312"/>
      </w:pPr>
    </w:p>
    <w:p w14:paraId="380C4916" w14:textId="77777777" w:rsidR="002C143D" w:rsidRPr="00556A7C" w:rsidRDefault="002C143D" w:rsidP="000263D2">
      <w:pPr>
        <w:spacing w:after="312"/>
      </w:pPr>
      <w:r w:rsidRPr="00FA68A9">
        <w:t>* These authors contribute equally to this study.</w:t>
      </w:r>
    </w:p>
    <w:p w14:paraId="4A5C9374" w14:textId="77777777" w:rsidR="00BF72F5" w:rsidRPr="00FA68A9" w:rsidRDefault="002C143D" w:rsidP="000263D2">
      <w:pPr>
        <w:spacing w:after="312"/>
      </w:pPr>
      <w:r w:rsidRPr="00FA68A9">
        <w:t>#</w:t>
      </w:r>
      <w:r w:rsidR="00BF72F5" w:rsidRPr="00FA68A9">
        <w:t xml:space="preserve"> Corresponding author: Fengfeng Zhou, Email: FengfengZhou@gmail.com, or ffzhou@jlu.edu.cn. Website: </w:t>
      </w:r>
      <w:hyperlink r:id="rId7" w:history="1">
        <w:r w:rsidR="00BF72F5" w:rsidRPr="00FA68A9">
          <w:rPr>
            <w:rStyle w:val="Hyperlink"/>
            <w:u w:val="none"/>
          </w:rPr>
          <w:t>http://www.healthinformaticslab.org/ffzhou/</w:t>
        </w:r>
      </w:hyperlink>
      <w:r w:rsidR="00BF72F5" w:rsidRPr="00FA68A9">
        <w:t>.</w:t>
      </w:r>
    </w:p>
    <w:p w14:paraId="5C91A766" w14:textId="77777777" w:rsidR="00BF72F5" w:rsidRPr="00FA68A9" w:rsidRDefault="00BF72F5" w:rsidP="000263D2">
      <w:pPr>
        <w:spacing w:after="312"/>
      </w:pPr>
    </w:p>
    <w:p w14:paraId="5ACFE139" w14:textId="77777777" w:rsidR="00BF72F5" w:rsidRDefault="00BF72F5" w:rsidP="000263D2">
      <w:pPr>
        <w:spacing w:after="312"/>
      </w:pPr>
      <w:r>
        <w:br w:type="page"/>
      </w:r>
    </w:p>
    <w:p w14:paraId="74003A7F" w14:textId="77777777" w:rsidR="00486DE8" w:rsidRPr="000B72AA" w:rsidRDefault="00486DE8" w:rsidP="000263D2">
      <w:pPr>
        <w:pStyle w:val="Heading2"/>
        <w:spacing w:after="312"/>
      </w:pPr>
      <w:r w:rsidRPr="000B72AA">
        <w:lastRenderedPageBreak/>
        <w:t>Abstract</w:t>
      </w:r>
    </w:p>
    <w:p w14:paraId="47D0FE77" w14:textId="77777777" w:rsidR="00D636EB" w:rsidRDefault="005F583C" w:rsidP="000263D2">
      <w:pPr>
        <w:spacing w:after="312"/>
      </w:pPr>
      <w:r>
        <w:t>The advent of big data era has imposed major challenges for the machine learning researchers. Biomedical OMIC research is one of these big data areas and has changed the biomedical resear</w:t>
      </w:r>
      <w:r w:rsidR="001422C3">
        <w:t>ch drastically.</w:t>
      </w:r>
      <w:r w:rsidR="003B5D09">
        <w:t xml:space="preserve"> But the high cost of data production and difficulty in participant recruitment introduce the paradigm of “large p small n”</w:t>
      </w:r>
      <w:r w:rsidR="007F0FF5">
        <w:t xml:space="preserve"> into the biomedical researches</w:t>
      </w:r>
      <w:r w:rsidR="00807B54">
        <w:t>.</w:t>
      </w:r>
      <w:r w:rsidR="00883110">
        <w:t xml:space="preserve"> Feature selection is usually employed to reduce the high number of biomedical features, so that a stable data-independent classification</w:t>
      </w:r>
      <w:r w:rsidR="00284200">
        <w:t xml:space="preserve"> or regression</w:t>
      </w:r>
      <w:r w:rsidR="00883110">
        <w:t xml:space="preserve"> </w:t>
      </w:r>
      <w:r w:rsidR="00BB70EF">
        <w:t xml:space="preserve">model may be achieved. </w:t>
      </w:r>
      <w:r w:rsidR="00882BA1">
        <w:t>This study randomly changes the starting feature of the widely-used incremental feature selection</w:t>
      </w:r>
      <w:r w:rsidR="0058480F">
        <w:t xml:space="preserve"> (IFS)</w:t>
      </w:r>
      <w:r w:rsidR="00882BA1">
        <w:t xml:space="preserve"> strategy and </w:t>
      </w:r>
      <w:r w:rsidR="000822E4">
        <w:t xml:space="preserve">selects </w:t>
      </w:r>
      <w:r w:rsidR="00520935">
        <w:t>the best</w:t>
      </w:r>
      <w:r w:rsidR="000822E4">
        <w:t xml:space="preserve"> feature subset </w:t>
      </w:r>
      <w:r w:rsidR="00580826">
        <w:t xml:space="preserve">that may be ranked low by the </w:t>
      </w:r>
      <w:r w:rsidR="006341A4">
        <w:t xml:space="preserve">statistical association evaluation algorithms, </w:t>
      </w:r>
      <w:r w:rsidR="006341A4" w:rsidRPr="006341A4">
        <w:rPr>
          <w:i/>
        </w:rPr>
        <w:t>e.g.</w:t>
      </w:r>
      <w:r w:rsidR="006341A4">
        <w:t xml:space="preserve"> t-test.</w:t>
      </w:r>
      <w:r w:rsidR="007D7EFE">
        <w:t xml:space="preserve"> </w:t>
      </w:r>
      <w:r w:rsidR="00EF1781">
        <w:t xml:space="preserve">The hypothesis is that two low-ranked features may </w:t>
      </w:r>
      <w:r w:rsidR="003D580F">
        <w:t xml:space="preserve">be orchestrated </w:t>
      </w:r>
      <w:r w:rsidR="001F155C">
        <w:t>to achieve</w:t>
      </w:r>
      <w:r w:rsidR="002B4C66">
        <w:t xml:space="preserve"> a good classification performance</w:t>
      </w:r>
      <w:r w:rsidR="00EF1781">
        <w:t xml:space="preserve">. </w:t>
      </w:r>
      <w:r w:rsidR="007D7EFE" w:rsidRPr="00551C47">
        <w:t>The proposed Randomly re-started Incremental Feature Selection (RIFS) algorithm demonstrates both higher classification accuracy and smaller feature number than the existing algorithms.</w:t>
      </w:r>
      <w:r w:rsidR="00CD4FA6" w:rsidRPr="00551C47">
        <w:t xml:space="preserve"> </w:t>
      </w:r>
      <w:r w:rsidR="00CB5426" w:rsidRPr="00177836">
        <w:t xml:space="preserve">RIFS also outperforms the existing diagnosis model for the </w:t>
      </w:r>
      <w:r w:rsidR="000D719A" w:rsidRPr="00177836">
        <w:t>prostate</w:t>
      </w:r>
      <w:r w:rsidR="00CB5426" w:rsidRPr="00177836">
        <w:t xml:space="preserve"> malignancy</w:t>
      </w:r>
      <w:r w:rsidR="00A13368" w:rsidRPr="00177836">
        <w:t xml:space="preserve"> with a better accuracy and a smaller number of features</w:t>
      </w:r>
      <w:r w:rsidR="00CB5426" w:rsidRPr="00177836">
        <w:t>.</w:t>
      </w:r>
    </w:p>
    <w:p w14:paraId="37BEFD76" w14:textId="77777777" w:rsidR="00486DE8" w:rsidRPr="00D636EB" w:rsidRDefault="00486DE8" w:rsidP="000263D2">
      <w:pPr>
        <w:spacing w:after="312"/>
      </w:pPr>
      <w:r w:rsidRPr="00750FA1">
        <w:rPr>
          <w:rFonts w:hint="eastAsia"/>
          <w:b/>
        </w:rPr>
        <w:t>K</w:t>
      </w:r>
      <w:r w:rsidRPr="00750FA1">
        <w:rPr>
          <w:b/>
        </w:rPr>
        <w:t xml:space="preserve">eywords: </w:t>
      </w:r>
      <w:r w:rsidR="00DC751B" w:rsidRPr="00D636EB">
        <w:t>Feature selection, filter algorithm, incremental feature selection</w:t>
      </w:r>
      <w:r w:rsidR="005E2118">
        <w:t xml:space="preserve"> (IFS)</w:t>
      </w:r>
      <w:r w:rsidR="00DC751B" w:rsidRPr="00D636EB">
        <w:t xml:space="preserve">, random re-start, </w:t>
      </w:r>
      <w:r w:rsidR="00DC751B" w:rsidRPr="00E65169">
        <w:rPr>
          <w:i/>
        </w:rPr>
        <w:t>k</w:t>
      </w:r>
      <w:r w:rsidR="00DC751B" w:rsidRPr="00D636EB">
        <w:t>-fold cross validation.</w:t>
      </w:r>
    </w:p>
    <w:p w14:paraId="350E76BA" w14:textId="77777777" w:rsidR="00486DE8" w:rsidRDefault="00486DE8" w:rsidP="000263D2">
      <w:pPr>
        <w:spacing w:after="312"/>
      </w:pPr>
      <w:r>
        <w:br w:type="page"/>
      </w:r>
    </w:p>
    <w:p w14:paraId="06ED95C4" w14:textId="77777777" w:rsidR="00486DE8" w:rsidRPr="00D025A7" w:rsidRDefault="00AE5D89" w:rsidP="000263D2">
      <w:pPr>
        <w:pStyle w:val="Heading2"/>
        <w:spacing w:after="312"/>
      </w:pPr>
      <w:r w:rsidRPr="00D025A7">
        <w:t>Introduction</w:t>
      </w:r>
    </w:p>
    <w:p w14:paraId="63972BA9" w14:textId="77777777" w:rsidR="000E6289" w:rsidRDefault="00923D35" w:rsidP="000263D2">
      <w:pPr>
        <w:spacing w:after="312"/>
      </w:pPr>
      <w:r>
        <w:rPr>
          <w:rFonts w:hint="eastAsia"/>
        </w:rPr>
        <w:t>Modern biological technologies</w:t>
      </w:r>
      <w:r w:rsidR="005B5D7D">
        <w:rPr>
          <w:rFonts w:hint="eastAsia"/>
        </w:rPr>
        <w:t xml:space="preserve"> are rapidly revolutionized and improved in the recent years, and the biological OMIC data has been accumulated at an accelerated speed </w:t>
      </w:r>
      <w:hyperlink w:anchor="_ENREF_2" w:tooltip="Stephens, 2015 #55" w:history="1">
        <w:r w:rsidR="00422B92">
          <w:fldChar w:fldCharType="begin">
            <w:fldData xml:space="preserve">PEVuZE5vdGU+PENpdGU+PEF1dGhvcj5TdGVwaGVuczwvQXV0aG9yPjxZZWFyPjIwMTU8L1llYXI+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</w:fldData>
          </w:fldChar>
        </w:r>
        <w:r w:rsidR="00422B92">
          <w:instrText xml:space="preserve"> ADDIN EN.CITE </w:instrText>
        </w:r>
        <w:r w:rsidR="00422B92">
          <w:fldChar w:fldCharType="begin">
            <w:fldData xml:space="preserve">PEVuZE5vdGU+PENpdGU+PEF1dGhvcj5TdGVwaGVuczwvQXV0aG9yPjxZZWFyPjIwMTU8L1llYXI+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</w:fldData>
          </w:fldChar>
        </w:r>
        <w:r w:rsidR="00422B92">
          <w:instrText xml:space="preserve"> ADDIN EN.CITE.DATA </w:instrText>
        </w:r>
        <w:r w:rsidR="00422B92">
          <w:fldChar w:fldCharType="end"/>
        </w:r>
        <w:r w:rsidR="00422B92">
          <w:fldChar w:fldCharType="separate"/>
        </w:r>
        <w:r w:rsidR="00422B92" w:rsidRPr="000D38EB">
          <w:rPr>
            <w:noProof/>
            <w:vertAlign w:val="superscript"/>
          </w:rPr>
          <w:t>2</w:t>
        </w:r>
        <w:r w:rsidR="00422B92">
          <w:fldChar w:fldCharType="end"/>
        </w:r>
      </w:hyperlink>
      <w:r w:rsidR="005B5D7D">
        <w:rPr>
          <w:rFonts w:hint="eastAsia"/>
        </w:rPr>
        <w:t>.</w:t>
      </w:r>
      <w:r w:rsidR="007500FD">
        <w:rPr>
          <w:rFonts w:hint="eastAsia"/>
        </w:rPr>
        <w:t xml:space="preserve"> </w:t>
      </w:r>
      <w:r w:rsidR="00660337">
        <w:rPr>
          <w:rFonts w:hint="eastAsia"/>
        </w:rPr>
        <w:t xml:space="preserve">Human complex disease like cancers and cardiovascular diseases are known to </w:t>
      </w:r>
      <w:r w:rsidR="0064222C">
        <w:rPr>
          <w:rFonts w:hint="eastAsia"/>
        </w:rPr>
        <w:t xml:space="preserve">be associated with more than one genetic factor </w:t>
      </w:r>
      <w:r w:rsidR="005016B3">
        <w:fldChar w:fldCharType="begin">
          <w:fldData xml:space="preserve">PEVuZE5vdGU+PENpdGU+PEF1dGhvcj5EYWk8L0F1dGhvcj48WWVhcj4yMDE2PC9ZZWFyPjxSZWNO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</w:fldData>
        </w:fldChar>
      </w:r>
      <w:r w:rsidR="000D38EB">
        <w:instrText xml:space="preserve"> ADDIN EN.CITE </w:instrText>
      </w:r>
      <w:r w:rsidR="005016B3">
        <w:fldChar w:fldCharType="begin">
          <w:fldData xml:space="preserve">PEVuZE5vdGU+PENpdGU+PEF1dGhvcj5EYWk8L0F1dGhvcj48WWVhcj4yMDE2PC9ZZWFyPjxSZWNO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</w:fldData>
        </w:fldChar>
      </w:r>
      <w:r w:rsidR="000D38EB">
        <w:instrText xml:space="preserve"> ADDIN EN.CITE.DATA </w:instrText>
      </w:r>
      <w:r w:rsidR="005016B3">
        <w:fldChar w:fldCharType="end"/>
      </w:r>
      <w:r w:rsidR="005016B3">
        <w:fldChar w:fldCharType="separate"/>
      </w:r>
      <w:hyperlink w:anchor="_ENREF_3" w:tooltip="Dai, 2016 #56" w:history="1">
        <w:r w:rsidR="00422B92" w:rsidRPr="000D38EB">
          <w:rPr>
            <w:noProof/>
            <w:vertAlign w:val="superscript"/>
          </w:rPr>
          <w:t>3</w:t>
        </w:r>
      </w:hyperlink>
      <w:r w:rsidR="000D38EB" w:rsidRPr="000D38EB">
        <w:rPr>
          <w:noProof/>
          <w:vertAlign w:val="superscript"/>
        </w:rPr>
        <w:t>,</w:t>
      </w:r>
      <w:hyperlink w:anchor="_ENREF_4" w:tooltip="Selvaraju, 2012 #57" w:history="1">
        <w:r w:rsidR="00422B92" w:rsidRPr="000D38EB">
          <w:rPr>
            <w:noProof/>
            <w:vertAlign w:val="superscript"/>
          </w:rPr>
          <w:t>4</w:t>
        </w:r>
      </w:hyperlink>
      <w:r w:rsidR="005016B3">
        <w:fldChar w:fldCharType="end"/>
      </w:r>
      <w:r w:rsidR="00617397">
        <w:rPr>
          <w:rFonts w:hint="eastAsia"/>
        </w:rPr>
        <w:t xml:space="preserve"> and the classic single-factor correlation analysis </w:t>
      </w:r>
      <w:r w:rsidR="006F65BA">
        <w:rPr>
          <w:rFonts w:hint="eastAsia"/>
        </w:rPr>
        <w:t>tend</w:t>
      </w:r>
      <w:r w:rsidR="001B68EE">
        <w:rPr>
          <w:rFonts w:hint="eastAsia"/>
        </w:rPr>
        <w:t>s</w:t>
      </w:r>
      <w:r w:rsidR="006F65BA">
        <w:rPr>
          <w:rFonts w:hint="eastAsia"/>
        </w:rPr>
        <w:t xml:space="preserve"> to detect low-frequency statistically-significant factors </w:t>
      </w:r>
      <w:hyperlink w:anchor="_ENREF_1" w:tooltip="Atanasovska, 2015 #58" w:history="1">
        <w:r w:rsidR="00422B92">
          <w:fldChar w:fldCharType="begin">
            <w:fldData xml:space="preserve">PEVuZE5vdGU+PENpdGU+PEF1dGhvcj5BdGFuYXNvdnNrYTwvQXV0aG9yPjxZZWFyPjIwMTU8L1ll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</w:fldData>
          </w:fldChar>
        </w:r>
        <w:r w:rsidR="00422B92">
          <w:instrText xml:space="preserve"> ADDIN EN.CITE </w:instrText>
        </w:r>
        <w:r w:rsidR="00422B92">
          <w:fldChar w:fldCharType="begin">
            <w:fldData xml:space="preserve">PEVuZE5vdGU+PENpdGU+PEF1dGhvcj5BdGFuYXNvdnNrYTwvQXV0aG9yPjxZZWFyPjIwMTU8L1ll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</w:fldData>
          </w:fldChar>
        </w:r>
        <w:r w:rsidR="00422B92">
          <w:instrText xml:space="preserve"> ADDIN EN.CITE.DATA </w:instrText>
        </w:r>
        <w:r w:rsidR="00422B92">
          <w:fldChar w:fldCharType="end"/>
        </w:r>
        <w:r w:rsidR="00422B92">
          <w:fldChar w:fldCharType="separate"/>
        </w:r>
        <w:r w:rsidR="00422B92" w:rsidRPr="000D38EB">
          <w:rPr>
            <w:noProof/>
            <w:vertAlign w:val="superscript"/>
          </w:rPr>
          <w:t>1</w:t>
        </w:r>
        <w:r w:rsidR="00422B92">
          <w:fldChar w:fldCharType="end"/>
        </w:r>
      </w:hyperlink>
      <w:r w:rsidR="006F65BA">
        <w:rPr>
          <w:rFonts w:hint="eastAsia"/>
        </w:rPr>
        <w:t>.</w:t>
      </w:r>
      <w:r w:rsidR="001B68EE">
        <w:rPr>
          <w:rFonts w:hint="eastAsia"/>
        </w:rPr>
        <w:t xml:space="preserve"> So </w:t>
      </w:r>
      <w:r w:rsidR="0011416B">
        <w:rPr>
          <w:rFonts w:hint="eastAsia"/>
        </w:rPr>
        <w:t xml:space="preserve">the existing complex disease diagnosis panels usually use the genetic information of multiple genes </w:t>
      </w:r>
      <w:r w:rsidR="005016B3">
        <w:fldChar w:fldCharType="begin">
          <w:fldData xml:space="preserve">PEVuZE5vdGU+PENpdGU+PEF1dGhvcj5GaWd1ZXJvYTwvQXV0aG9yPjxZZWFyPjIwMTQ8L1llYXI+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</w:fldData>
        </w:fldChar>
      </w:r>
      <w:r w:rsidR="000D38EB">
        <w:instrText xml:space="preserve"> ADDIN EN.CITE </w:instrText>
      </w:r>
      <w:r w:rsidR="005016B3">
        <w:fldChar w:fldCharType="begin">
          <w:fldData xml:space="preserve">PEVuZE5vdGU+PENpdGU+PEF1dGhvcj5GaWd1ZXJvYTwvQXV0aG9yPjxZZWFyPjIwMTQ8L1llYXI+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</w:fldData>
        </w:fldChar>
      </w:r>
      <w:r w:rsidR="000D38EB">
        <w:instrText xml:space="preserve"> ADDIN EN.CITE.DATA </w:instrText>
      </w:r>
      <w:r w:rsidR="005016B3">
        <w:fldChar w:fldCharType="end"/>
      </w:r>
      <w:r w:rsidR="005016B3">
        <w:fldChar w:fldCharType="separate"/>
      </w:r>
      <w:hyperlink w:anchor="_ENREF_5" w:tooltip="Figueroa, 2014 #59" w:history="1">
        <w:r w:rsidR="00422B92" w:rsidRPr="000D38EB">
          <w:rPr>
            <w:noProof/>
            <w:vertAlign w:val="superscript"/>
          </w:rPr>
          <w:t>5</w:t>
        </w:r>
      </w:hyperlink>
      <w:r w:rsidR="000D38EB" w:rsidRPr="000D38EB">
        <w:rPr>
          <w:noProof/>
          <w:vertAlign w:val="superscript"/>
        </w:rPr>
        <w:t>,</w:t>
      </w:r>
      <w:hyperlink w:anchor="_ENREF_6" w:tooltip="Cuperlovic-Culf, 2010 #60" w:history="1">
        <w:r w:rsidR="00422B92" w:rsidRPr="000D38EB">
          <w:rPr>
            <w:noProof/>
            <w:vertAlign w:val="superscript"/>
          </w:rPr>
          <w:t>6</w:t>
        </w:r>
      </w:hyperlink>
      <w:r w:rsidR="005016B3">
        <w:fldChar w:fldCharType="end"/>
      </w:r>
      <w:r w:rsidR="0011416B">
        <w:rPr>
          <w:rFonts w:hint="eastAsia"/>
        </w:rPr>
        <w:t>.</w:t>
      </w:r>
    </w:p>
    <w:p w14:paraId="3972D9B9" w14:textId="77777777" w:rsidR="00B63F25" w:rsidRDefault="00B63F25" w:rsidP="000263D2">
      <w:pPr>
        <w:spacing w:after="312"/>
      </w:pPr>
      <w:r>
        <w:rPr>
          <w:rFonts w:hint="eastAsia"/>
        </w:rPr>
        <w:t xml:space="preserve">Transcriptome is </w:t>
      </w:r>
      <w:r w:rsidR="00C96BAC">
        <w:rPr>
          <w:rFonts w:hint="eastAsia"/>
        </w:rPr>
        <w:t xml:space="preserve">the orchestrated result of both </w:t>
      </w:r>
      <w:r w:rsidR="00A24DA1">
        <w:rPr>
          <w:rFonts w:hint="eastAsia"/>
        </w:rPr>
        <w:t>genetic</w:t>
      </w:r>
      <w:r w:rsidR="009D35FF">
        <w:rPr>
          <w:rFonts w:hint="eastAsia"/>
        </w:rPr>
        <w:t xml:space="preserve"> and </w:t>
      </w:r>
      <w:r w:rsidR="00A24DA1">
        <w:rPr>
          <w:rFonts w:hint="eastAsia"/>
        </w:rPr>
        <w:t xml:space="preserve">environmental </w:t>
      </w:r>
      <w:r w:rsidR="009D35FF">
        <w:rPr>
          <w:rFonts w:hint="eastAsia"/>
        </w:rPr>
        <w:t>factors</w:t>
      </w:r>
      <w:r w:rsidR="00214F15">
        <w:rPr>
          <w:rFonts w:hint="eastAsia"/>
        </w:rPr>
        <w:t xml:space="preserve">, and </w:t>
      </w:r>
      <w:r w:rsidR="004728E0">
        <w:rPr>
          <w:rFonts w:hint="eastAsia"/>
        </w:rPr>
        <w:t>is widely used in the existing disease diagnosis technologies</w:t>
      </w:r>
      <w:r w:rsidR="00DA508E">
        <w:rPr>
          <w:rFonts w:hint="eastAsia"/>
        </w:rPr>
        <w:t xml:space="preserve"> </w:t>
      </w:r>
      <w:hyperlink w:anchor="_ENREF_7" w:tooltip="Sparano, 2012 #61" w:history="1">
        <w:r w:rsidR="00422B92">
          <w:fldChar w:fldCharType="begin">
            <w:fldData xml:space="preserve">PEVuZE5vdGU+PENpdGU+PEF1dGhvcj5TcGFyYW5vPC9BdXRob3I+PFllYXI+MjAxMjwvWWVhcj48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</w:fldData>
          </w:fldChar>
        </w:r>
        <w:r w:rsidR="00422B92">
          <w:instrText xml:space="preserve"> ADDIN EN.CITE </w:instrText>
        </w:r>
        <w:r w:rsidR="00422B92">
          <w:fldChar w:fldCharType="begin">
            <w:fldData xml:space="preserve">PEVuZE5vdGU+PENpdGU+PEF1dGhvcj5TcGFyYW5vPC9BdXRob3I+PFllYXI+MjAxMjwvWWVhcj48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</w:fldData>
          </w:fldChar>
        </w:r>
        <w:r w:rsidR="00422B92">
          <w:instrText xml:space="preserve"> ADDIN EN.CITE.DATA </w:instrText>
        </w:r>
        <w:r w:rsidR="00422B92">
          <w:fldChar w:fldCharType="end"/>
        </w:r>
        <w:r w:rsidR="00422B92">
          <w:fldChar w:fldCharType="separate"/>
        </w:r>
        <w:r w:rsidR="00422B92" w:rsidRPr="000D38EB">
          <w:rPr>
            <w:noProof/>
            <w:vertAlign w:val="superscript"/>
          </w:rPr>
          <w:t>7</w:t>
        </w:r>
        <w:r w:rsidR="00422B92">
          <w:fldChar w:fldCharType="end"/>
        </w:r>
      </w:hyperlink>
      <w:r w:rsidR="004728E0">
        <w:rPr>
          <w:rFonts w:hint="eastAsia"/>
        </w:rPr>
        <w:t>.</w:t>
      </w:r>
      <w:r w:rsidR="00A24DA1">
        <w:rPr>
          <w:rFonts w:hint="eastAsia"/>
        </w:rPr>
        <w:t xml:space="preserve"> </w:t>
      </w:r>
      <w:r w:rsidR="0011518A">
        <w:rPr>
          <w:rFonts w:hint="eastAsia"/>
        </w:rPr>
        <w:t>A</w:t>
      </w:r>
      <w:r w:rsidR="0011518A">
        <w:t xml:space="preserve"> gene’s transcriptional efficiency is known to be associated with codon usage pattern</w:t>
      </w:r>
      <w:r w:rsidR="00EA5C79">
        <w:t>s</w:t>
      </w:r>
      <w:r w:rsidR="00BF2500">
        <w:t xml:space="preserve"> </w:t>
      </w:r>
      <w:hyperlink w:anchor="_ENREF_8" w:tooltip="Hajjari, 2014 #62" w:history="1">
        <w:r w:rsidR="00422B92">
          <w:fldChar w:fldCharType="begin"/>
        </w:r>
        <w:r w:rsidR="00422B92">
          <w:instrText xml:space="preserve"> ADDIN EN.CITE &lt;EndNote&gt;&lt;Cite&gt;&lt;Author&gt;Hajjari&lt;/Author&gt;&lt;Year&gt;2014&lt;/Year&gt;&lt;RecNum&gt;62&lt;/RecNum&gt;&lt;DisplayText&gt;&lt;style face="superscript"&gt;8&lt;/style&gt;&lt;/DisplayText&gt;&lt;record&gt;&lt;rec-number&gt;62&lt;/rec-number&gt;&lt;foreign-keys&gt;&lt;key app="EN" db-id="9wdv2zav3zfvtdedtrlpt0e9derw5tsw0dxv"&gt;62&lt;/key&gt;&lt;/foreign-keys&gt;&lt;ref-type name="Journal Article"&gt;17&lt;/ref-type&gt;&lt;contributors&gt;&lt;authors&gt;&lt;author&gt;Hajjari, M.&lt;/author&gt;&lt;author&gt;Khoshnevisan, A.&lt;/author&gt;&lt;author&gt;Behmanesh, M.&lt;/author&gt;&lt;/authors&gt;&lt;/contributors&gt;&lt;auth-address&gt;Department of Genetics, Faculty of Science, Shahid Chamran University of Ahvaz, Ahvaz, Iran. Electronic address: Mohamad.hajari@gmail.com.&amp;#xD;Department of Genetics, Faculty of Science, Shahid Chamran University of Ahvaz, Ahvaz, Iran.&amp;#xD;Department of Genetics, Faculty of Biological Sciences, Tarbiat Modares University, Tehran, Iran.&lt;/auth-address&gt;&lt;titles&gt;&lt;title&gt;Compositional features are potentially involved in the regulation of gene expression of tumor suppressor genes in human tissues&lt;/title&gt;&lt;secondary-title&gt;Gene&lt;/secondary-title&gt;&lt;alt-title&gt;Gene&lt;/alt-title&gt;&lt;/titles&gt;&lt;pages&gt;126-9&lt;/pages&gt;&lt;volume&gt;553&lt;/volume&gt;&lt;number&gt;2&lt;/number&gt;&lt;keywords&gt;&lt;keyword&gt;Amino Acids/chemistry&lt;/keyword&gt;&lt;keyword&gt;*Base Composition&lt;/keyword&gt;&lt;keyword&gt;Codon&lt;/keyword&gt;&lt;keyword&gt;*Gene Expression Regulation&lt;/keyword&gt;&lt;keyword&gt;*Genes, Tumor Suppressor&lt;/keyword&gt;&lt;keyword&gt;Humans&lt;/keyword&gt;&lt;/keywords&gt;&lt;dates&gt;&lt;year&gt;2014&lt;/year&gt;&lt;pub-dates&gt;&lt;date&gt;Dec 15&lt;/date&gt;&lt;/pub-dates&gt;&lt;/dates&gt;&lt;isbn&gt;1879-0038 (Electronic)&amp;#xD;0378-1119 (Linking)&lt;/isbn&gt;&lt;accession-num&gt;25303870&lt;/accession-num&gt;&lt;urls&gt;&lt;related-urls&gt;&lt;url&gt;http://www.ncbi.nlm.nih.gov/pubmed/25303870&lt;/url&gt;&lt;/related-urls&gt;&lt;/urls&gt;&lt;electronic-resource-num&gt;10.1016/j.gene.2014.10.011&lt;/electronic-resource-num&gt;&lt;/record&gt;&lt;/Cite&gt;&lt;/EndNote&gt;</w:instrText>
        </w:r>
        <w:r w:rsidR="00422B92">
          <w:fldChar w:fldCharType="separate"/>
        </w:r>
        <w:r w:rsidR="00422B92" w:rsidRPr="000D38EB">
          <w:rPr>
            <w:noProof/>
            <w:vertAlign w:val="superscript"/>
          </w:rPr>
          <w:t>8</w:t>
        </w:r>
        <w:r w:rsidR="00422B92">
          <w:fldChar w:fldCharType="end"/>
        </w:r>
      </w:hyperlink>
      <w:r w:rsidR="00EA5C79">
        <w:t xml:space="preserve">, and its promoter binding affinity with the transcription regulators </w:t>
      </w:r>
      <w:hyperlink w:anchor="_ENREF_9" w:tooltip="Jelkmann, 2007 #63" w:history="1">
        <w:r w:rsidR="00422B92">
          <w:fldChar w:fldCharType="begin"/>
        </w:r>
        <w:r w:rsidR="00422B92">
          <w:instrText xml:space="preserve"> ADDIN EN.CITE &lt;EndNote&gt;&lt;Cite&gt;&lt;Author&gt;Jelkmann&lt;/Author&gt;&lt;Year&gt;2007&lt;/Year&gt;&lt;RecNum&gt;63&lt;/RecNum&gt;&lt;DisplayText&gt;&lt;style face="superscript"&gt;9&lt;/style&gt;&lt;/DisplayText&gt;&lt;record&gt;&lt;rec-number&gt;63&lt;/rec-number&gt;&lt;foreign-keys&gt;&lt;key app="EN" db-id="9wdv2zav3zfvtdedtrlpt0e9derw5tsw0dxv"&gt;63&lt;/key&gt;&lt;/foreign-keys&gt;&lt;ref-type name="Journal Article"&gt;17&lt;/ref-type&gt;&lt;contributors&gt;&lt;authors&gt;&lt;author&gt;Jelkmann, W.&lt;/author&gt;&lt;/authors&gt;&lt;/contributors&gt;&lt;auth-address&gt;Institute of Physiology, University of Lubeck, Lubeck, Germany.&lt;/auth-address&gt;&lt;titles&gt;&lt;title&gt;Control of erythropoietin gene expression and its use in medicine&lt;/title&gt;&lt;secondary-title&gt;Methods Enzymol&lt;/secondary-title&gt;&lt;alt-title&gt;Methods in enzymology&lt;/alt-title&gt;&lt;/titles&gt;&lt;pages&gt;179-97&lt;/pages&gt;&lt;volume&gt;435&lt;/volume&gt;&lt;keywords&gt;&lt;keyword&gt;Erythropoietin/*genetics/*metabolism/*therapeutic use&lt;/keyword&gt;&lt;keyword&gt;Gene Expression/drug effects&lt;/keyword&gt;&lt;keyword&gt;*Gene Expression Regulation&lt;/keyword&gt;&lt;keyword&gt;Gene Transfer Techniques&lt;/keyword&gt;&lt;keyword&gt;Genetic Engineering&lt;/keyword&gt;&lt;keyword&gt;*Genetic Therapy&lt;/keyword&gt;&lt;keyword&gt;Humans&lt;/keyword&gt;&lt;keyword&gt;Recombinant Proteins&lt;/keyword&gt;&lt;/keywords&gt;&lt;dates&gt;&lt;year&gt;2007&lt;/year&gt;&lt;/dates&gt;&lt;isbn&gt;0076-6879 (Print)&amp;#xD;0076-6879 (Linking)&lt;/isbn&gt;&lt;accession-num&gt;17998055&lt;/accession-num&gt;&lt;urls&gt;&lt;related-urls&gt;&lt;url&gt;http://www.ncbi.nlm.nih.gov/pubmed/17998055&lt;/url&gt;&lt;/related-urls&gt;&lt;/urls&gt;&lt;electronic-resource-num&gt;10.1016/S0076-6879(07)35010-6&lt;/electronic-resource-num&gt;&lt;/record&gt;&lt;/Cite&gt;&lt;/EndNote&gt;</w:instrText>
        </w:r>
        <w:r w:rsidR="00422B92">
          <w:fldChar w:fldCharType="separate"/>
        </w:r>
        <w:r w:rsidR="00422B92" w:rsidRPr="000D38EB">
          <w:rPr>
            <w:noProof/>
            <w:vertAlign w:val="superscript"/>
          </w:rPr>
          <w:t>9</w:t>
        </w:r>
        <w:r w:rsidR="00422B92">
          <w:fldChar w:fldCharType="end"/>
        </w:r>
      </w:hyperlink>
      <w:r w:rsidR="00C343C2">
        <w:t>.</w:t>
      </w:r>
      <w:r w:rsidR="00F5083E">
        <w:t xml:space="preserve"> The environmental factors including diet and air quality may </w:t>
      </w:r>
      <w:r w:rsidR="00267833">
        <w:t xml:space="preserve">also impact a gene’s activities </w:t>
      </w:r>
      <w:r w:rsidR="00507F47">
        <w:t xml:space="preserve">through the </w:t>
      </w:r>
      <w:r w:rsidR="009764C5">
        <w:t xml:space="preserve">signal transduction machinery as well as the inheritable epigenetic </w:t>
      </w:r>
      <w:r w:rsidR="00016BB0">
        <w:t xml:space="preserve">mechanisms </w:t>
      </w:r>
      <w:r w:rsidR="005016B3">
        <w:fldChar w:fldCharType="begin">
          <w:fldData xml:space="preserve">PEVuZE5vdGU+PENpdGU+PEF1dGhvcj5ZYW5nPC9BdXRob3I+PFllYXI+MjAxNjwvWWVhcj48UmVj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</w:fldData>
        </w:fldChar>
      </w:r>
      <w:r w:rsidR="000D38EB">
        <w:instrText xml:space="preserve"> ADDIN EN.CITE </w:instrText>
      </w:r>
      <w:r w:rsidR="005016B3">
        <w:fldChar w:fldCharType="begin">
          <w:fldData xml:space="preserve">PEVuZE5vdGU+PENpdGU+PEF1dGhvcj5ZYW5nPC9BdXRob3I+PFllYXI+MjAxNjwvWWVhcj48UmVj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</w:fldData>
        </w:fldChar>
      </w:r>
      <w:r w:rsidR="000D38EB">
        <w:instrText xml:space="preserve"> ADDIN EN.CITE.DATA </w:instrText>
      </w:r>
      <w:r w:rsidR="005016B3">
        <w:fldChar w:fldCharType="end"/>
      </w:r>
      <w:r w:rsidR="005016B3">
        <w:fldChar w:fldCharType="separate"/>
      </w:r>
      <w:hyperlink w:anchor="_ENREF_10" w:tooltip="Yang, 2016 #64" w:history="1">
        <w:r w:rsidR="00422B92" w:rsidRPr="000D38EB">
          <w:rPr>
            <w:noProof/>
            <w:vertAlign w:val="superscript"/>
          </w:rPr>
          <w:t>10</w:t>
        </w:r>
      </w:hyperlink>
      <w:r w:rsidR="000D38EB" w:rsidRPr="000D38EB">
        <w:rPr>
          <w:noProof/>
          <w:vertAlign w:val="superscript"/>
        </w:rPr>
        <w:t>,</w:t>
      </w:r>
      <w:hyperlink w:anchor="_ENREF_11" w:tooltip="Holloway, 2012 #65" w:history="1">
        <w:r w:rsidR="00422B92" w:rsidRPr="000D38EB">
          <w:rPr>
            <w:noProof/>
            <w:vertAlign w:val="superscript"/>
          </w:rPr>
          <w:t>11</w:t>
        </w:r>
      </w:hyperlink>
      <w:r w:rsidR="005016B3">
        <w:fldChar w:fldCharType="end"/>
      </w:r>
      <w:r w:rsidR="009764C5">
        <w:t>.</w:t>
      </w:r>
    </w:p>
    <w:p w14:paraId="06175432" w14:textId="77777777" w:rsidR="00236EF9" w:rsidRPr="006E7649" w:rsidRDefault="00B509C3" w:rsidP="000263D2">
      <w:pPr>
        <w:spacing w:after="312"/>
      </w:pPr>
      <w:r>
        <w:t>The development of a disease diagnosis panel relies on the efficiency of the feature selection technologies</w:t>
      </w:r>
      <w:r w:rsidR="00DF5756">
        <w:t xml:space="preserve"> </w:t>
      </w:r>
      <w:hyperlink w:anchor="_ENREF_12" w:tooltip="Baek, 2009 #66" w:history="1">
        <w:r w:rsidR="00422B92">
          <w:fldChar w:fldCharType="begin"/>
        </w:r>
        <w:r w:rsidR="00422B92">
          <w:instrText xml:space="preserve"> ADDIN EN.CITE &lt;EndNote&gt;&lt;Cite&gt;&lt;Author&gt;Baek&lt;/Author&gt;&lt;Year&gt;2009&lt;/Year&gt;&lt;RecNum&gt;66&lt;/RecNum&gt;&lt;DisplayText&gt;&lt;style face="superscript"&gt;12&lt;/style&gt;&lt;/DisplayText&gt;&lt;record&gt;&lt;rec-number&gt;66&lt;/rec-number&gt;&lt;foreign-keys&gt;&lt;key app="EN" db-id="9wdv2zav3zfvtdedtrlpt0e9derw5tsw0dxv"&gt;66&lt;/key&gt;&lt;/foreign-keys&gt;&lt;ref-type name="Journal Article"&gt;17&lt;/ref-type&gt;&lt;contributors&gt;&lt;authors&gt;&lt;author&gt;Baek, S.&lt;/author&gt;&lt;author&gt;Tsai, C. A.&lt;/author&gt;&lt;author&gt;Chen, J. J.&lt;/author&gt;&lt;/authors&gt;&lt;/contributors&gt;&lt;auth-address&gt;National Center for Toxicological Research, U.S. Food and Drug Administration, USA. jamesj.chen@fda.hhs.gov&lt;/auth-address&gt;&lt;titles&gt;&lt;title&gt;Development of biomarker classifiers from high-dimensional data&lt;/title&gt;&lt;secondary-title&gt;Brief Bioinform&lt;/secondary-title&gt;&lt;alt-title&gt;Briefings in bioinformatics&lt;/alt-title&gt;&lt;/titles&gt;&lt;pages&gt;537-46&lt;/pages&gt;&lt;volume&gt;10&lt;/volume&gt;&lt;number&gt;5&lt;/number&gt;&lt;keywords&gt;&lt;keyword&gt;*Algorithms&lt;/keyword&gt;&lt;keyword&gt;*Biomarkers&lt;/keyword&gt;&lt;keyword&gt;*Computational Biology/classification/methods&lt;/keyword&gt;&lt;keyword&gt;Databases, Genetic&lt;/keyword&gt;&lt;keyword&gt;Mathematics&lt;/keyword&gt;&lt;keyword&gt;*Models, Biological&lt;/keyword&gt;&lt;keyword&gt;Reproducibility of Results&lt;/keyword&gt;&lt;/keywords&gt;&lt;dates&gt;&lt;year&gt;2009&lt;/year&gt;&lt;pub-dates&gt;&lt;date&gt;Sep&lt;/date&gt;&lt;/pub-dates&gt;&lt;/dates&gt;&lt;isbn&gt;1477-4054 (Electronic)&amp;#xD;1467-5463 (Linking)&lt;/isbn&gt;&lt;accession-num&gt;19346320&lt;/accession-num&gt;&lt;urls&gt;&lt;related-urls&gt;&lt;url&gt;http://www.ncbi.nlm.nih.gov/pubmed/19346320&lt;/url&gt;&lt;/related-urls&gt;&lt;/urls&gt;&lt;electronic-resource-num&gt;10.1093/bib/bbp016&lt;/electronic-resource-num&gt;&lt;/record&gt;&lt;/Cite&gt;&lt;/EndNote&gt;</w:instrText>
        </w:r>
        <w:r w:rsidR="00422B92">
          <w:fldChar w:fldCharType="separate"/>
        </w:r>
        <w:r w:rsidR="00422B92" w:rsidRPr="000D38EB">
          <w:rPr>
            <w:noProof/>
            <w:vertAlign w:val="superscript"/>
          </w:rPr>
          <w:t>12</w:t>
        </w:r>
        <w:r w:rsidR="00422B92">
          <w:fldChar w:fldCharType="end"/>
        </w:r>
      </w:hyperlink>
      <w:r>
        <w:t xml:space="preserve">. </w:t>
      </w:r>
      <w:r w:rsidR="00C069B5">
        <w:t>A biological OMIC technology generates thousands or even millions of data entries for a single sample</w:t>
      </w:r>
      <w:r w:rsidR="00964E71">
        <w:t xml:space="preserve">, but a </w:t>
      </w:r>
      <w:r w:rsidR="00D0576D">
        <w:t xml:space="preserve">biomedical project seldom recruited more than 1,000 samples due to </w:t>
      </w:r>
      <w:r w:rsidR="003A1069">
        <w:t xml:space="preserve">various </w:t>
      </w:r>
      <w:r w:rsidR="00D0576D">
        <w:t>limitations</w:t>
      </w:r>
      <w:r w:rsidR="003A1069">
        <w:t xml:space="preserve">, </w:t>
      </w:r>
      <w:r w:rsidR="003A1069" w:rsidRPr="003A1069">
        <w:rPr>
          <w:i/>
        </w:rPr>
        <w:t>e.g.</w:t>
      </w:r>
      <w:r w:rsidR="00D0576D">
        <w:t xml:space="preserve"> cost and patient</w:t>
      </w:r>
      <w:r w:rsidR="003A1069">
        <w:t xml:space="preserve"> availability </w:t>
      </w:r>
      <w:hyperlink w:anchor="_ENREF_13" w:tooltip="Tomczak, 2015 #67" w:history="1">
        <w:r w:rsidR="00422B92">
          <w:fldChar w:fldCharType="begin"/>
        </w:r>
        <w:r w:rsidR="00422B92">
          <w:instrText xml:space="preserve"> ADDIN EN.CITE &lt;EndNote&gt;&lt;Cite&gt;&lt;Author&gt;Tomczak&lt;/Author&gt;&lt;Year&gt;2015&lt;/Year&gt;&lt;RecNum&gt;67&lt;/RecNum&gt;&lt;DisplayText&gt;&lt;style face="superscript"&gt;13&lt;/style&gt;&lt;/DisplayText&gt;&lt;record&gt;&lt;rec-number&gt;67&lt;/rec-number&gt;&lt;foreign-keys&gt;&lt;key app="EN" db-id="9wdv2zav3zfvtdedtrlpt0e9derw5tsw0dxv"&gt;67&lt;/key&gt;&lt;/foreign-keys&gt;&lt;ref-type name="Journal Article"&gt;17&lt;/ref-type&gt;&lt;contributors&gt;&lt;authors&gt;&lt;author&gt;Tomczak, K.&lt;/author&gt;&lt;author&gt;Czerwinska, P.&lt;/author&gt;&lt;author&gt;Wiznerowicz, M.&lt;/author&gt;&lt;/authors&gt;&lt;/contributors&gt;&lt;auth-address&gt;Postgraduate School of Molecular Medicine, Medical University of Warsaw, Warsaw, Poland ; Laboratory of Gene Therapy, Department of Cancer Immunology, The Greater Poland Cancer Centre, Poznan, Poland.&amp;#xD;Laboratory of Gene Therapy, Department of Cancer Immunology, The Greater Poland Cancer Centre, Poznan, Poland ; Department of Cancer Immunology and Diagnostics, Chair of Medical Biotechnology, Poznan University of Medical Sciences, Poznan, Poland.&lt;/auth-address&gt;&lt;titles&gt;&lt;title&gt;The Cancer Genome Atlas (TCGA): an immeasurable source of knowledge&lt;/title&gt;&lt;secondary-title&gt;Contemp Oncol (Pozn)&lt;/secondary-title&gt;&lt;alt-title&gt;Contemporary oncology&lt;/alt-title&gt;&lt;/titles&gt;&lt;pages&gt;A68-77&lt;/pages&gt;&lt;volume&gt;19&lt;/volume&gt;&lt;number&gt;1A&lt;/number&gt;&lt;dates&gt;&lt;year&gt;2015&lt;/year&gt;&lt;/dates&gt;&lt;isbn&gt;1428-2526 (Print)&amp;#xD;1428-2526 (Linking)&lt;/isbn&gt;&lt;accession-num&gt;25691825&lt;/accession-num&gt;&lt;urls&gt;&lt;related-urls&gt;&lt;url&gt;http://www.ncbi.nlm.nih.gov/pubmed/25691825&lt;/url&gt;&lt;/related-urls&gt;&lt;/urls&gt;&lt;custom2&gt;4322527&lt;/custom2&gt;&lt;electronic-resource-num&gt;10.5114/wo.2014.47136&lt;/electronic-resource-num&gt;&lt;/record&gt;&lt;/Cite&gt;&lt;/EndNote&gt;</w:instrText>
        </w:r>
        <w:r w:rsidR="00422B92">
          <w:fldChar w:fldCharType="separate"/>
        </w:r>
        <w:r w:rsidR="00422B92" w:rsidRPr="000D38EB">
          <w:rPr>
            <w:noProof/>
            <w:vertAlign w:val="superscript"/>
          </w:rPr>
          <w:t>13</w:t>
        </w:r>
        <w:r w:rsidR="00422B92">
          <w:fldChar w:fldCharType="end"/>
        </w:r>
      </w:hyperlink>
      <w:r w:rsidR="003A1069">
        <w:t>.</w:t>
      </w:r>
      <w:r w:rsidR="00F72637">
        <w:t xml:space="preserve"> The biomarker screening procedure may generate the overfit models due to the paradigm of “large </w:t>
      </w:r>
      <w:r w:rsidR="00F72637" w:rsidRPr="00F72637">
        <w:rPr>
          <w:i/>
        </w:rPr>
        <w:t>p</w:t>
      </w:r>
      <w:r w:rsidR="00F72637">
        <w:t xml:space="preserve">, small </w:t>
      </w:r>
      <w:r w:rsidR="00F72637" w:rsidRPr="00F72637">
        <w:rPr>
          <w:i/>
        </w:rPr>
        <w:t>n</w:t>
      </w:r>
      <w:r w:rsidR="00F72637">
        <w:t xml:space="preserve">”, where </w:t>
      </w:r>
      <w:r w:rsidR="00F72637" w:rsidRPr="00F72637">
        <w:rPr>
          <w:i/>
        </w:rPr>
        <w:t>p</w:t>
      </w:r>
      <w:r w:rsidR="00F72637">
        <w:t xml:space="preserve"> and </w:t>
      </w:r>
      <w:r w:rsidR="00F72637" w:rsidRPr="00F72637">
        <w:rPr>
          <w:i/>
        </w:rPr>
        <w:t>n</w:t>
      </w:r>
      <w:r w:rsidR="00F72637">
        <w:t xml:space="preserve"> are the numbers of features and samples, respectively </w:t>
      </w:r>
      <w:r w:rsidR="005016B3">
        <w:fldChar w:fldCharType="begin">
          <w:fldData xml:space="preserve">PEVuZE5vdGU+PENpdGU+PEF1dGhvcj5TYW5jaGV6PC9BdXRob3I+PFllYXI+MjAxNjwvWWVhcj48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</w:fldData>
        </w:fldChar>
      </w:r>
      <w:r w:rsidR="000D38EB">
        <w:instrText xml:space="preserve"> ADDIN EN.CITE </w:instrText>
      </w:r>
      <w:r w:rsidR="005016B3">
        <w:fldChar w:fldCharType="begin">
          <w:fldData xml:space="preserve">PEVuZE5vdGU+PENpdGU+PEF1dGhvcj5TYW5jaGV6PC9BdXRob3I+PFllYXI+MjAxNjwvWWVhcj48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</w:fldData>
        </w:fldChar>
      </w:r>
      <w:r w:rsidR="000D38EB">
        <w:instrText xml:space="preserve"> ADDIN EN.CITE.DATA </w:instrText>
      </w:r>
      <w:r w:rsidR="005016B3">
        <w:fldChar w:fldCharType="end"/>
      </w:r>
      <w:r w:rsidR="005016B3">
        <w:fldChar w:fldCharType="separate"/>
      </w:r>
      <w:hyperlink w:anchor="_ENREF_14" w:tooltip="Sanchez, 2016 #68" w:history="1">
        <w:r w:rsidR="00422B92" w:rsidRPr="000D38EB">
          <w:rPr>
            <w:noProof/>
            <w:vertAlign w:val="superscript"/>
          </w:rPr>
          <w:t>14</w:t>
        </w:r>
      </w:hyperlink>
      <w:r w:rsidR="000D38EB" w:rsidRPr="000D38EB">
        <w:rPr>
          <w:noProof/>
          <w:vertAlign w:val="superscript"/>
        </w:rPr>
        <w:t>,</w:t>
      </w:r>
      <w:hyperlink w:anchor="_ENREF_15" w:tooltip="Shujie, 2015 #69" w:history="1">
        <w:r w:rsidR="00422B92" w:rsidRPr="000D38EB">
          <w:rPr>
            <w:noProof/>
            <w:vertAlign w:val="superscript"/>
          </w:rPr>
          <w:t>15</w:t>
        </w:r>
      </w:hyperlink>
      <w:r w:rsidR="005016B3">
        <w:fldChar w:fldCharType="end"/>
      </w:r>
      <w:r w:rsidR="00F72637">
        <w:t>.</w:t>
      </w:r>
      <w:r w:rsidR="00140A19">
        <w:t xml:space="preserve"> Besides the aforementioned statistical reason, </w:t>
      </w:r>
      <w:r w:rsidR="00870C00">
        <w:t xml:space="preserve">it is also known that not all the genes are biologically involved in a given disease onset and development processes </w:t>
      </w:r>
      <w:hyperlink w:anchor="_ENREF_16" w:tooltip="Li, 2010 #70" w:history="1">
        <w:r w:rsidR="00422B92">
          <w:fldChar w:fldCharType="begin"/>
        </w:r>
        <w:r w:rsidR="00422B92">
          <w:instrText xml:space="preserve"> ADDIN EN.CITE &lt;EndNote&gt;&lt;Cite&gt;&lt;Author&gt;Li&lt;/Author&gt;&lt;Year&gt;2010&lt;/Year&gt;&lt;RecNum&gt;70&lt;/RecNum&gt;&lt;DisplayText&gt;&lt;style face="superscript"&gt;16&lt;/style&gt;&lt;/DisplayText&gt;&lt;record&gt;&lt;rec-number&gt;70&lt;/rec-number&gt;&lt;foreign-keys&gt;&lt;key app="EN" db-id="9wdv2zav3zfvtdedtrlpt0e9derw5tsw0dxv"&gt;70&lt;/key&gt;&lt;/foreign-keys&gt;&lt;ref-type name="Journal Article"&gt;17&lt;/ref-type&gt;&lt;contributors&gt;&lt;authors&gt;&lt;author&gt;Li, Y.&lt;/author&gt;&lt;author&gt;Patra, J. C.&lt;/author&gt;&lt;/authors&gt;&lt;/contributors&gt;&lt;auth-address&gt;School of Computer Engineering, Nanyang Technological University, Singapore. yongjin.li@gmail.com&lt;/auth-address&gt;&lt;titles&gt;&lt;title&gt;Genome-wide inferring gene-phenotype relationship by walking on the heterogeneous network&lt;/title&gt;&lt;secondary-title&gt;Bioinformatics&lt;/secondary-title&gt;&lt;alt-title&gt;Bioinformatics&lt;/alt-title&gt;&lt;/titles&gt;&lt;pages&gt;1219-24&lt;/pages&gt;&lt;volume&gt;26&lt;/volume&gt;&lt;number&gt;9&lt;/number&gt;&lt;keywords&gt;&lt;keyword&gt;Algorithms&lt;/keyword&gt;&lt;keyword&gt;Alzheimer Disease/genetics&lt;/keyword&gt;&lt;keyword&gt;Computational Biology/*methods&lt;/keyword&gt;&lt;keyword&gt;Gene Regulatory Networks&lt;/keyword&gt;&lt;keyword&gt;*Genome-Wide Association Study&lt;/keyword&gt;&lt;keyword&gt;Genomics&lt;/keyword&gt;&lt;keyword&gt;Genotype&lt;/keyword&gt;&lt;keyword&gt;Humans&lt;/keyword&gt;&lt;keyword&gt;Models, Biological&lt;/keyword&gt;&lt;keyword&gt;Models, Genetic&lt;/keyword&gt;&lt;keyword&gt;Models, Statistical&lt;/keyword&gt;&lt;keyword&gt;Mutation&lt;/keyword&gt;&lt;keyword&gt;Phenotype&lt;/keyword&gt;&lt;/keywords&gt;&lt;dates&gt;&lt;year&gt;2010&lt;/year&gt;&lt;pub-dates&gt;&lt;date&gt;May 01&lt;/date&gt;&lt;/pub-dates&gt;&lt;/dates&gt;&lt;isbn&gt;1367-4811 (Electronic)&amp;#xD;1367-4803 (Linking)&lt;/isbn&gt;&lt;accession-num&gt;20215462&lt;/accession-num&gt;&lt;urls&gt;&lt;related-urls&gt;&lt;url&gt;http://www.ncbi.nlm.nih.gov/pubmed/20215462&lt;/url&gt;&lt;/related-urls&gt;&lt;/urls&gt;&lt;electronic-resource-num&gt;10.1093/bioinformatics/btq108&lt;/electronic-resource-num&gt;&lt;/record&gt;&lt;/Cite&gt;&lt;/EndNote&gt;</w:instrText>
        </w:r>
        <w:r w:rsidR="00422B92">
          <w:fldChar w:fldCharType="separate"/>
        </w:r>
        <w:r w:rsidR="00422B92" w:rsidRPr="000D38EB">
          <w:rPr>
            <w:noProof/>
            <w:vertAlign w:val="superscript"/>
          </w:rPr>
          <w:t>16</w:t>
        </w:r>
        <w:r w:rsidR="00422B92">
          <w:fldChar w:fldCharType="end"/>
        </w:r>
      </w:hyperlink>
      <w:r w:rsidR="00870C00">
        <w:t>.</w:t>
      </w:r>
    </w:p>
    <w:p w14:paraId="4805A84D" w14:textId="77777777" w:rsidR="006427F0" w:rsidRDefault="000162CB" w:rsidP="000263D2">
      <w:pPr>
        <w:spacing w:after="312"/>
      </w:pPr>
      <w:r>
        <w:t xml:space="preserve">It is a computationally infeasible task to find a global optimal feature subset within a reasonable period of time </w:t>
      </w:r>
      <w:hyperlink w:anchor="_ENREF_17" w:tooltip="Yusta, 2009 #71" w:history="1">
        <w:r w:rsidR="00422B92">
          <w:fldChar w:fldCharType="begin"/>
        </w:r>
        <w:r w:rsidR="00422B92">
          <w:instrText xml:space="preserve"> ADDIN EN.CITE &lt;EndNote&gt;&lt;Cite&gt;&lt;Author&gt;Yusta&lt;/Author&gt;&lt;Year&gt;2009&lt;/Year&gt;&lt;RecNum&gt;71&lt;/RecNum&gt;&lt;DisplayText&gt;&lt;style face="superscript"&gt;17&lt;/style&gt;&lt;/DisplayText&gt;&lt;record&gt;&lt;rec-number&gt;71&lt;/rec-number&gt;&lt;foreign-keys&gt;&lt;key app="EN" db-id="9wdv2zav3zfvtdedtrlpt0e9derw5tsw0dxv"&gt;71&lt;/key&gt;&lt;/foreign-keys&gt;&lt;ref-type name="Journal Article"&gt;17&lt;/ref-type&gt;&lt;contributors&gt;&lt;authors&gt;&lt;author&gt;Yusta, Silvia Casado&lt;/author&gt;&lt;/authors&gt;&lt;/contributors&gt;&lt;titles&gt;&lt;title&gt;Different metaheuristic strategies to solve the feature selection problem&lt;/title&gt;&lt;secondary-title&gt;Pattern Recognition Letters&lt;/secondary-title&gt;&lt;/titles&gt;&lt;pages&gt;525-534&lt;/pages&gt;&lt;volume&gt;30&lt;/volume&gt;&lt;number&gt;5&lt;/number&gt;&lt;dates&gt;&lt;year&gt;2009&lt;/year&gt;&lt;/dates&gt;&lt;isbn&gt;0167-8655&lt;/isbn&gt;&lt;urls&gt;&lt;/urls&gt;&lt;/record&gt;&lt;/Cite&gt;&lt;/EndNote&gt;</w:instrText>
        </w:r>
        <w:r w:rsidR="00422B92">
          <w:fldChar w:fldCharType="separate"/>
        </w:r>
        <w:r w:rsidR="00422B92" w:rsidRPr="000D38EB">
          <w:rPr>
            <w:noProof/>
            <w:vertAlign w:val="superscript"/>
          </w:rPr>
          <w:t>17</w:t>
        </w:r>
        <w:r w:rsidR="00422B92">
          <w:fldChar w:fldCharType="end"/>
        </w:r>
      </w:hyperlink>
      <w:r w:rsidR="005E7214">
        <w:t xml:space="preserve"> and </w:t>
      </w:r>
      <w:r w:rsidR="00113D62">
        <w:t xml:space="preserve">the existing feature selection algorithms </w:t>
      </w:r>
      <w:r w:rsidR="00E048E8">
        <w:t xml:space="preserve">may be roughly grouped as filter and wrapper approximate algorithms </w:t>
      </w:r>
      <w:r w:rsidR="005016B3">
        <w:fldChar w:fldCharType="begin">
          <w:fldData xml:space="preserve">PEVuZE5vdGU+PENpdGU+PEF1dGhvcj5HdW88L0F1dGhvcj48WWVhcj4yMDE0PC9ZZWFyPjxSZWNO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</w:fldData>
        </w:fldChar>
      </w:r>
      <w:r w:rsidR="000D38EB">
        <w:instrText xml:space="preserve"> ADDIN EN.CITE </w:instrText>
      </w:r>
      <w:r w:rsidR="005016B3">
        <w:fldChar w:fldCharType="begin">
          <w:fldData xml:space="preserve">PEVuZE5vdGU+PENpdGU+PEF1dGhvcj5HdW88L0F1dGhvcj48WWVhcj4yMDE0PC9ZZWFyPjxSZWNO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</w:fldData>
        </w:fldChar>
      </w:r>
      <w:r w:rsidR="000D38EB">
        <w:instrText xml:space="preserve"> ADDIN EN.CITE.DATA </w:instrText>
      </w:r>
      <w:r w:rsidR="005016B3">
        <w:fldChar w:fldCharType="end"/>
      </w:r>
      <w:r w:rsidR="005016B3">
        <w:fldChar w:fldCharType="separate"/>
      </w:r>
      <w:hyperlink w:anchor="_ENREF_18" w:tooltip="Guo, 2014 #22" w:history="1">
        <w:r w:rsidR="00422B92" w:rsidRPr="000D38EB">
          <w:rPr>
            <w:noProof/>
            <w:vertAlign w:val="superscript"/>
          </w:rPr>
          <w:t>18</w:t>
        </w:r>
      </w:hyperlink>
      <w:r w:rsidR="000D38EB" w:rsidRPr="000D38EB">
        <w:rPr>
          <w:noProof/>
          <w:vertAlign w:val="superscript"/>
        </w:rPr>
        <w:t>,</w:t>
      </w:r>
      <w:hyperlink w:anchor="_ENREF_19" w:tooltip="Ge, 2016 #12" w:history="1">
        <w:r w:rsidR="00422B92" w:rsidRPr="000D38EB">
          <w:rPr>
            <w:noProof/>
            <w:vertAlign w:val="superscript"/>
          </w:rPr>
          <w:t>19</w:t>
        </w:r>
      </w:hyperlink>
      <w:r w:rsidR="005016B3">
        <w:fldChar w:fldCharType="end"/>
      </w:r>
      <w:r w:rsidR="00E048E8">
        <w:t>.</w:t>
      </w:r>
      <w:r w:rsidR="00C22358">
        <w:t xml:space="preserve"> </w:t>
      </w:r>
      <w:r w:rsidR="000E7FAD">
        <w:t>A filter algorithm evaluates each feature’s association with the class label</w:t>
      </w:r>
      <w:r w:rsidR="00A17D4C">
        <w:t xml:space="preserve"> using a statistical significance measurement </w:t>
      </w:r>
      <w:hyperlink w:anchor="_ENREF_20" w:tooltip="Radovic, 2017 #72" w:history="1">
        <w:r w:rsidR="00422B92">
          <w:fldChar w:fldCharType="begin">
            <w:fldData xml:space="preserve">PEVuZE5vdGU+PENpdGU+PEF1dGhvcj5SYWRvdmljPC9BdXRob3I+PFllYXI+MjAxNzwvWWVhcj48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</w:fldData>
          </w:fldChar>
        </w:r>
        <w:r w:rsidR="00422B92">
          <w:instrText xml:space="preserve"> ADDIN EN.CITE </w:instrText>
        </w:r>
        <w:r w:rsidR="00422B92">
          <w:fldChar w:fldCharType="begin">
            <w:fldData xml:space="preserve">PEVuZE5vdGU+PENpdGU+PEF1dGhvcj5SYWRvdmljPC9BdXRob3I+PFllYXI+MjAxNzwvWWVhcj48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</w:fldData>
          </w:fldChar>
        </w:r>
        <w:r w:rsidR="00422B92">
          <w:instrText xml:space="preserve"> ADDIN EN.CITE.DATA </w:instrText>
        </w:r>
        <w:r w:rsidR="00422B92">
          <w:fldChar w:fldCharType="end"/>
        </w:r>
        <w:r w:rsidR="00422B92">
          <w:fldChar w:fldCharType="separate"/>
        </w:r>
        <w:r w:rsidR="00422B92" w:rsidRPr="000D38EB">
          <w:rPr>
            <w:noProof/>
            <w:vertAlign w:val="superscript"/>
          </w:rPr>
          <w:t>20</w:t>
        </w:r>
        <w:r w:rsidR="00422B92">
          <w:fldChar w:fldCharType="end"/>
        </w:r>
      </w:hyperlink>
      <w:r w:rsidR="00A17D4C">
        <w:t xml:space="preserve">. </w:t>
      </w:r>
      <w:r w:rsidR="008F56F3">
        <w:t>F</w:t>
      </w:r>
      <w:r w:rsidR="0042656D">
        <w:t xml:space="preserve">ilter algorithm </w:t>
      </w:r>
      <w:r w:rsidR="008F56F3">
        <w:t>has</w:t>
      </w:r>
      <w:r w:rsidR="0042656D">
        <w:t xml:space="preserve"> been widely used in many biomedical biomarker screening projects</w:t>
      </w:r>
      <w:r w:rsidR="0046439E">
        <w:t xml:space="preserve"> due to its linear time requirement</w:t>
      </w:r>
      <w:r w:rsidR="008F56F3">
        <w:t xml:space="preserve">, and sometimes is the only choice for large datasets like </w:t>
      </w:r>
      <w:r w:rsidR="005E2BD4">
        <w:t xml:space="preserve">SNP and methylation polymorphisms </w:t>
      </w:r>
      <w:r w:rsidR="005016B3">
        <w:fldChar w:fldCharType="begin">
          <w:fldData xml:space="preserve">PEVuZE5vdGU+PENpdGU+PEF1dGhvcj5DaXVjdWxldGU8L0F1dGhvcj48WWVhcj4yMDE3PC9ZZWFy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</w:fldData>
        </w:fldChar>
      </w:r>
      <w:r w:rsidR="000D38EB">
        <w:instrText xml:space="preserve"> ADDIN EN.CITE </w:instrText>
      </w:r>
      <w:r w:rsidR="005016B3">
        <w:fldChar w:fldCharType="begin">
          <w:fldData xml:space="preserve">PEVuZE5vdGU+PENpdGU+PEF1dGhvcj5DaXVjdWxldGU8L0F1dGhvcj48WWVhcj4yMDE3PC9ZZWFy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</w:fldData>
        </w:fldChar>
      </w:r>
      <w:r w:rsidR="000D38EB">
        <w:instrText xml:space="preserve"> ADDIN EN.CITE.DATA </w:instrText>
      </w:r>
      <w:r w:rsidR="005016B3">
        <w:fldChar w:fldCharType="end"/>
      </w:r>
      <w:r w:rsidR="005016B3">
        <w:fldChar w:fldCharType="separate"/>
      </w:r>
      <w:hyperlink w:anchor="_ENREF_21" w:tooltip="Ciuculete, 2017 #73" w:history="1">
        <w:r w:rsidR="00422B92" w:rsidRPr="000D38EB">
          <w:rPr>
            <w:noProof/>
            <w:vertAlign w:val="superscript"/>
          </w:rPr>
          <w:t>21</w:t>
        </w:r>
      </w:hyperlink>
      <w:r w:rsidR="000D38EB" w:rsidRPr="000D38EB">
        <w:rPr>
          <w:noProof/>
          <w:vertAlign w:val="superscript"/>
        </w:rPr>
        <w:t>,</w:t>
      </w:r>
      <w:hyperlink w:anchor="_ENREF_22" w:tooltip="Lin, 2017 #74" w:history="1">
        <w:r w:rsidR="00422B92" w:rsidRPr="000D38EB">
          <w:rPr>
            <w:noProof/>
            <w:vertAlign w:val="superscript"/>
          </w:rPr>
          <w:t>22</w:t>
        </w:r>
      </w:hyperlink>
      <w:r w:rsidR="005016B3">
        <w:fldChar w:fldCharType="end"/>
      </w:r>
      <w:r w:rsidR="005E2BD4">
        <w:t>.</w:t>
      </w:r>
      <w:r w:rsidR="00976E79">
        <w:t xml:space="preserve"> </w:t>
      </w:r>
      <w:r w:rsidR="00B8061A">
        <w:t xml:space="preserve">But a filter algorithm only ranks the features by their individual associations with the class labels, and the user is responsible for </w:t>
      </w:r>
      <w:r w:rsidR="00EC2974">
        <w:t>choosing</w:t>
      </w:r>
      <w:r w:rsidR="00B8061A">
        <w:t xml:space="preserve"> the </w:t>
      </w:r>
      <w:r w:rsidR="00716084">
        <w:t>number of top-ranked features</w:t>
      </w:r>
      <w:r w:rsidR="00EC2974">
        <w:t xml:space="preserve"> </w:t>
      </w:r>
      <w:hyperlink w:anchor="_ENREF_23" w:tooltip="Gardeux, 2015 #75" w:history="1">
        <w:r w:rsidR="00422B92">
          <w:fldChar w:fldCharType="begin"/>
        </w:r>
        <w:r w:rsidR="00422B92">
          <w:instrText xml:space="preserve"> ADDIN EN.CITE &lt;EndNote&gt;&lt;Cite&gt;&lt;Author&gt;Gardeux&lt;/Author&gt;&lt;Year&gt;2015&lt;/Year&gt;&lt;RecNum&gt;75&lt;/RecNum&gt;&lt;DisplayText&gt;&lt;style face="superscript"&gt;23&lt;/style&gt;&lt;/DisplayText&gt;&lt;record&gt;&lt;rec-number&gt;75&lt;/rec-number&gt;&lt;foreign-keys&gt;&lt;key app="EN" db-id="9wdv2zav3zfvtdedtrlpt0e9derw5tsw0dxv"&gt;75&lt;/key&gt;&lt;/foreign-keys&gt;&lt;ref-type name="Journal Article"&gt;17&lt;/ref-type&gt;&lt;contributors&gt;&lt;authors&gt;&lt;author&gt;Gardeux, V.&lt;/author&gt;&lt;author&gt;Chelouah, R.&lt;/author&gt;&lt;author&gt;Wanderley, M. F.&lt;/author&gt;&lt;author&gt;Siarry, P.&lt;/author&gt;&lt;author&gt;Braga, A. P.&lt;/author&gt;&lt;author&gt;Reyal, F.&lt;/author&gt;&lt;author&gt;Rouzier, R.&lt;/author&gt;&lt;author&gt;Pusztai, L.&lt;/author&gt;&lt;author&gt;Natowicz, R.&lt;/author&gt;&lt;/authors&gt;&lt;/contributors&gt;&lt;auth-address&gt;EISTI engineering school, Department of Computer Science, Cergy, France. ; LISSI laboratory, University of Paris-Est, Creteil, France.&amp;#xD;EISTI engineering school, Department of Computer Science, Cergy, France.&amp;#xD;Federal University of Minas Gerais, Laboratorio de Inteligencia Computacional, Belo Horizonte, Brazil.&amp;#xD;LISSI laboratory, University of Paris-Est, Creteil, France.&amp;#xD;Curie Institute, Department of Translational Research, Paris, France.&amp;#xD;Curie Institute, Department of Surgery, Paris, France.&amp;#xD;Breast Medical Oncology, Yale School of Medicine, New Haven, CT, USA.&amp;#xD;ESIEE-Paris, University of Paris-Est, Noisy-le-Grand, France.&lt;/auth-address&gt;&lt;titles&gt;&lt;title&gt;Computing molecular signatures as optima of a bi-objective function: method and application to prediction in oncogenomics&lt;/title&gt;&lt;secondary-title&gt;Cancer Inform&lt;/secondary-title&gt;&lt;alt-title&gt;Cancer informatics&lt;/alt-title&gt;&lt;/titles&gt;&lt;pages&gt;33-45&lt;/pages&gt;&lt;volume&gt;14&lt;/volume&gt;&lt;dates&gt;&lt;year&gt;2015&lt;/year&gt;&lt;/dates&gt;&lt;isbn&gt;1176-9351 (Linking)&lt;/isbn&gt;&lt;accession-num&gt;25983540&lt;/accession-num&gt;&lt;urls&gt;&lt;related-urls&gt;&lt;url&gt;http://www.ncbi.nlm.nih.gov/pubmed/25983540&lt;/url&gt;&lt;/related-urls&gt;&lt;/urls&gt;&lt;custom2&gt;4426938&lt;/custom2&gt;&lt;electronic-resource-num&gt;10.4137/CIN.S21111&lt;/electronic-resource-num&gt;&lt;/record&gt;&lt;/Cite&gt;&lt;/EndNote&gt;</w:instrText>
        </w:r>
        <w:r w:rsidR="00422B92">
          <w:fldChar w:fldCharType="separate"/>
        </w:r>
        <w:r w:rsidR="00422B92" w:rsidRPr="000D38EB">
          <w:rPr>
            <w:noProof/>
            <w:vertAlign w:val="superscript"/>
          </w:rPr>
          <w:t>23</w:t>
        </w:r>
        <w:r w:rsidR="00422B92">
          <w:fldChar w:fldCharType="end"/>
        </w:r>
      </w:hyperlink>
      <w:r w:rsidR="00EC2974">
        <w:t>.</w:t>
      </w:r>
      <w:r w:rsidR="008A43B8">
        <w:t xml:space="preserve"> A wrapper algorithm </w:t>
      </w:r>
      <w:r w:rsidR="00C816B3">
        <w:t>evaluates each heuristically selected feature subset</w:t>
      </w:r>
      <w:r w:rsidR="00E93D59">
        <w:t xml:space="preserve"> using a classification algorithm</w:t>
      </w:r>
      <w:r w:rsidR="00627E39">
        <w:t xml:space="preserve">, and </w:t>
      </w:r>
      <w:r w:rsidR="001F372B">
        <w:t>tends to achieve better classification performance</w:t>
      </w:r>
      <w:r w:rsidR="00C577C5">
        <w:t xml:space="preserve"> than the filters </w:t>
      </w:r>
      <w:r w:rsidR="003A2B53">
        <w:t>since a wrapper algorithm directly optimizes the target classification algorithm</w:t>
      </w:r>
      <w:r w:rsidR="00C577C5">
        <w:t>.</w:t>
      </w:r>
      <w:r w:rsidR="00B30C9F">
        <w:t xml:space="preserve"> A wrapper usually runs much slower than a filter algorithm, due to its consideration of inter-feature relationships </w:t>
      </w:r>
      <w:hyperlink w:anchor="_ENREF_24" w:tooltip="Yu, 2004 #76" w:history="1">
        <w:r w:rsidR="00422B92">
          <w:fldChar w:fldCharType="begin"/>
        </w:r>
        <w:r w:rsidR="00422B92">
          <w:instrText xml:space="preserve"> ADDIN EN.CITE &lt;EndNote&gt;&lt;Cite&gt;&lt;Author&gt;Yu&lt;/Author&gt;&lt;Year&gt;2004&lt;/Year&gt;&lt;RecNum&gt;76&lt;/RecNum&gt;&lt;DisplayText&gt;&lt;style face="superscript"&gt;24&lt;/style&gt;&lt;/DisplayText&gt;&lt;record&gt;&lt;rec-number&gt;76&lt;/rec-number&gt;&lt;foreign-keys&gt;&lt;key app="EN" db-id="9wdv2zav3zfvtdedtrlpt0e9derw5tsw0dxv"&gt;76&lt;/key&gt;&lt;/foreign-keys&gt;&lt;ref-type name="Journal Article"&gt;17&lt;/ref-type&gt;&lt;contributors&gt;&lt;authors&gt;&lt;author&gt;Yu, Lei&lt;/author&gt;&lt;author&gt;Liu, Huan&lt;/author&gt;&lt;/authors&gt;&lt;/contributors&gt;&lt;titles&gt;&lt;title&gt;Efficient feature selection via analysis of relevance and redundancy&lt;/title&gt;&lt;secondary-title&gt;Journal of machine learning research&lt;/secondary-title&gt;&lt;/titles&gt;&lt;pages&gt;1205-1224&lt;/pages&gt;&lt;volume&gt;5&lt;/volume&gt;&lt;number&gt;Oct&lt;/number&gt;&lt;dates&gt;&lt;year&gt;2004&lt;/year&gt;&lt;/dates&gt;&lt;urls&gt;&lt;/urls&gt;&lt;/record&gt;&lt;/Cite&gt;&lt;/EndNote&gt;</w:instrText>
        </w:r>
        <w:r w:rsidR="00422B92">
          <w:fldChar w:fldCharType="separate"/>
        </w:r>
        <w:r w:rsidR="00422B92" w:rsidRPr="000D38EB">
          <w:rPr>
            <w:noProof/>
            <w:vertAlign w:val="superscript"/>
          </w:rPr>
          <w:t>24</w:t>
        </w:r>
        <w:r w:rsidR="00422B92">
          <w:fldChar w:fldCharType="end"/>
        </w:r>
      </w:hyperlink>
      <w:r w:rsidR="00B30C9F">
        <w:t>.</w:t>
      </w:r>
    </w:p>
    <w:p w14:paraId="1C167D46" w14:textId="77777777" w:rsidR="00CC225E" w:rsidRDefault="004272F6" w:rsidP="000263D2">
      <w:pPr>
        <w:spacing w:after="312"/>
      </w:pPr>
      <w:r>
        <w:t xml:space="preserve">This study proposed a modified incremental feature selection strategy for the filter algorithms. An Incremental Feature Selection (IFS) strategy </w:t>
      </w:r>
      <w:r w:rsidR="00A65D27">
        <w:t>evaluates the classification performance of the top-</w:t>
      </w:r>
      <w:r w:rsidR="00A65D27" w:rsidRPr="00A65D27">
        <w:rPr>
          <w:i/>
        </w:rPr>
        <w:t>k</w:t>
      </w:r>
      <w:r w:rsidR="00A65D27">
        <w:t xml:space="preserve">-ranked features iteratively for </w:t>
      </w:r>
      <w:r w:rsidR="00A65D27" w:rsidRPr="00A65D27">
        <w:rPr>
          <w:i/>
        </w:rPr>
        <w:t>k</w:t>
      </w:r>
      <w:r w:rsidR="00A65D27">
        <w:sym w:font="Symbol" w:char="F0CE"/>
      </w:r>
      <w:r w:rsidR="00A65D27">
        <w:t xml:space="preserve">(1, 2, …, </w:t>
      </w:r>
      <w:r w:rsidR="00A65D27" w:rsidRPr="00A65D27">
        <w:rPr>
          <w:i/>
        </w:rPr>
        <w:t>n</w:t>
      </w:r>
      <w:r w:rsidR="00A65D27">
        <w:t xml:space="preserve">), where </w:t>
      </w:r>
      <w:r w:rsidR="00A65D27" w:rsidRPr="00D94A33">
        <w:rPr>
          <w:i/>
        </w:rPr>
        <w:t>n</w:t>
      </w:r>
      <w:r w:rsidR="00A65D27">
        <w:t xml:space="preserve"> is the total number of features. IFS usually stops </w:t>
      </w:r>
      <w:r w:rsidR="005C04CF">
        <w:t xml:space="preserve">at the first observation of performance decrease </w:t>
      </w:r>
      <w:r w:rsidR="005016B3">
        <w:fldChar w:fldCharType="begin">
          <w:fldData xml:space="preserve">PEVuZE5vdGU+PENpdGU+PEF1dGhvcj5DaGVuPC9BdXRob3I+PFllYXI+MjAxNjwvWWVhcj48UmVj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</w:fldData>
        </w:fldChar>
      </w:r>
      <w:r w:rsidR="000D38EB">
        <w:instrText xml:space="preserve"> ADDIN EN.CITE </w:instrText>
      </w:r>
      <w:r w:rsidR="005016B3">
        <w:fldChar w:fldCharType="begin">
          <w:fldData xml:space="preserve">PEVuZE5vdGU+PENpdGU+PEF1dGhvcj5DaGVuPC9BdXRob3I+PFllYXI+MjAxNjwvWWVhcj48UmVj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</w:fldData>
        </w:fldChar>
      </w:r>
      <w:r w:rsidR="000D38EB">
        <w:instrText xml:space="preserve"> ADDIN EN.CITE.DATA </w:instrText>
      </w:r>
      <w:r w:rsidR="005016B3">
        <w:fldChar w:fldCharType="end"/>
      </w:r>
      <w:r w:rsidR="005016B3">
        <w:fldChar w:fldCharType="separate"/>
      </w:r>
      <w:hyperlink w:anchor="_ENREF_18" w:tooltip="Guo, 2014 #22" w:history="1">
        <w:r w:rsidR="00422B92" w:rsidRPr="000D38EB">
          <w:rPr>
            <w:noProof/>
            <w:vertAlign w:val="superscript"/>
          </w:rPr>
          <w:t>18</w:t>
        </w:r>
      </w:hyperlink>
      <w:r w:rsidR="000D38EB" w:rsidRPr="000D38EB">
        <w:rPr>
          <w:noProof/>
          <w:vertAlign w:val="superscript"/>
        </w:rPr>
        <w:t>,</w:t>
      </w:r>
      <w:hyperlink w:anchor="_ENREF_25" w:tooltip="Chen, 2016 #3" w:history="1">
        <w:r w:rsidR="00422B92" w:rsidRPr="000D38EB">
          <w:rPr>
            <w:noProof/>
            <w:vertAlign w:val="superscript"/>
          </w:rPr>
          <w:t>25</w:t>
        </w:r>
      </w:hyperlink>
      <w:r w:rsidR="005016B3">
        <w:fldChar w:fldCharType="end"/>
      </w:r>
      <w:r w:rsidR="005C04CF">
        <w:t>.</w:t>
      </w:r>
      <w:r w:rsidR="00174A81">
        <w:t xml:space="preserve"> This study proposes an IFS strategy by selecting features incrementally from a randomly-selected starting feature</w:t>
      </w:r>
      <w:r w:rsidR="00E74EA8">
        <w:t xml:space="preserve">, and selected the best solution from multiple Randomly re-started IFS (RIFS) procedures. </w:t>
      </w:r>
      <w:r w:rsidR="00C954CB" w:rsidRPr="00AA5465">
        <w:t>The comparison with the existing filters and wrappers demonstrates that RIFS outperforms them by both higher classification accurac</w:t>
      </w:r>
      <w:r w:rsidR="00D94A33" w:rsidRPr="00AA5465">
        <w:t>ies</w:t>
      </w:r>
      <w:r w:rsidR="00C954CB" w:rsidRPr="00AA5465">
        <w:t xml:space="preserve"> and small</w:t>
      </w:r>
      <w:r w:rsidR="00D94A33" w:rsidRPr="00AA5465">
        <w:t>er</w:t>
      </w:r>
      <w:r w:rsidR="00C954CB" w:rsidRPr="00AA5465">
        <w:t xml:space="preserve"> feature number</w:t>
      </w:r>
      <w:r w:rsidR="00D94A33" w:rsidRPr="00AA5465">
        <w:t>s</w:t>
      </w:r>
      <w:r w:rsidR="00C954CB" w:rsidRPr="00AA5465">
        <w:t>.</w:t>
      </w:r>
    </w:p>
    <w:p w14:paraId="25D09E1A" w14:textId="77777777" w:rsidR="00A366AC" w:rsidRPr="006E7649" w:rsidRDefault="00A366AC" w:rsidP="000263D2">
      <w:pPr>
        <w:pStyle w:val="Heading2"/>
        <w:spacing w:after="312"/>
      </w:pPr>
      <w:r>
        <w:rPr>
          <w:rFonts w:hint="eastAsia"/>
        </w:rPr>
        <w:t>Material and Methods</w:t>
      </w:r>
    </w:p>
    <w:p w14:paraId="4F4E23B6" w14:textId="77777777" w:rsidR="00B03AC4" w:rsidRDefault="008C0340" w:rsidP="000263D2">
      <w:pPr>
        <w:pStyle w:val="Heading3"/>
        <w:spacing w:after="312"/>
      </w:pPr>
      <w:r>
        <w:rPr>
          <w:rFonts w:hint="eastAsia"/>
        </w:rPr>
        <w:t>B</w:t>
      </w:r>
      <w:r w:rsidR="00B03AC4" w:rsidRPr="00A366AC">
        <w:t>inary classification problem</w:t>
      </w:r>
    </w:p>
    <w:p w14:paraId="03BCD5E9" w14:textId="77777777" w:rsidR="00417879" w:rsidRDefault="00417879" w:rsidP="000263D2">
      <w:pPr>
        <w:spacing w:after="312"/>
      </w:pPr>
      <w:r>
        <w:t xml:space="preserve">This study evaluates a feature subset using the binary classification performance. </w:t>
      </w:r>
      <w:r w:rsidR="00ED2406">
        <w:t xml:space="preserve">A binary classification problem has two groups of samples, </w:t>
      </w:r>
      <w:r w:rsidR="00ED2406" w:rsidRPr="00ED2406">
        <w:rPr>
          <w:i/>
        </w:rPr>
        <w:t>i.e.</w:t>
      </w:r>
      <w:r w:rsidR="00ED2406">
        <w:t xml:space="preserve"> the Positive (</w:t>
      </w:r>
      <w:r w:rsidR="00ED2406" w:rsidRPr="00701905">
        <w:rPr>
          <w:i/>
        </w:rPr>
        <w:t>P</w:t>
      </w:r>
      <w:r w:rsidR="00ED2406">
        <w:t>) and Negative</w:t>
      </w:r>
      <w:r w:rsidR="00701905">
        <w:t xml:space="preserve"> (</w:t>
      </w:r>
      <w:r w:rsidR="00701905" w:rsidRPr="00701905">
        <w:rPr>
          <w:i/>
        </w:rPr>
        <w:t>N</w:t>
      </w:r>
      <w:r w:rsidR="00701905">
        <w:t>)</w:t>
      </w:r>
      <w:r w:rsidR="00ED2406">
        <w:t xml:space="preserve"> samples</w:t>
      </w:r>
      <w:r w:rsidR="00114597">
        <w:t xml:space="preserve"> </w:t>
      </w:r>
      <w:r w:rsidR="005016B3">
        <w:fldChar w:fldCharType="begin">
          <w:fldData xml:space="preserve">PEVuZE5vdGU+PENpdGU+PEF1dGhvcj5aaG91PC9BdXRob3I+PFllYXI+MjAxMDwvWWVhcj48UmVj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==
</w:fldData>
        </w:fldChar>
      </w:r>
      <w:r w:rsidR="000D38EB">
        <w:instrText xml:space="preserve"> ADDIN EN.CITE </w:instrText>
      </w:r>
      <w:r w:rsidR="005016B3">
        <w:fldChar w:fldCharType="begin">
          <w:fldData xml:space="preserve">PEVuZE5vdGU+PENpdGU+PEF1dGhvcj5aaG91PC9BdXRob3I+PFllYXI+MjAxMDwvWWVhcj48UmVj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==
</w:fldData>
        </w:fldChar>
      </w:r>
      <w:r w:rsidR="000D38EB">
        <w:instrText xml:space="preserve"> ADDIN EN.CITE.DATA </w:instrText>
      </w:r>
      <w:r w:rsidR="005016B3">
        <w:fldChar w:fldCharType="end"/>
      </w:r>
      <w:r w:rsidR="005016B3">
        <w:fldChar w:fldCharType="separate"/>
      </w:r>
      <w:hyperlink w:anchor="_ENREF_18" w:tooltip="Guo, 2014 #22" w:history="1">
        <w:r w:rsidR="00422B92" w:rsidRPr="000D38EB">
          <w:rPr>
            <w:noProof/>
            <w:vertAlign w:val="superscript"/>
          </w:rPr>
          <w:t>18</w:t>
        </w:r>
      </w:hyperlink>
      <w:r w:rsidR="000D38EB" w:rsidRPr="000D38EB">
        <w:rPr>
          <w:noProof/>
          <w:vertAlign w:val="superscript"/>
        </w:rPr>
        <w:t>,</w:t>
      </w:r>
      <w:hyperlink w:anchor="_ENREF_26" w:tooltip="Zhou, 2010 #31" w:history="1">
        <w:r w:rsidR="00422B92" w:rsidRPr="000D38EB">
          <w:rPr>
            <w:noProof/>
            <w:vertAlign w:val="superscript"/>
          </w:rPr>
          <w:t>26</w:t>
        </w:r>
      </w:hyperlink>
      <w:r w:rsidR="005016B3">
        <w:fldChar w:fldCharType="end"/>
      </w:r>
      <w:r w:rsidR="00ED2406">
        <w:t>.</w:t>
      </w:r>
      <w:r w:rsidR="00FE6C0C">
        <w:t xml:space="preserve"> </w:t>
      </w:r>
      <w:r w:rsidR="00FE6C0C" w:rsidRPr="00FE6C0C">
        <w:rPr>
          <w:i/>
        </w:rPr>
        <w:t>P</w:t>
      </w:r>
      <w:r w:rsidR="00FE6C0C">
        <w:t xml:space="preserve"> and </w:t>
      </w:r>
      <w:r w:rsidR="00FE6C0C" w:rsidRPr="00FE6C0C">
        <w:rPr>
          <w:i/>
        </w:rPr>
        <w:t>N</w:t>
      </w:r>
      <w:r w:rsidR="00FE6C0C">
        <w:t xml:space="preserve"> are also used to denote the numbers of positive and negative samples.</w:t>
      </w:r>
      <w:r w:rsidR="006D315F">
        <w:t xml:space="preserve"> </w:t>
      </w:r>
      <w:r w:rsidR="00152CBD">
        <w:t>The binary classification problem is the simplest classification model, and m</w:t>
      </w:r>
      <w:r w:rsidR="006D315F">
        <w:t xml:space="preserve">ost of the </w:t>
      </w:r>
      <w:r w:rsidR="00BE0A90">
        <w:t xml:space="preserve">classification algorithms </w:t>
      </w:r>
      <w:r w:rsidR="0013623B">
        <w:t xml:space="preserve">can solve this problem heuristically. </w:t>
      </w:r>
      <w:r w:rsidR="00EE417E">
        <w:t xml:space="preserve">This problem is also the most widely adopted </w:t>
      </w:r>
      <w:r w:rsidR="00063B96">
        <w:t xml:space="preserve">problem setting for biomedical researchers, </w:t>
      </w:r>
      <w:r w:rsidR="00063B96" w:rsidRPr="00FF6EFF">
        <w:rPr>
          <w:i/>
        </w:rPr>
        <w:t>e.g.</w:t>
      </w:r>
      <w:r w:rsidR="00063B96">
        <w:t xml:space="preserve"> </w:t>
      </w:r>
      <w:r w:rsidR="0021560D">
        <w:t xml:space="preserve">the problem of </w:t>
      </w:r>
      <w:r w:rsidR="00AC119A">
        <w:t xml:space="preserve">disease versus control in </w:t>
      </w:r>
      <w:r w:rsidR="008361B3">
        <w:t>the Genome-Wide Association</w:t>
      </w:r>
      <w:r w:rsidR="00CC6DBB">
        <w:t xml:space="preserve"> Study (GWAS)</w:t>
      </w:r>
      <w:r w:rsidR="005249EB">
        <w:t xml:space="preserve"> </w:t>
      </w:r>
      <w:hyperlink w:anchor="_ENREF_27" w:tooltip="Chapuis, 2016 #50" w:history="1">
        <w:r w:rsidR="00422B92">
          <w:fldChar w:fldCharType="begin">
            <w:fldData xml:space="preserve">PEVuZE5vdGU+PENpdGU+PEF1dGhvcj5DaGFwdWlzPC9BdXRob3I+PFllYXI+MjAxNjwvWWVhcj48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=
</w:fldData>
          </w:fldChar>
        </w:r>
        <w:r w:rsidR="00422B92">
          <w:instrText xml:space="preserve"> ADDIN EN.CITE </w:instrText>
        </w:r>
        <w:r w:rsidR="00422B92">
          <w:fldChar w:fldCharType="begin">
            <w:fldData xml:space="preserve">PEVuZE5vdGU+PENpdGU+PEF1dGhvcj5DaGFwdWlzPC9BdXRob3I+PFllYXI+MjAxNjwvWWVhcj48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=
</w:fldData>
          </w:fldChar>
        </w:r>
        <w:r w:rsidR="00422B92">
          <w:instrText xml:space="preserve"> ADDIN EN.CITE.DATA </w:instrText>
        </w:r>
        <w:r w:rsidR="00422B92">
          <w:fldChar w:fldCharType="end"/>
        </w:r>
        <w:r w:rsidR="00422B92">
          <w:fldChar w:fldCharType="separate"/>
        </w:r>
        <w:r w:rsidR="00422B92" w:rsidRPr="000D38EB">
          <w:rPr>
            <w:noProof/>
            <w:vertAlign w:val="superscript"/>
          </w:rPr>
          <w:t>27</w:t>
        </w:r>
        <w:r w:rsidR="00422B92">
          <w:fldChar w:fldCharType="end"/>
        </w:r>
      </w:hyperlink>
      <w:r w:rsidR="000D0AE6">
        <w:t xml:space="preserve">, and </w:t>
      </w:r>
      <w:r w:rsidR="00881416">
        <w:t xml:space="preserve">the samples of </w:t>
      </w:r>
      <w:r w:rsidR="00090630">
        <w:t>two phenotypes</w:t>
      </w:r>
      <w:r w:rsidR="00881416">
        <w:t xml:space="preserve"> in the clinical survival analysis </w:t>
      </w:r>
      <w:hyperlink w:anchor="_ENREF_28" w:tooltip="Shirahata, 2007 #51" w:history="1">
        <w:r w:rsidR="00422B92">
          <w:fldChar w:fldCharType="begin">
            <w:fldData xml:space="preserve">PEVuZE5vdGU+PENpdGU+PEF1dGhvcj5TaGlyYWhhdGE8L0F1dGhvcj48WWVhcj4yMDA3PC9ZZWFy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</w:fldData>
          </w:fldChar>
        </w:r>
        <w:r w:rsidR="00422B92">
          <w:instrText xml:space="preserve"> ADDIN EN.CITE </w:instrText>
        </w:r>
        <w:r w:rsidR="00422B92">
          <w:fldChar w:fldCharType="begin">
            <w:fldData xml:space="preserve">PEVuZE5vdGU+PENpdGU+PEF1dGhvcj5TaGlyYWhhdGE8L0F1dGhvcj48WWVhcj4yMDA3PC9ZZWFy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</w:fldData>
          </w:fldChar>
        </w:r>
        <w:r w:rsidR="00422B92">
          <w:instrText xml:space="preserve"> ADDIN EN.CITE.DATA </w:instrText>
        </w:r>
        <w:r w:rsidR="00422B92">
          <w:fldChar w:fldCharType="end"/>
        </w:r>
        <w:r w:rsidR="00422B92">
          <w:fldChar w:fldCharType="separate"/>
        </w:r>
        <w:r w:rsidR="00422B92" w:rsidRPr="000D38EB">
          <w:rPr>
            <w:noProof/>
            <w:vertAlign w:val="superscript"/>
          </w:rPr>
          <w:t>28</w:t>
        </w:r>
        <w:r w:rsidR="00422B92">
          <w:fldChar w:fldCharType="end"/>
        </w:r>
      </w:hyperlink>
      <w:r w:rsidR="00881416">
        <w:t xml:space="preserve">, </w:t>
      </w:r>
      <w:r w:rsidR="00881416" w:rsidRPr="00D64893">
        <w:rPr>
          <w:i/>
        </w:rPr>
        <w:t>etc</w:t>
      </w:r>
      <w:r w:rsidR="00881416">
        <w:t>.</w:t>
      </w:r>
    </w:p>
    <w:p w14:paraId="7E67087C" w14:textId="77777777" w:rsidR="006B1D13" w:rsidRDefault="00737A50" w:rsidP="000263D2">
      <w:pPr>
        <w:pStyle w:val="Heading3"/>
        <w:spacing w:after="312"/>
      </w:pPr>
      <w:r>
        <w:t>Two groups of feature selection algorithms</w:t>
      </w:r>
    </w:p>
    <w:p w14:paraId="51BD69C4" w14:textId="77777777" w:rsidR="00A27F61" w:rsidRPr="00C21EE9" w:rsidRDefault="00982EEC" w:rsidP="000263D2">
      <w:pPr>
        <w:spacing w:after="312"/>
      </w:pPr>
      <w:r w:rsidRPr="00C21EE9">
        <w:t>This study compares the proposed algorithm with</w:t>
      </w:r>
      <w:r w:rsidR="00A27F61" w:rsidRPr="00C21EE9">
        <w:t xml:space="preserve"> two major groups of feature selection alg</w:t>
      </w:r>
      <w:r w:rsidR="00A27F61" w:rsidRPr="00FA7DA6">
        <w:rPr>
          <w:color w:val="3333FF"/>
        </w:rPr>
        <w:t xml:space="preserve">orithms, </w:t>
      </w:r>
      <w:r w:rsidR="00A27F61" w:rsidRPr="00FA7DA6">
        <w:rPr>
          <w:i/>
          <w:color w:val="3333FF"/>
        </w:rPr>
        <w:t>i.e.</w:t>
      </w:r>
      <w:r w:rsidR="00A27F61" w:rsidRPr="00FA7DA6">
        <w:rPr>
          <w:color w:val="3333FF"/>
        </w:rPr>
        <w:t xml:space="preserve"> filters and wrappers</w:t>
      </w:r>
      <w:r w:rsidRPr="00FA7DA6">
        <w:rPr>
          <w:color w:val="3333FF"/>
        </w:rPr>
        <w:t xml:space="preserve"> </w:t>
      </w:r>
      <w:hyperlink w:anchor="_ENREF_29" w:tooltip="Dash, 1997 #5" w:history="1">
        <w:r w:rsidR="00422B92" w:rsidRPr="00FA7DA6">
          <w:rPr>
            <w:rFonts w:cs="Times New Roman"/>
            <w:color w:val="3333FF"/>
          </w:rPr>
          <w:fldChar w:fldCharType="begin">
            <w:fldData xml:space="preserve">PEVuZE5vdGU+PENpdGU+PEF1dGhvcj5EYXNoPC9BdXRob3I+PFllYXI+MTk5NzwvWWVhcj48UmVj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</w:fldData>
          </w:fldChar>
        </w:r>
        <w:r w:rsidR="00422B92">
          <w:rPr>
            <w:rFonts w:cs="Times New Roman"/>
            <w:color w:val="3333FF"/>
          </w:rPr>
          <w:instrText xml:space="preserve"> ADDIN EN.CITE </w:instrText>
        </w:r>
        <w:r w:rsidR="00422B92">
          <w:rPr>
            <w:rFonts w:cs="Times New Roman"/>
            <w:color w:val="3333FF"/>
          </w:rPr>
          <w:fldChar w:fldCharType="begin">
            <w:fldData xml:space="preserve">PEVuZE5vdGU+PENpdGU+PEF1dGhvcj5EYXNoPC9BdXRob3I+PFllYXI+MTk5NzwvWWVhcj48UmVj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</w:fldData>
          </w:fldChar>
        </w:r>
        <w:r w:rsidR="00422B92">
          <w:rPr>
            <w:rFonts w:cs="Times New Roman"/>
            <w:color w:val="3333FF"/>
          </w:rPr>
          <w:instrText xml:space="preserve"> ADDIN EN.CITE.DATA </w:instrText>
        </w:r>
        <w:r w:rsidR="00422B92">
          <w:rPr>
            <w:rFonts w:cs="Times New Roman"/>
            <w:color w:val="3333FF"/>
          </w:rPr>
        </w:r>
        <w:r w:rsidR="00422B92">
          <w:rPr>
            <w:rFonts w:cs="Times New Roman"/>
            <w:color w:val="3333FF"/>
          </w:rPr>
          <w:fldChar w:fldCharType="end"/>
        </w:r>
        <w:r w:rsidR="00422B92" w:rsidRPr="00FA7DA6">
          <w:rPr>
            <w:rFonts w:cs="Times New Roman"/>
            <w:color w:val="3333FF"/>
          </w:rPr>
        </w:r>
        <w:r w:rsidR="00422B92" w:rsidRPr="00FA7DA6">
          <w:rPr>
            <w:rFonts w:cs="Times New Roman"/>
            <w:color w:val="3333FF"/>
          </w:rPr>
          <w:fldChar w:fldCharType="separate"/>
        </w:r>
        <w:r w:rsidR="00422B92" w:rsidRPr="000D38EB">
          <w:rPr>
            <w:rFonts w:cs="Times New Roman"/>
            <w:noProof/>
            <w:color w:val="3333FF"/>
            <w:vertAlign w:val="superscript"/>
          </w:rPr>
          <w:t>29-31</w:t>
        </w:r>
        <w:r w:rsidR="00422B92" w:rsidRPr="00FA7DA6">
          <w:rPr>
            <w:rFonts w:cs="Times New Roman"/>
            <w:color w:val="3333FF"/>
          </w:rPr>
          <w:fldChar w:fldCharType="end"/>
        </w:r>
      </w:hyperlink>
      <w:r w:rsidR="00A27F61" w:rsidRPr="00FA7DA6">
        <w:rPr>
          <w:color w:val="3333FF"/>
        </w:rPr>
        <w:t>.</w:t>
      </w:r>
      <w:r w:rsidR="00F351EB" w:rsidRPr="00FA7DA6">
        <w:rPr>
          <w:color w:val="3333FF"/>
        </w:rPr>
        <w:t xml:space="preserve"> Three filters, </w:t>
      </w:r>
      <w:r w:rsidR="00F351EB" w:rsidRPr="00FA7DA6">
        <w:rPr>
          <w:i/>
          <w:color w:val="3333FF"/>
        </w:rPr>
        <w:t>i.e.</w:t>
      </w:r>
      <w:r w:rsidR="00F351EB" w:rsidRPr="00FA7DA6">
        <w:rPr>
          <w:color w:val="3333FF"/>
        </w:rPr>
        <w:t xml:space="preserve"> T-test based ranking (Trank)</w:t>
      </w:r>
      <w:r w:rsidR="00464863" w:rsidRPr="00FA7DA6">
        <w:rPr>
          <w:color w:val="3333FF"/>
        </w:rPr>
        <w:t xml:space="preserve"> </w:t>
      </w:r>
      <w:hyperlink w:anchor="_ENREF_32" w:tooltip="Baldi, 2001 #34" w:history="1">
        <w:r w:rsidR="00422B92" w:rsidRPr="00FA7DA6">
          <w:rPr>
            <w:rFonts w:cs="Times New Roman"/>
            <w:color w:val="3333FF"/>
          </w:rPr>
          <w:fldChar w:fldCharType="begin"/>
        </w:r>
        <w:r w:rsidR="00422B92">
          <w:rPr>
            <w:rFonts w:cs="Times New Roman"/>
            <w:color w:val="3333FF"/>
          </w:rPr>
          <w:instrText xml:space="preserve"> ADDIN EN.CITE &lt;EndNote&gt;&lt;Cite&gt;&lt;Author&gt;Baldi&lt;/Author&gt;&lt;Year&gt;2001&lt;/Year&gt;&lt;RecNum&gt;10&lt;/RecNum&gt;&lt;DisplayText&gt;&lt;style face="superscript"&gt;32&lt;/style&gt;&lt;/DisplayText&gt;&lt;record&gt;&lt;rec-number&gt;10&lt;/rec-number&gt;&lt;foreign-keys&gt;&lt;key app="EN" db-id="exzf5vz25d9p5iet99o5edv90d00fsttv5xs"&gt;10&lt;/key&gt;&lt;/foreign-keys&gt;&lt;ref-type name="Journal Article"&gt;17&lt;/ref-type&gt;&lt;contributors&gt;&lt;authors&gt;&lt;author&gt;Baldi, P.&lt;/author&gt;&lt;author&gt;Long, A. D.&lt;/author&gt;&lt;/authors&gt;&lt;/contributors&gt;&lt;auth-address&gt;Department of Information and Computer Science, University of California at Irvine, Irvine, CA 92697-3425, USA. pfbaldi@ics.uci.edu&lt;/auth-address&gt;&lt;titles&gt;&lt;title&gt;A Bayesian framework for the analysis of microarray expression data: regularized t -test and statistical inferences of gene chang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509-19&lt;/pages&gt;&lt;volume&gt;17&lt;/volume&gt;&lt;number&gt;6&lt;/number&gt;&lt;keywords&gt;&lt;keyword&gt;*Bayes Theorem&lt;/keyword&gt;&lt;keyword&gt;Computer Simulation&lt;/keyword&gt;&lt;keyword&gt;*Data Interpretation, Statistical&lt;/keyword&gt;&lt;keyword&gt;Models, Genetic&lt;/keyword&gt;&lt;keyword&gt;*Models, Statistical&lt;/keyword&gt;&lt;keyword&gt;Oligonucleotide Array Sequence Analysis/*statistics &amp;amp; numerical data&lt;/keyword&gt;&lt;keyword&gt;Programming Languages&lt;/keyword&gt;&lt;keyword&gt;Software&lt;/keyword&gt;&lt;/keywords&gt;&lt;dates&gt;&lt;year&gt;2001&lt;/year&gt;&lt;pub-dates&gt;&lt;date&gt;Jun&lt;/date&gt;&lt;/pub-dates&gt;&lt;/dates&gt;&lt;isbn&gt;1367-4803 (Print)&amp;#xD;1367-4803 (Linking)&lt;/isbn&gt;&lt;accession-num&gt;11395427&lt;/accession-num&gt;&lt;urls&gt;&lt;related-urls&gt;&lt;url&gt;http://www.ncbi.nlm.nih.gov/pubmed/11395427&lt;/url&gt;&lt;/related-urls&gt;&lt;/urls&gt;&lt;/record&gt;&lt;/Cite&gt;&lt;/EndNote&gt;</w:instrText>
        </w:r>
        <w:r w:rsidR="00422B92" w:rsidRPr="00FA7DA6">
          <w:rPr>
            <w:rFonts w:cs="Times New Roman"/>
            <w:color w:val="3333FF"/>
          </w:rPr>
          <w:fldChar w:fldCharType="separate"/>
        </w:r>
        <w:r w:rsidR="00422B92" w:rsidRPr="000D38EB">
          <w:rPr>
            <w:rFonts w:cs="Times New Roman"/>
            <w:noProof/>
            <w:color w:val="3333FF"/>
            <w:vertAlign w:val="superscript"/>
          </w:rPr>
          <w:t>32</w:t>
        </w:r>
        <w:r w:rsidR="00422B92" w:rsidRPr="00FA7DA6">
          <w:rPr>
            <w:rFonts w:cs="Times New Roman"/>
            <w:color w:val="3333FF"/>
          </w:rPr>
          <w:fldChar w:fldCharType="end"/>
        </w:r>
      </w:hyperlink>
      <w:r w:rsidR="00F351EB" w:rsidRPr="00FA7DA6">
        <w:rPr>
          <w:color w:val="3333FF"/>
        </w:rPr>
        <w:t>, false positive classification rate (FPR)</w:t>
      </w:r>
      <w:r w:rsidR="00464863" w:rsidRPr="00FA7DA6">
        <w:rPr>
          <w:color w:val="3333FF"/>
        </w:rPr>
        <w:t xml:space="preserve"> </w:t>
      </w:r>
      <w:hyperlink w:anchor="_ENREF_33" w:tooltip="Guyon, 2003 #52" w:history="1">
        <w:r w:rsidR="00422B92" w:rsidRPr="00FA7DA6">
          <w:rPr>
            <w:color w:val="3333FF"/>
          </w:rPr>
          <w:fldChar w:fldCharType="begin"/>
        </w:r>
        <w:r w:rsidR="00422B92">
          <w:rPr>
            <w:color w:val="3333FF"/>
          </w:rPr>
          <w:instrText xml:space="preserve"> ADDIN EN.CITE &lt;EndNote&gt;&lt;Cite&gt;&lt;Author&gt;Guyon&lt;/Author&gt;&lt;Year&gt;2003&lt;/Year&gt;&lt;RecNum&gt;52&lt;/RecNum&gt;&lt;DisplayText&gt;&lt;style face="superscript"&gt;33&lt;/style&gt;&lt;/DisplayText&gt;&lt;record&gt;&lt;rec-number&gt;52&lt;/rec-number&gt;&lt;foreign-keys&gt;&lt;key app="EN" db-id="9wdv2zav3zfvtdedtrlpt0e9derw5tsw0dxv"&gt;52&lt;/key&gt;&lt;/foreign-keys&gt;&lt;ref-type name="Journal Article"&gt;17&lt;/ref-type&gt;&lt;contributors&gt;&lt;authors&gt;&lt;author&gt;Guyon, Isabelle&lt;/author&gt;&lt;author&gt;Elisseeff, André&lt;/author&gt;&lt;/authors&gt;&lt;/contributors&gt;&lt;titles&gt;&lt;title&gt;An introduction to variable and feature selection&lt;/title&gt;&lt;secondary-title&gt;Journal of machine learning research&lt;/secondary-title&gt;&lt;/titles&gt;&lt;pages&gt;1157-1182&lt;/pages&gt;&lt;volume&gt;3&lt;/volume&gt;&lt;number&gt;Mar&lt;/number&gt;&lt;dates&gt;&lt;year&gt;2003&lt;/year&gt;&lt;/dates&gt;&lt;urls&gt;&lt;/urls&gt;&lt;/record&gt;&lt;/Cite&gt;&lt;/EndNote&gt;</w:instrText>
        </w:r>
        <w:r w:rsidR="00422B92" w:rsidRPr="00FA7DA6">
          <w:rPr>
            <w:color w:val="3333FF"/>
          </w:rPr>
          <w:fldChar w:fldCharType="separate"/>
        </w:r>
        <w:r w:rsidR="00422B92" w:rsidRPr="000D38EB">
          <w:rPr>
            <w:noProof/>
            <w:color w:val="3333FF"/>
            <w:vertAlign w:val="superscript"/>
          </w:rPr>
          <w:t>33</w:t>
        </w:r>
        <w:r w:rsidR="00422B92" w:rsidRPr="00FA7DA6">
          <w:rPr>
            <w:color w:val="3333FF"/>
          </w:rPr>
          <w:fldChar w:fldCharType="end"/>
        </w:r>
      </w:hyperlink>
      <w:r w:rsidR="00F351EB" w:rsidRPr="00FA7DA6">
        <w:rPr>
          <w:color w:val="3333FF"/>
        </w:rPr>
        <w:t>, and Wilco</w:t>
      </w:r>
      <w:r w:rsidR="00F351EB">
        <w:t>xon-test based ranking (Wrank)</w:t>
      </w:r>
      <w:r w:rsidR="00464863">
        <w:t xml:space="preserve"> </w:t>
      </w:r>
      <w:hyperlink w:anchor="_ENREF_34" w:tooltip="Liu, 2002 #11" w:history="1">
        <w:r w:rsidR="00422B92" w:rsidRPr="00167CA5">
          <w:rPr>
            <w:rFonts w:cs="Times New Roman"/>
          </w:rPr>
          <w:fldChar w:fldCharType="begin">
            <w:fldData xml:space="preserve">PEVuZE5vdGU+PENpdGU+PEF1dGhvcj5MaXU8L0F1dGhvcj48WWVhcj4yMDAyPC9ZZWFyPjxSZWNO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</w:fldData>
          </w:fldChar>
        </w:r>
        <w:r w:rsidR="00422B92">
          <w:rPr>
            <w:rFonts w:cs="Times New Roman"/>
          </w:rPr>
          <w:instrText xml:space="preserve"> ADDIN EN.CITE </w:instrText>
        </w:r>
        <w:r w:rsidR="00422B92">
          <w:rPr>
            <w:rFonts w:cs="Times New Roman"/>
          </w:rPr>
          <w:fldChar w:fldCharType="begin">
            <w:fldData xml:space="preserve">PEVuZE5vdGU+PENpdGU+PEF1dGhvcj5MaXU8L0F1dGhvcj48WWVhcj4yMDAyPC9ZZWFyPjxSZWNO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</w:fldData>
          </w:fldChar>
        </w:r>
        <w:r w:rsidR="00422B92">
          <w:rPr>
            <w:rFonts w:cs="Times New Roman"/>
          </w:rPr>
          <w:instrText xml:space="preserve"> ADDIN EN.CITE.DATA </w:instrText>
        </w:r>
        <w:r w:rsidR="00422B92">
          <w:rPr>
            <w:rFonts w:cs="Times New Roman"/>
          </w:rPr>
        </w:r>
        <w:r w:rsidR="00422B92">
          <w:rPr>
            <w:rFonts w:cs="Times New Roman"/>
          </w:rPr>
          <w:fldChar w:fldCharType="end"/>
        </w:r>
        <w:r w:rsidR="00422B92" w:rsidRPr="00167CA5">
          <w:rPr>
            <w:rFonts w:cs="Times New Roman"/>
          </w:rPr>
        </w:r>
        <w:r w:rsidR="00422B92" w:rsidRPr="00167CA5">
          <w:rPr>
            <w:rFonts w:cs="Times New Roman"/>
          </w:rPr>
          <w:fldChar w:fldCharType="separate"/>
        </w:r>
        <w:r w:rsidR="00422B92" w:rsidRPr="000D38EB">
          <w:rPr>
            <w:rFonts w:cs="Times New Roman"/>
            <w:noProof/>
            <w:vertAlign w:val="superscript"/>
          </w:rPr>
          <w:t>34</w:t>
        </w:r>
        <w:r w:rsidR="00422B92" w:rsidRPr="00167CA5">
          <w:rPr>
            <w:rFonts w:cs="Times New Roman"/>
          </w:rPr>
          <w:fldChar w:fldCharType="end"/>
        </w:r>
      </w:hyperlink>
      <w:r w:rsidR="00F351EB">
        <w:t>,</w:t>
      </w:r>
      <w:r w:rsidR="00EC1747">
        <w:t xml:space="preserve"> are </w:t>
      </w:r>
      <w:r w:rsidR="00630331">
        <w:t>evaluated when they select the same numbers of features as the proposed algorithm in this study</w:t>
      </w:r>
      <w:r w:rsidR="00464863">
        <w:t>.</w:t>
      </w:r>
      <w:r w:rsidR="00630331">
        <w:t xml:space="preserve"> </w:t>
      </w:r>
      <w:r w:rsidR="005C4E51">
        <w:t>Wrappers can directly recommend a list of features without the user-determined number of features</w:t>
      </w:r>
      <w:r w:rsidR="00533A02">
        <w:t xml:space="preserve"> </w:t>
      </w:r>
      <w:hyperlink w:anchor="_ENREF_35" w:tooltip="Kohavi, 1997 #53" w:history="1">
        <w:r w:rsidR="00422B92">
          <w:fldChar w:fldCharType="begin"/>
        </w:r>
        <w:r w:rsidR="00422B92">
          <w:instrText xml:space="preserve"> ADDIN EN.CITE &lt;EndNote&gt;&lt;Cite&gt;&lt;Author&gt;Kohavi&lt;/Author&gt;&lt;Year&gt;1997&lt;/Year&gt;&lt;RecNum&gt;53&lt;/RecNum&gt;&lt;DisplayText&gt;&lt;style face="superscript"&gt;35&lt;/style&gt;&lt;/DisplayText&gt;&lt;record&gt;&lt;rec-number&gt;53&lt;/rec-number&gt;&lt;foreign-keys&gt;&lt;key app="EN" db-id="9wdv2zav3zfvtdedtrlpt0e9derw5tsw0dxv"&gt;53&lt;/key&gt;&lt;/foreign-keys&gt;&lt;ref-type name="Journal Article"&gt;17&lt;/ref-type&gt;&lt;contributors&gt;&lt;authors&gt;&lt;author&gt;Kohavi, Ron&lt;/author&gt;&lt;author&gt;John, George H&lt;/author&gt;&lt;/authors&gt;&lt;/contributors&gt;&lt;titles&gt;&lt;title&gt;Wrappers for feature subset selection&lt;/title&gt;&lt;secondary-title&gt;Artificial intelligence&lt;/secondary-title&gt;&lt;/titles&gt;&lt;pages&gt;273-324&lt;/pages&gt;&lt;volume&gt;97&lt;/volume&gt;&lt;number&gt;1&lt;/number&gt;&lt;dates&gt;&lt;year&gt;1997&lt;/year&gt;&lt;/dates&gt;&lt;isbn&gt;0004-3702&lt;/isbn&gt;&lt;urls&gt;&lt;/urls&gt;&lt;/record&gt;&lt;/Cite&gt;&lt;/EndNote&gt;</w:instrText>
        </w:r>
        <w:r w:rsidR="00422B92">
          <w:fldChar w:fldCharType="separate"/>
        </w:r>
        <w:r w:rsidR="00422B92" w:rsidRPr="000D38EB">
          <w:rPr>
            <w:noProof/>
            <w:vertAlign w:val="superscript"/>
          </w:rPr>
          <w:t>35</w:t>
        </w:r>
        <w:r w:rsidR="00422B92">
          <w:fldChar w:fldCharType="end"/>
        </w:r>
      </w:hyperlink>
      <w:r w:rsidR="00533A02">
        <w:t xml:space="preserve">. </w:t>
      </w:r>
      <w:r w:rsidR="00C75957">
        <w:t>So this study investigated both the classification performances and the numbers of features for these feature selection algorithms.</w:t>
      </w:r>
    </w:p>
    <w:p w14:paraId="6A8F739F" w14:textId="77777777" w:rsidR="008C0340" w:rsidRDefault="008C0340" w:rsidP="000263D2">
      <w:pPr>
        <w:pStyle w:val="Heading3"/>
        <w:spacing w:after="312"/>
      </w:pPr>
      <w:r>
        <w:rPr>
          <w:rFonts w:hint="eastAsia"/>
        </w:rPr>
        <w:t>P</w:t>
      </w:r>
      <w:r w:rsidR="0004680C">
        <w:t>erformance measurements</w:t>
      </w:r>
    </w:p>
    <w:p w14:paraId="1C53786D" w14:textId="77777777" w:rsidR="00307496" w:rsidRDefault="00D5001D" w:rsidP="000263D2">
      <w:pPr>
        <w:spacing w:after="312"/>
      </w:pPr>
      <w:r w:rsidRPr="00C1174E">
        <w:t>A binary classification algorithm optimizes the parameters of a model and predicts that a new sample belongs to the positive (</w:t>
      </w:r>
      <w:r w:rsidRPr="00C1174E">
        <w:rPr>
          <w:i/>
        </w:rPr>
        <w:t>P</w:t>
      </w:r>
      <w:r w:rsidRPr="00C1174E">
        <w:t>) or negative (</w:t>
      </w:r>
      <w:r w:rsidRPr="00C1174E">
        <w:rPr>
          <w:i/>
        </w:rPr>
        <w:t>N</w:t>
      </w:r>
      <w:r w:rsidRPr="00C1174E">
        <w:t>) group.</w:t>
      </w:r>
      <w:r w:rsidR="00DD462A" w:rsidRPr="00C1174E">
        <w:t xml:space="preserve"> </w:t>
      </w:r>
      <w:r w:rsidR="00103853" w:rsidRPr="00C1174E">
        <w:t xml:space="preserve">The sizes of the positive and negative groups are denoted as </w:t>
      </w:r>
      <w:r w:rsidR="00103853" w:rsidRPr="00C1174E">
        <w:rPr>
          <w:i/>
        </w:rPr>
        <w:t>P</w:t>
      </w:r>
      <w:r w:rsidR="00103853" w:rsidRPr="00C1174E">
        <w:t xml:space="preserve"> and </w:t>
      </w:r>
      <w:r w:rsidR="00103853" w:rsidRPr="00C1174E">
        <w:rPr>
          <w:i/>
        </w:rPr>
        <w:t>N</w:t>
      </w:r>
      <w:r w:rsidR="00103853" w:rsidRPr="00C1174E">
        <w:t>, respectively.</w:t>
      </w:r>
      <w:r w:rsidR="00BD47DB" w:rsidRPr="00C1174E">
        <w:t xml:space="preserve"> </w:t>
      </w:r>
      <w:r w:rsidR="0057348A">
        <w:t xml:space="preserve">A positive sample is defined as a true positive or false negative one, if it is predicted as positive or negative. And a negative sample is defined as false positive or true negative, if its prediction is positive or negative. </w:t>
      </w:r>
      <w:r w:rsidR="00517C8B">
        <w:t xml:space="preserve">The numbers of true positives, false negatives, false positives and true negatives are denoted as </w:t>
      </w:r>
      <w:r w:rsidR="00517C8B" w:rsidRPr="00517C8B">
        <w:rPr>
          <w:i/>
        </w:rPr>
        <w:t>TP</w:t>
      </w:r>
      <w:r w:rsidR="00517C8B">
        <w:t xml:space="preserve">, </w:t>
      </w:r>
      <w:r w:rsidR="00517C8B" w:rsidRPr="00517C8B">
        <w:rPr>
          <w:i/>
        </w:rPr>
        <w:t>FN</w:t>
      </w:r>
      <w:r w:rsidR="00517C8B">
        <w:t xml:space="preserve">, </w:t>
      </w:r>
      <w:r w:rsidR="00517C8B" w:rsidRPr="00517C8B">
        <w:rPr>
          <w:i/>
        </w:rPr>
        <w:t>FP</w:t>
      </w:r>
      <w:r w:rsidR="00517C8B">
        <w:t xml:space="preserve"> and </w:t>
      </w:r>
      <w:r w:rsidR="00517C8B" w:rsidRPr="00517C8B">
        <w:rPr>
          <w:i/>
        </w:rPr>
        <w:t>TN</w:t>
      </w:r>
      <w:r w:rsidR="00517C8B">
        <w:t>, respectively.</w:t>
      </w:r>
      <w:r w:rsidR="001025D3">
        <w:t xml:space="preserve"> The binary classification performance is evaluated by the following measurements</w:t>
      </w:r>
      <w:r w:rsidR="00AE6DFB">
        <w:t xml:space="preserve">, as similar in </w:t>
      </w:r>
      <w:hyperlink w:anchor="_ENREF_18" w:tooltip="Guo, 2014 #22" w:history="1">
        <w:r w:rsidR="00422B92">
          <w:fldChar w:fldCharType="begin">
            <w:fldData xml:space="preserve">PEVuZE5vdGU+PENpdGU+PEF1dGhvcj5HdW88L0F1dGhvcj48WWVhcj4yMDE0PC9ZZWFyPjxSZWNO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=
</w:fldData>
          </w:fldChar>
        </w:r>
        <w:r w:rsidR="00422B92">
          <w:instrText xml:space="preserve"> ADDIN EN.CITE </w:instrText>
        </w:r>
        <w:r w:rsidR="00422B92">
          <w:fldChar w:fldCharType="begin">
            <w:fldData xml:space="preserve">PEVuZE5vdGU+PENpdGU+PEF1dGhvcj5HdW88L0F1dGhvcj48WWVhcj4yMDE0PC9ZZWFyPjxSZWNO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=
</w:fldData>
          </w:fldChar>
        </w:r>
        <w:r w:rsidR="00422B92">
          <w:instrText xml:space="preserve"> ADDIN EN.CITE.DATA </w:instrText>
        </w:r>
        <w:r w:rsidR="00422B92">
          <w:fldChar w:fldCharType="end"/>
        </w:r>
        <w:r w:rsidR="00422B92">
          <w:fldChar w:fldCharType="separate"/>
        </w:r>
        <w:r w:rsidR="00422B92" w:rsidRPr="000D38EB">
          <w:rPr>
            <w:noProof/>
            <w:vertAlign w:val="superscript"/>
          </w:rPr>
          <w:t>18</w:t>
        </w:r>
        <w:r w:rsidR="00422B92">
          <w:fldChar w:fldCharType="end"/>
        </w:r>
      </w:hyperlink>
      <w:r w:rsidR="001025D3">
        <w:t xml:space="preserve">. </w:t>
      </w:r>
      <w:r w:rsidR="00217AC3">
        <w:t>Sensitivity (</w:t>
      </w:r>
      <w:r w:rsidR="00217AC3" w:rsidRPr="003B23B6">
        <w:rPr>
          <w:i/>
        </w:rPr>
        <w:t>Sn</w:t>
      </w:r>
      <w:r w:rsidR="00217AC3">
        <w:t>) and specificity (</w:t>
      </w:r>
      <w:r w:rsidR="00217AC3" w:rsidRPr="003B23B6">
        <w:rPr>
          <w:i/>
        </w:rPr>
        <w:t>Sp</w:t>
      </w:r>
      <w:r w:rsidR="00217AC3">
        <w:t xml:space="preserve">) are defined as the percentages of correctly predicted positive and negative samples, </w:t>
      </w:r>
      <w:r w:rsidR="00217AC3" w:rsidRPr="003B23B6">
        <w:rPr>
          <w:i/>
        </w:rPr>
        <w:t>i.e.</w:t>
      </w:r>
      <w:r w:rsidR="00217AC3">
        <w:t xml:space="preserve"> </w:t>
      </w:r>
      <w:r w:rsidR="003B23B6" w:rsidRPr="003B23B6">
        <w:rPr>
          <w:i/>
        </w:rPr>
        <w:t>Sn</w:t>
      </w:r>
      <w:r w:rsidR="003B23B6">
        <w:t>=</w:t>
      </w:r>
      <w:r w:rsidR="003B23B6" w:rsidRPr="003B23B6">
        <w:rPr>
          <w:i/>
        </w:rPr>
        <w:t>TP</w:t>
      </w:r>
      <w:r w:rsidR="003B23B6">
        <w:t>/(</w:t>
      </w:r>
      <w:r w:rsidR="003B23B6" w:rsidRPr="003B23B6">
        <w:rPr>
          <w:i/>
        </w:rPr>
        <w:t>TP</w:t>
      </w:r>
      <w:r w:rsidR="003B23B6">
        <w:t>+</w:t>
      </w:r>
      <w:r w:rsidR="003B23B6" w:rsidRPr="003B23B6">
        <w:rPr>
          <w:i/>
        </w:rPr>
        <w:t>FN</w:t>
      </w:r>
      <w:r w:rsidR="003B23B6">
        <w:t xml:space="preserve">) and </w:t>
      </w:r>
      <w:r w:rsidR="003B23B6" w:rsidRPr="003B23B6">
        <w:rPr>
          <w:i/>
        </w:rPr>
        <w:t>Sp</w:t>
      </w:r>
      <w:r w:rsidR="003B23B6">
        <w:t>=</w:t>
      </w:r>
      <w:r w:rsidR="003B23B6" w:rsidRPr="003B23B6">
        <w:rPr>
          <w:i/>
        </w:rPr>
        <w:t>TN</w:t>
      </w:r>
      <w:r w:rsidR="003B23B6">
        <w:t>/(</w:t>
      </w:r>
      <w:r w:rsidR="003B23B6" w:rsidRPr="003B23B6">
        <w:rPr>
          <w:i/>
        </w:rPr>
        <w:t>TN</w:t>
      </w:r>
      <w:r w:rsidR="003B23B6">
        <w:t>+</w:t>
      </w:r>
      <w:r w:rsidR="003B23B6" w:rsidRPr="003B23B6">
        <w:rPr>
          <w:i/>
        </w:rPr>
        <w:t>FP</w:t>
      </w:r>
      <w:r w:rsidR="003B23B6">
        <w:t>).</w:t>
      </w:r>
      <w:r w:rsidR="00EE629E">
        <w:t xml:space="preserve"> The overall accuracy (</w:t>
      </w:r>
      <w:r w:rsidR="00EE629E" w:rsidRPr="00EE629E">
        <w:rPr>
          <w:i/>
        </w:rPr>
        <w:t>Acc</w:t>
      </w:r>
      <w:r w:rsidR="00EE629E">
        <w:t xml:space="preserve">) is defined as </w:t>
      </w:r>
      <w:r w:rsidR="00EE629E" w:rsidRPr="00EE629E">
        <w:rPr>
          <w:i/>
        </w:rPr>
        <w:t>Acc</w:t>
      </w:r>
      <w:r w:rsidR="00EE629E">
        <w:t>=(</w:t>
      </w:r>
      <w:r w:rsidR="00EE629E" w:rsidRPr="00EE629E">
        <w:rPr>
          <w:i/>
        </w:rPr>
        <w:t>TP</w:t>
      </w:r>
      <w:r w:rsidR="00EE629E">
        <w:t>+</w:t>
      </w:r>
      <w:r w:rsidR="00EE629E" w:rsidRPr="00EE629E">
        <w:rPr>
          <w:i/>
        </w:rPr>
        <w:t>TN</w:t>
      </w:r>
      <w:r w:rsidR="00EE629E">
        <w:t>)/(</w:t>
      </w:r>
      <w:r w:rsidR="00EE629E" w:rsidRPr="00EE629E">
        <w:rPr>
          <w:i/>
        </w:rPr>
        <w:t>TP</w:t>
      </w:r>
      <w:r w:rsidR="00EE629E">
        <w:t>+</w:t>
      </w:r>
      <w:r w:rsidR="00EE629E" w:rsidRPr="00EE629E">
        <w:rPr>
          <w:i/>
        </w:rPr>
        <w:t>FN</w:t>
      </w:r>
      <w:r w:rsidR="00EE629E">
        <w:t>+</w:t>
      </w:r>
      <w:r w:rsidR="00EE629E" w:rsidRPr="00EE629E">
        <w:rPr>
          <w:i/>
        </w:rPr>
        <w:t>TN</w:t>
      </w:r>
      <w:r w:rsidR="00EE629E">
        <w:t>+</w:t>
      </w:r>
      <w:r w:rsidR="00EE629E" w:rsidRPr="00EE629E">
        <w:rPr>
          <w:i/>
        </w:rPr>
        <w:t>FP</w:t>
      </w:r>
      <w:r w:rsidR="00EE629E">
        <w:t>).</w:t>
      </w:r>
    </w:p>
    <w:p w14:paraId="493FA305" w14:textId="77777777" w:rsidR="00326B4C" w:rsidRDefault="00775297" w:rsidP="000263D2">
      <w:pPr>
        <w:spacing w:after="312"/>
      </w:pPr>
      <w:r w:rsidRPr="00334CE6">
        <w:rPr>
          <w:rFonts w:hint="eastAsia"/>
          <w:color w:val="3333FF"/>
        </w:rPr>
        <w:t xml:space="preserve">Five </w:t>
      </w:r>
      <w:r w:rsidR="00D87834" w:rsidRPr="00334CE6">
        <w:rPr>
          <w:rFonts w:hint="eastAsia"/>
          <w:color w:val="3333FF"/>
        </w:rPr>
        <w:t xml:space="preserve">representative </w:t>
      </w:r>
      <w:r w:rsidRPr="00334CE6">
        <w:rPr>
          <w:rFonts w:hint="eastAsia"/>
          <w:color w:val="3333FF"/>
        </w:rPr>
        <w:t xml:space="preserve">classification algorithms were evaluated on the datasets, and the maximal accuracy achieved by these algorithms for a dataset was defined as </w:t>
      </w:r>
      <w:r w:rsidRPr="00334CE6">
        <w:rPr>
          <w:rFonts w:hint="eastAsia"/>
          <w:i/>
          <w:color w:val="3333FF"/>
        </w:rPr>
        <w:t>mAcc</w:t>
      </w:r>
      <w:r w:rsidRPr="00334CE6">
        <w:rPr>
          <w:rFonts w:hint="eastAsia"/>
          <w:color w:val="3333FF"/>
        </w:rPr>
        <w:t>, the performance measurement of a given feature subset</w:t>
      </w:r>
      <w:r w:rsidRPr="00334CE6">
        <w:rPr>
          <w:color w:val="3333FF"/>
        </w:rPr>
        <w:t>.</w:t>
      </w:r>
      <w:r w:rsidR="00D87834" w:rsidRPr="00334CE6">
        <w:rPr>
          <w:rFonts w:hint="eastAsia"/>
          <w:color w:val="3333FF"/>
        </w:rPr>
        <w:t xml:space="preserve"> </w:t>
      </w:r>
      <w:r w:rsidR="00333966" w:rsidRPr="00334CE6">
        <w:rPr>
          <w:rFonts w:hint="eastAsia"/>
          <w:color w:val="3333FF"/>
        </w:rPr>
        <w:t>Support Vector Machine (SVM) is a widely used binary classification algorithm</w:t>
      </w:r>
      <w:r w:rsidR="00EC0DAD" w:rsidRPr="00334CE6">
        <w:rPr>
          <w:rFonts w:hint="eastAsia"/>
          <w:color w:val="3333FF"/>
        </w:rPr>
        <w:t xml:space="preserve">. </w:t>
      </w:r>
      <w:r w:rsidR="00DE48C4" w:rsidRPr="00334CE6">
        <w:rPr>
          <w:rFonts w:hint="eastAsia"/>
          <w:color w:val="3333FF"/>
        </w:rPr>
        <w:t xml:space="preserve">K Nearest Neighbors (KNN) algorithm </w:t>
      </w:r>
      <w:r w:rsidR="00681CBD" w:rsidRPr="00334CE6">
        <w:rPr>
          <w:rFonts w:hint="eastAsia"/>
          <w:color w:val="3333FF"/>
        </w:rPr>
        <w:t xml:space="preserve">is an intuitive distance </w:t>
      </w:r>
      <w:r w:rsidR="00A946E4" w:rsidRPr="00334CE6">
        <w:rPr>
          <w:rFonts w:hint="eastAsia"/>
          <w:color w:val="3333FF"/>
        </w:rPr>
        <w:t>based classification algorithm</w:t>
      </w:r>
      <w:r w:rsidR="007825C2" w:rsidRPr="00334CE6">
        <w:rPr>
          <w:rFonts w:hint="eastAsia"/>
          <w:color w:val="3333FF"/>
        </w:rPr>
        <w:t xml:space="preserve">. </w:t>
      </w:r>
      <w:r w:rsidR="00CF3E55" w:rsidRPr="00334CE6">
        <w:rPr>
          <w:rFonts w:hint="eastAsia"/>
          <w:color w:val="3333FF"/>
        </w:rPr>
        <w:t>Decision Tree (DTree)</w:t>
      </w:r>
      <w:r w:rsidR="00CF3E55">
        <w:rPr>
          <w:rFonts w:hint="eastAsia"/>
        </w:rPr>
        <w:t xml:space="preserve"> </w:t>
      </w:r>
      <w:r w:rsidR="00A73BD6">
        <w:rPr>
          <w:rFonts w:hint="eastAsia"/>
        </w:rPr>
        <w:t>will generate an easy-to-interpret classifier</w:t>
      </w:r>
      <w:r w:rsidR="00332BBB">
        <w:rPr>
          <w:rFonts w:hint="eastAsia"/>
        </w:rPr>
        <w:t xml:space="preserve">. </w:t>
      </w:r>
      <w:r w:rsidR="00B13091">
        <w:rPr>
          <w:rFonts w:hint="eastAsia"/>
        </w:rPr>
        <w:t xml:space="preserve">And </w:t>
      </w:r>
      <w:r w:rsidR="00B757D8">
        <w:t>Naïve</w:t>
      </w:r>
      <w:r w:rsidR="00B757D8">
        <w:rPr>
          <w:rFonts w:hint="eastAsia"/>
        </w:rPr>
        <w:t xml:space="preserve"> Bayesian classifier (NBayes)</w:t>
      </w:r>
      <w:r w:rsidR="00AC3F40">
        <w:rPr>
          <w:rFonts w:hint="eastAsia"/>
        </w:rPr>
        <w:t xml:space="preserve"> assumes that all the features are independent to each other. </w:t>
      </w:r>
      <w:r w:rsidR="001E0CC5">
        <w:rPr>
          <w:rFonts w:hint="eastAsia"/>
        </w:rPr>
        <w:t xml:space="preserve">Logistic Regression (LR) </w:t>
      </w:r>
      <w:r w:rsidR="00F12781">
        <w:rPr>
          <w:rFonts w:hint="eastAsia"/>
        </w:rPr>
        <w:t xml:space="preserve">trains a linear classification function, which may </w:t>
      </w:r>
      <w:r w:rsidR="008E68E5">
        <w:rPr>
          <w:rFonts w:hint="eastAsia"/>
        </w:rPr>
        <w:t>suggest the weights of the chosen features.</w:t>
      </w:r>
    </w:p>
    <w:p w14:paraId="295DE437" w14:textId="77777777" w:rsidR="006E21B0" w:rsidRPr="00C06207" w:rsidRDefault="006E21B0" w:rsidP="000263D2">
      <w:pPr>
        <w:spacing w:after="312"/>
      </w:pPr>
      <w:r>
        <w:rPr>
          <w:rFonts w:hint="eastAsia"/>
        </w:rPr>
        <w:t xml:space="preserve">All the algorithms were </w:t>
      </w:r>
      <w:r w:rsidR="00334CE6">
        <w:rPr>
          <w:rFonts w:hint="eastAsia"/>
        </w:rPr>
        <w:t xml:space="preserve">tested under two major Python releases, </w:t>
      </w:r>
      <w:r w:rsidR="00334CE6" w:rsidRPr="00334CE6">
        <w:rPr>
          <w:rFonts w:hint="eastAsia"/>
          <w:i/>
        </w:rPr>
        <w:t>i.e.</w:t>
      </w:r>
      <w:r w:rsidR="00334CE6" w:rsidRPr="00334CE6">
        <w:rPr>
          <w:rFonts w:hint="eastAsia"/>
          <w:color w:val="FF0000"/>
        </w:rPr>
        <w:t xml:space="preserve"> </w:t>
      </w:r>
      <w:r w:rsidR="006040D2">
        <w:t>2.7.13 and 3.6.0</w:t>
      </w:r>
      <w:r w:rsidR="00334CE6">
        <w:rPr>
          <w:rFonts w:hint="eastAsia"/>
        </w:rPr>
        <w:t>, using the default parameters.</w:t>
      </w:r>
    </w:p>
    <w:p w14:paraId="1208CCF4" w14:textId="77777777" w:rsidR="00466BEC" w:rsidRPr="00D025A7" w:rsidRDefault="00326B4C" w:rsidP="000263D2">
      <w:pPr>
        <w:pStyle w:val="Heading3"/>
        <w:spacing w:after="312"/>
      </w:pPr>
      <w:r w:rsidRPr="00D025A7">
        <w:t>Biomedical datasets</w:t>
      </w:r>
    </w:p>
    <w:p w14:paraId="76AB5E3D" w14:textId="77777777" w:rsidR="00B24A25" w:rsidRPr="00934130" w:rsidRDefault="004B5E3B" w:rsidP="000263D2">
      <w:pPr>
        <w:spacing w:after="312"/>
        <w:rPr>
          <w:rFonts w:cs="Times New Roman"/>
        </w:rPr>
      </w:pPr>
      <w:r>
        <w:rPr>
          <w:rFonts w:hint="eastAsia"/>
        </w:rPr>
        <w:t>The proposed algorithm in this study was compared with the existing algorithms</w:t>
      </w:r>
      <w:r w:rsidR="00B52C75">
        <w:rPr>
          <w:rFonts w:hint="eastAsia"/>
        </w:rPr>
        <w:t xml:space="preserve"> </w:t>
      </w:r>
      <w:r w:rsidR="00B52C75">
        <w:t xml:space="preserve">using 17 datasets, </w:t>
      </w:r>
      <w:r w:rsidR="00FC007A">
        <w:t xml:space="preserve">as similar in </w:t>
      </w:r>
      <w:hyperlink w:anchor="_ENREF_19" w:tooltip="Ge, 2016 #12" w:history="1">
        <w:r w:rsidR="00422B92">
          <w:fldChar w:fldCharType="begin">
            <w:fldData xml:space="preserve">PEVuZE5vdGU+PENpdGU+PEF1dGhvcj5HZTwvQXV0aG9yPjxZZWFyPjIwMTY8L1llYXI+PFJlY051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</w:fldData>
          </w:fldChar>
        </w:r>
        <w:r w:rsidR="00422B92">
          <w:instrText xml:space="preserve"> ADDIN EN.CITE </w:instrText>
        </w:r>
        <w:r w:rsidR="00422B92">
          <w:fldChar w:fldCharType="begin">
            <w:fldData xml:space="preserve">PEVuZE5vdGU+PENpdGU+PEF1dGhvcj5HZTwvQXV0aG9yPjxZZWFyPjIwMTY8L1llYXI+PFJlY051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</w:fldData>
          </w:fldChar>
        </w:r>
        <w:r w:rsidR="00422B92">
          <w:instrText xml:space="preserve"> ADDIN EN.CITE.DATA </w:instrText>
        </w:r>
        <w:r w:rsidR="00422B92">
          <w:fldChar w:fldCharType="end"/>
        </w:r>
        <w:r w:rsidR="00422B92">
          <w:fldChar w:fldCharType="separate"/>
        </w:r>
        <w:r w:rsidR="00422B92" w:rsidRPr="000D38EB">
          <w:rPr>
            <w:noProof/>
            <w:vertAlign w:val="superscript"/>
          </w:rPr>
          <w:t>19</w:t>
        </w:r>
        <w:r w:rsidR="00422B92">
          <w:fldChar w:fldCharType="end"/>
        </w:r>
      </w:hyperlink>
      <w:r w:rsidR="00FC007A">
        <w:t>.</w:t>
      </w:r>
      <w:r w:rsidR="00F05E2D">
        <w:t xml:space="preserve"> </w:t>
      </w:r>
      <w:r w:rsidR="00D21A60">
        <w:t xml:space="preserve">Each of the 17 datasets has two class labels, </w:t>
      </w:r>
      <w:r w:rsidR="00D21A60" w:rsidRPr="00B24A4F">
        <w:rPr>
          <w:i/>
        </w:rPr>
        <w:t>i.e.</w:t>
      </w:r>
      <w:r w:rsidR="00D21A60">
        <w:t xml:space="preserve"> a binary classification problem.</w:t>
      </w:r>
      <w:r w:rsidR="00AA40C4">
        <w:t xml:space="preserve"> </w:t>
      </w:r>
      <w:r w:rsidR="003542BD">
        <w:rPr>
          <w:rFonts w:hint="eastAsia"/>
        </w:rPr>
        <w:t xml:space="preserve">Six transcriptome datasets, </w:t>
      </w:r>
      <w:r w:rsidR="003542BD" w:rsidRPr="003542BD">
        <w:rPr>
          <w:rFonts w:hint="eastAsia"/>
          <w:i/>
        </w:rPr>
        <w:t xml:space="preserve">i.e. </w:t>
      </w:r>
      <w:r w:rsidR="003542BD" w:rsidRPr="00934130">
        <w:rPr>
          <w:rFonts w:cs="Times New Roman"/>
        </w:rPr>
        <w:t xml:space="preserve">DLBCL </w:t>
      </w:r>
      <w:hyperlink w:anchor="_ENREF_36" w:tooltip="Shipp, 2002 #4" w:history="1">
        <w:r w:rsidR="00422B92" w:rsidRPr="00934130">
          <w:rPr>
            <w:rFonts w:cs="Times New Roman"/>
          </w:rPr>
          <w:fldChar w:fldCharType="begin">
            <w:fldData xml:space="preserve">PEVuZE5vdGU+PENpdGU+PEF1dGhvcj5TaGlwcDwvQXV0aG9yPjxZZWFyPjIwMDI8L1llYXI+PFJl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==
</w:fldData>
          </w:fldChar>
        </w:r>
        <w:r w:rsidR="00422B92">
          <w:rPr>
            <w:rFonts w:cs="Times New Roman"/>
          </w:rPr>
          <w:instrText xml:space="preserve"> ADDIN EN.CITE </w:instrText>
        </w:r>
        <w:r w:rsidR="00422B92">
          <w:rPr>
            <w:rFonts w:cs="Times New Roman"/>
          </w:rPr>
          <w:fldChar w:fldCharType="begin">
            <w:fldData xml:space="preserve">PEVuZE5vdGU+PENpdGU+PEF1dGhvcj5TaGlwcDwvQXV0aG9yPjxZZWFyPjIwMDI8L1llYXI+PFJl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==
</w:fldData>
          </w:fldChar>
        </w:r>
        <w:r w:rsidR="00422B92">
          <w:rPr>
            <w:rFonts w:cs="Times New Roman"/>
          </w:rPr>
          <w:instrText xml:space="preserve"> ADDIN EN.CITE.DATA </w:instrText>
        </w:r>
        <w:r w:rsidR="00422B92">
          <w:rPr>
            <w:rFonts w:cs="Times New Roman"/>
          </w:rPr>
        </w:r>
        <w:r w:rsidR="00422B92">
          <w:rPr>
            <w:rFonts w:cs="Times New Roman"/>
          </w:rPr>
          <w:fldChar w:fldCharType="end"/>
        </w:r>
        <w:r w:rsidR="00422B92" w:rsidRPr="00934130">
          <w:rPr>
            <w:rFonts w:cs="Times New Roman"/>
          </w:rPr>
        </w:r>
        <w:r w:rsidR="00422B92" w:rsidRPr="00934130">
          <w:rPr>
            <w:rFonts w:cs="Times New Roman"/>
          </w:rPr>
          <w:fldChar w:fldCharType="separate"/>
        </w:r>
        <w:r w:rsidR="00422B92" w:rsidRPr="000D38EB">
          <w:rPr>
            <w:rFonts w:cs="Times New Roman"/>
            <w:noProof/>
            <w:vertAlign w:val="superscript"/>
          </w:rPr>
          <w:t>36</w:t>
        </w:r>
        <w:r w:rsidR="00422B92" w:rsidRPr="00934130">
          <w:rPr>
            <w:rFonts w:cs="Times New Roman"/>
          </w:rPr>
          <w:fldChar w:fldCharType="end"/>
        </w:r>
      </w:hyperlink>
      <w:r w:rsidR="003542BD" w:rsidRPr="00934130">
        <w:rPr>
          <w:rFonts w:cs="Times New Roman"/>
        </w:rPr>
        <w:t xml:space="preserve">, </w:t>
      </w:r>
      <w:r w:rsidR="00FE744E">
        <w:rPr>
          <w:rFonts w:cs="Times New Roman" w:hint="eastAsia"/>
        </w:rPr>
        <w:t>Pros</w:t>
      </w:r>
      <w:r w:rsidR="003542BD" w:rsidRPr="00934130">
        <w:rPr>
          <w:rFonts w:cs="Times New Roman"/>
        </w:rPr>
        <w:t xml:space="preserve"> </w:t>
      </w:r>
      <w:hyperlink w:anchor="_ENREF_37" w:tooltip="Singh, 2002 #5" w:history="1">
        <w:r w:rsidR="00422B92" w:rsidRPr="00934130">
          <w:rPr>
            <w:rFonts w:cs="Times New Roman"/>
          </w:rPr>
          <w:fldChar w:fldCharType="begin"/>
        </w:r>
        <w:r w:rsidR="00422B92">
          <w:rPr>
            <w:rFonts w:cs="Times New Roman"/>
          </w:rPr>
          <w:instrText xml:space="preserve"> ADDIN EN.CITE &lt;EndNote&gt;&lt;Cite&gt;&lt;Author&gt;Singh&lt;/Author&gt;&lt;Year&gt;2002&lt;/Year&gt;&lt;RecNum&gt;5&lt;/RecNum&gt;&lt;DisplayText&gt;&lt;style face="superscript"&gt;37&lt;/style&gt;&lt;/DisplayText&gt;&lt;record&gt;&lt;rec-number&gt;5&lt;/rec-number&gt;&lt;foreign-keys&gt;&lt;key app="EN" db-id="f9rvfetwnsxxthedxe5vwztirp2a959sr2sd"&gt;5&lt;/key&gt;&lt;/foreign-keys&gt;&lt;ref-type name="Journal Article"&gt;17&lt;/ref-type&gt;&lt;contributors&gt;&lt;authors&gt;&lt;author&gt;Singh, D.&lt;/author&gt;&lt;author&gt;Febbo, P. G.&lt;/author&gt;&lt;author&gt;Ross, K.&lt;/author&gt;&lt;author&gt;Jackson, D. G.&lt;/author&gt;&lt;author&gt;Manola, J.&lt;/author&gt;&lt;author&gt;Ladd, C.&lt;/author&gt;&lt;author&gt;Tamayo, P.&lt;/author&gt;&lt;author&gt;Renshaw, A. A.&lt;/author&gt;&lt;author&gt;D&amp;apos;Amico, A. V.&lt;/author&gt;&lt;author&gt;Richie, J. P.&lt;/author&gt;&lt;author&gt;Lander, E. S.&lt;/author&gt;&lt;author&gt;Loda, M.&lt;/author&gt;&lt;author&gt;Kantoff, P. W.&lt;/author&gt;&lt;author&gt;Golub, T. R.&lt;/author&gt;&lt;author&gt;Sellers, W. R.&lt;/author&gt;&lt;/authors&gt;&lt;/contributors&gt;&lt;auth-address&gt;Department of Adult Oncology, Brigham and Women&amp;apos;s Hospital, Harvard Medical School, Boston, MA 02115, USA.&lt;/auth-address&gt;&lt;titles&gt;&lt;title&gt;Gene expression correlates of clinical prostate cancer behavior&lt;/title&gt;&lt;secondary-title&gt;Cancer Cell&lt;/secondary-title&gt;&lt;alt-title&gt;Cancer cell&lt;/alt-title&gt;&lt;/titles&gt;&lt;pages&gt;203-9&lt;/pages&gt;&lt;volume&gt;1&lt;/volume&gt;&lt;number&gt;2&lt;/number&gt;&lt;keywords&gt;&lt;keyword&gt;Adult&lt;/keyword&gt;&lt;keyword&gt;Aged&lt;/keyword&gt;&lt;keyword&gt;Disease-Free Survival&lt;/keyword&gt;&lt;keyword&gt;*Gene Expression Profiling&lt;/keyword&gt;&lt;keyword&gt;Humans&lt;/keyword&gt;&lt;keyword&gt;Male&lt;/keyword&gt;&lt;keyword&gt;Middle Aged&lt;/keyword&gt;&lt;keyword&gt;Predictive Value of Tests&lt;/keyword&gt;&lt;keyword&gt;Prognosis&lt;/keyword&gt;&lt;keyword&gt;Prostatic Neoplasms/classification/*diagnosis/*genetics/pathology&lt;/keyword&gt;&lt;keyword&gt;Reproducibility of Results&lt;/keyword&gt;&lt;keyword&gt;Risk Factors&lt;/keyword&gt;&lt;keyword&gt;Treatment Outcome&lt;/keyword&gt;&lt;/keywords&gt;&lt;dates&gt;&lt;year&gt;2002&lt;/year&gt;&lt;pub-dates&gt;&lt;date&gt;Mar&lt;/date&gt;&lt;/pub-dates&gt;&lt;/dates&gt;&lt;isbn&gt;1535-6108 (Print)&amp;#xD;1535-6108 (Linking)&lt;/isbn&gt;&lt;accession-num&gt;12086878&lt;/accession-num&gt;&lt;urls&gt;&lt;related-urls&gt;&lt;url&gt;http://www.ncbi.nlm.nih.gov/pubmed/12086878&lt;/url&gt;&lt;/related-urls&gt;&lt;/urls&gt;&lt;/record&gt;&lt;/Cite&gt;&lt;/EndNote&gt;</w:instrText>
        </w:r>
        <w:r w:rsidR="00422B92" w:rsidRPr="00934130">
          <w:rPr>
            <w:rFonts w:cs="Times New Roman"/>
          </w:rPr>
          <w:fldChar w:fldCharType="separate"/>
        </w:r>
        <w:r w:rsidR="00422B92" w:rsidRPr="000D38EB">
          <w:rPr>
            <w:rFonts w:cs="Times New Roman"/>
            <w:noProof/>
            <w:vertAlign w:val="superscript"/>
          </w:rPr>
          <w:t>37</w:t>
        </w:r>
        <w:r w:rsidR="00422B92" w:rsidRPr="00934130">
          <w:rPr>
            <w:rFonts w:cs="Times New Roman"/>
          </w:rPr>
          <w:fldChar w:fldCharType="end"/>
        </w:r>
      </w:hyperlink>
      <w:r w:rsidR="003542BD" w:rsidRPr="00934130">
        <w:rPr>
          <w:rFonts w:cs="Times New Roman"/>
        </w:rPr>
        <w:t xml:space="preserve">, ALL </w:t>
      </w:r>
      <w:hyperlink w:anchor="_ENREF_38" w:tooltip="Chiaretti, 2004 #9" w:history="1">
        <w:r w:rsidR="00422B92" w:rsidRPr="00934130">
          <w:rPr>
            <w:rFonts w:cs="Times New Roman"/>
          </w:rPr>
          <w:fldChar w:fldCharType="begin">
            <w:fldData xml:space="preserve">PEVuZE5vdGU+PENpdGU+PEF1dGhvcj5DaGlhcmV0dGk8L0F1dGhvcj48WWVhcj4yMDA0PC9ZZWFy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</w:fldData>
          </w:fldChar>
        </w:r>
        <w:r w:rsidR="00422B92">
          <w:rPr>
            <w:rFonts w:cs="Times New Roman"/>
          </w:rPr>
          <w:instrText xml:space="preserve"> ADDIN EN.CITE </w:instrText>
        </w:r>
        <w:r w:rsidR="00422B92">
          <w:rPr>
            <w:rFonts w:cs="Times New Roman"/>
          </w:rPr>
          <w:fldChar w:fldCharType="begin">
            <w:fldData xml:space="preserve">PEVuZE5vdGU+PENpdGU+PEF1dGhvcj5DaGlhcmV0dGk8L0F1dGhvcj48WWVhcj4yMDA0PC9ZZWFy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</w:fldData>
          </w:fldChar>
        </w:r>
        <w:r w:rsidR="00422B92">
          <w:rPr>
            <w:rFonts w:cs="Times New Roman"/>
          </w:rPr>
          <w:instrText xml:space="preserve"> ADDIN EN.CITE.DATA </w:instrText>
        </w:r>
        <w:r w:rsidR="00422B92">
          <w:rPr>
            <w:rFonts w:cs="Times New Roman"/>
          </w:rPr>
        </w:r>
        <w:r w:rsidR="00422B92">
          <w:rPr>
            <w:rFonts w:cs="Times New Roman"/>
          </w:rPr>
          <w:fldChar w:fldCharType="end"/>
        </w:r>
        <w:r w:rsidR="00422B92" w:rsidRPr="00934130">
          <w:rPr>
            <w:rFonts w:cs="Times New Roman"/>
          </w:rPr>
        </w:r>
        <w:r w:rsidR="00422B92" w:rsidRPr="00934130">
          <w:rPr>
            <w:rFonts w:cs="Times New Roman"/>
          </w:rPr>
          <w:fldChar w:fldCharType="separate"/>
        </w:r>
        <w:r w:rsidR="00422B92" w:rsidRPr="000D38EB">
          <w:rPr>
            <w:rFonts w:cs="Times New Roman"/>
            <w:noProof/>
            <w:vertAlign w:val="superscript"/>
          </w:rPr>
          <w:t>38</w:t>
        </w:r>
        <w:r w:rsidR="00422B92" w:rsidRPr="00934130">
          <w:rPr>
            <w:rFonts w:cs="Times New Roman"/>
          </w:rPr>
          <w:fldChar w:fldCharType="end"/>
        </w:r>
      </w:hyperlink>
      <w:r w:rsidR="003542BD" w:rsidRPr="00934130">
        <w:rPr>
          <w:rFonts w:cs="Times New Roman"/>
        </w:rPr>
        <w:t xml:space="preserve">, CNS </w:t>
      </w:r>
      <w:hyperlink w:anchor="_ENREF_39" w:tooltip="Pomeroy, 2002 #10" w:history="1">
        <w:r w:rsidR="00422B92" w:rsidRPr="00934130">
          <w:rPr>
            <w:rFonts w:cs="Times New Roman"/>
          </w:rPr>
          <w:fldChar w:fldCharType="begin">
            <w:fldData xml:space="preserve">PEVuZE5vdGU+PENpdGU+PEF1dGhvcj5Qb21lcm95PC9BdXRob3I+PFllYXI+MjAwMjwvWWVhcj48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</w:fldData>
          </w:fldChar>
        </w:r>
        <w:r w:rsidR="00422B92">
          <w:rPr>
            <w:rFonts w:cs="Times New Roman"/>
          </w:rPr>
          <w:instrText xml:space="preserve"> ADDIN EN.CITE </w:instrText>
        </w:r>
        <w:r w:rsidR="00422B92">
          <w:rPr>
            <w:rFonts w:cs="Times New Roman"/>
          </w:rPr>
          <w:fldChar w:fldCharType="begin">
            <w:fldData xml:space="preserve">PEVuZE5vdGU+PENpdGU+PEF1dGhvcj5Qb21lcm95PC9BdXRob3I+PFllYXI+MjAwMjwvWWVhcj48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</w:fldData>
          </w:fldChar>
        </w:r>
        <w:r w:rsidR="00422B92">
          <w:rPr>
            <w:rFonts w:cs="Times New Roman"/>
          </w:rPr>
          <w:instrText xml:space="preserve"> ADDIN EN.CITE.DATA </w:instrText>
        </w:r>
        <w:r w:rsidR="00422B92">
          <w:rPr>
            <w:rFonts w:cs="Times New Roman"/>
          </w:rPr>
        </w:r>
        <w:r w:rsidR="00422B92">
          <w:rPr>
            <w:rFonts w:cs="Times New Roman"/>
          </w:rPr>
          <w:fldChar w:fldCharType="end"/>
        </w:r>
        <w:r w:rsidR="00422B92" w:rsidRPr="00934130">
          <w:rPr>
            <w:rFonts w:cs="Times New Roman"/>
          </w:rPr>
        </w:r>
        <w:r w:rsidR="00422B92" w:rsidRPr="00934130">
          <w:rPr>
            <w:rFonts w:cs="Times New Roman"/>
          </w:rPr>
          <w:fldChar w:fldCharType="separate"/>
        </w:r>
        <w:r w:rsidR="00422B92" w:rsidRPr="000D38EB">
          <w:rPr>
            <w:rFonts w:cs="Times New Roman"/>
            <w:noProof/>
            <w:vertAlign w:val="superscript"/>
          </w:rPr>
          <w:t>39</w:t>
        </w:r>
        <w:r w:rsidR="00422B92" w:rsidRPr="00934130">
          <w:rPr>
            <w:rFonts w:cs="Times New Roman"/>
          </w:rPr>
          <w:fldChar w:fldCharType="end"/>
        </w:r>
      </w:hyperlink>
      <w:r w:rsidR="003542BD" w:rsidRPr="00934130">
        <w:rPr>
          <w:rFonts w:cs="Times New Roman"/>
        </w:rPr>
        <w:t xml:space="preserve">, </w:t>
      </w:r>
      <w:r w:rsidR="001753BE">
        <w:rPr>
          <w:rFonts w:cs="Times New Roman" w:hint="eastAsia"/>
        </w:rPr>
        <w:t>Lym</w:t>
      </w:r>
      <w:r w:rsidR="003542BD" w:rsidRPr="00934130">
        <w:rPr>
          <w:rFonts w:cs="Times New Roman"/>
        </w:rPr>
        <w:t xml:space="preserve"> </w:t>
      </w:r>
      <w:hyperlink w:anchor="_ENREF_40" w:tooltip="Alizadeh, 2000 #11" w:history="1">
        <w:r w:rsidR="00422B92" w:rsidRPr="00934130">
          <w:rPr>
            <w:rFonts w:cs="Times New Roman"/>
          </w:rPr>
          <w:fldChar w:fldCharType="begin">
            <w:fldData xml:space="preserve">PEVuZE5vdGU+PENpdGU+PEF1dGhvcj5BbGl6YWRlaDwvQXV0aG9yPjxZZWFyPjIwMDA8L1llYXI+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</w:fldData>
          </w:fldChar>
        </w:r>
        <w:r w:rsidR="00422B92">
          <w:rPr>
            <w:rFonts w:cs="Times New Roman"/>
          </w:rPr>
          <w:instrText xml:space="preserve"> ADDIN EN.CITE </w:instrText>
        </w:r>
        <w:r w:rsidR="00422B92">
          <w:rPr>
            <w:rFonts w:cs="Times New Roman"/>
          </w:rPr>
          <w:fldChar w:fldCharType="begin">
            <w:fldData xml:space="preserve">PEVuZE5vdGU+PENpdGU+PEF1dGhvcj5BbGl6YWRlaDwvQXV0aG9yPjxZZWFyPjIwMDA8L1llYXI+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</w:fldData>
          </w:fldChar>
        </w:r>
        <w:r w:rsidR="00422B92">
          <w:rPr>
            <w:rFonts w:cs="Times New Roman"/>
          </w:rPr>
          <w:instrText xml:space="preserve"> ADDIN EN.CITE.DATA </w:instrText>
        </w:r>
        <w:r w:rsidR="00422B92">
          <w:rPr>
            <w:rFonts w:cs="Times New Roman"/>
          </w:rPr>
        </w:r>
        <w:r w:rsidR="00422B92">
          <w:rPr>
            <w:rFonts w:cs="Times New Roman"/>
          </w:rPr>
          <w:fldChar w:fldCharType="end"/>
        </w:r>
        <w:r w:rsidR="00422B92" w:rsidRPr="00934130">
          <w:rPr>
            <w:rFonts w:cs="Times New Roman"/>
          </w:rPr>
        </w:r>
        <w:r w:rsidR="00422B92" w:rsidRPr="00934130">
          <w:rPr>
            <w:rFonts w:cs="Times New Roman"/>
          </w:rPr>
          <w:fldChar w:fldCharType="separate"/>
        </w:r>
        <w:r w:rsidR="00422B92" w:rsidRPr="000D38EB">
          <w:rPr>
            <w:rFonts w:cs="Times New Roman"/>
            <w:noProof/>
            <w:vertAlign w:val="superscript"/>
          </w:rPr>
          <w:t>40</w:t>
        </w:r>
        <w:r w:rsidR="00422B92" w:rsidRPr="00934130">
          <w:rPr>
            <w:rFonts w:cs="Times New Roman"/>
          </w:rPr>
          <w:fldChar w:fldCharType="end"/>
        </w:r>
      </w:hyperlink>
      <w:r w:rsidR="003542BD" w:rsidRPr="00934130">
        <w:rPr>
          <w:rFonts w:cs="Times New Roman"/>
        </w:rPr>
        <w:t xml:space="preserve"> and </w:t>
      </w:r>
      <w:r w:rsidR="002C4D05">
        <w:rPr>
          <w:rFonts w:cs="Times New Roman" w:hint="eastAsia"/>
        </w:rPr>
        <w:t>Adeno</w:t>
      </w:r>
      <w:r w:rsidR="003542BD" w:rsidRPr="00934130">
        <w:rPr>
          <w:rFonts w:cs="Times New Roman"/>
        </w:rPr>
        <w:t xml:space="preserve"> </w:t>
      </w:r>
      <w:hyperlink w:anchor="_ENREF_41" w:tooltip="Notterman, 2001 #12" w:history="1">
        <w:r w:rsidR="00422B92" w:rsidRPr="00934130">
          <w:rPr>
            <w:rFonts w:cs="Times New Roman"/>
          </w:rPr>
          <w:fldChar w:fldCharType="begin"/>
        </w:r>
        <w:r w:rsidR="00422B92">
          <w:rPr>
            <w:rFonts w:cs="Times New Roman"/>
          </w:rPr>
          <w:instrText xml:space="preserve"> ADDIN EN.CITE &lt;EndNote&gt;&lt;Cite&gt;&lt;Author&gt;Notterman&lt;/Author&gt;&lt;Year&gt;2001&lt;/Year&gt;&lt;RecNum&gt;12&lt;/RecNum&gt;&lt;DisplayText&gt;&lt;style face="superscript"&gt;41&lt;/style&gt;&lt;/DisplayText&gt;&lt;record&gt;&lt;rec-number&gt;12&lt;/rec-number&gt;&lt;foreign-keys&gt;&lt;key app="EN" db-id="f9rvfetwnsxxthedxe5vwztirp2a959sr2sd"&gt;12&lt;/key&gt;&lt;/foreign-keys&gt;&lt;ref-type name="Journal Article"&gt;17&lt;/ref-type&gt;&lt;contributors&gt;&lt;authors&gt;&lt;author&gt;Notterman, D. A.&lt;/author&gt;&lt;author&gt;Alon, U.&lt;/author&gt;&lt;author&gt;Sierk, A. J.&lt;/author&gt;&lt;author&gt;Levine, A. J.&lt;/author&gt;&lt;/authors&gt;&lt;/contributors&gt;&lt;auth-address&gt;Notterman, DA&amp;#xD;Princeton Univ, Dept Mol Biol, Princeton, NJ 08544 USA&amp;#xD;Princeton Univ, Dept Mol Biol, Princeton, NJ 08544 USA&amp;#xD;Princeton Univ, Dept Mol Biol, Princeton, NJ 08544 USA&lt;/auth-address&gt;&lt;titles&gt;&lt;title&gt;Transcriptional gene expression profiles of colorectal adenoma, adenocarcinoma, and normal tissue examined by oligonucleotide arrays&lt;/title&gt;&lt;secondary-title&gt;Cancer Research&lt;/secondary-title&gt;&lt;alt-title&gt;Cancer Res&lt;/alt-title&gt;&lt;/titles&gt;&lt;pages&gt;3124-3130&lt;/pages&gt;&lt;volume&gt;61&lt;/volume&gt;&lt;number&gt;7&lt;/number&gt;&lt;keywords&gt;&lt;keyword&gt;self-organizing maps&lt;/keyword&gt;&lt;keyword&gt;molecular classification&lt;/keyword&gt;&lt;keyword&gt;cancer&lt;/keyword&gt;&lt;keyword&gt;patterns&lt;/keyword&gt;&lt;keyword&gt;genome&lt;/keyword&gt;&lt;keyword&gt;tumors&lt;/keyword&gt;&lt;keyword&gt;cells&lt;/keyword&gt;&lt;keyword&gt;beta&lt;/keyword&gt;&lt;/keywords&gt;&lt;dates&gt;&lt;year&gt;2001&lt;/year&gt;&lt;pub-dates&gt;&lt;date&gt;Apr 1&lt;/date&gt;&lt;/pub-dates&gt;&lt;/dates&gt;&lt;isbn&gt;0008-5472&lt;/isbn&gt;&lt;accession-num&gt;WOS:000167967100052&lt;/accession-num&gt;&lt;urls&gt;&lt;related-urls&gt;&lt;url&gt;&amp;lt;Go to ISI&amp;gt;://WOS:000167967100052&lt;/url&gt;&lt;/related-urls&gt;&lt;/urls&gt;&lt;language&gt;English&lt;/language&gt;&lt;/record&gt;&lt;/Cite&gt;&lt;/EndNote&gt;</w:instrText>
        </w:r>
        <w:r w:rsidR="00422B92" w:rsidRPr="00934130">
          <w:rPr>
            <w:rFonts w:cs="Times New Roman"/>
          </w:rPr>
          <w:fldChar w:fldCharType="separate"/>
        </w:r>
        <w:r w:rsidR="00422B92" w:rsidRPr="000D38EB">
          <w:rPr>
            <w:rFonts w:cs="Times New Roman"/>
            <w:noProof/>
            <w:vertAlign w:val="superscript"/>
          </w:rPr>
          <w:t>41</w:t>
        </w:r>
        <w:r w:rsidR="00422B92" w:rsidRPr="00934130">
          <w:rPr>
            <w:rFonts w:cs="Times New Roman"/>
          </w:rPr>
          <w:fldChar w:fldCharType="end"/>
        </w:r>
      </w:hyperlink>
      <w:r w:rsidR="003542BD" w:rsidRPr="00934130">
        <w:rPr>
          <w:rFonts w:cs="Times New Roman"/>
        </w:rPr>
        <w:t>, were</w:t>
      </w:r>
      <w:r w:rsidR="003542BD">
        <w:rPr>
          <w:rFonts w:cs="Times New Roman" w:hint="eastAsia"/>
        </w:rPr>
        <w:t xml:space="preserve"> publicly available at </w:t>
      </w:r>
      <w:r w:rsidR="003542BD" w:rsidRPr="00934130">
        <w:rPr>
          <w:rFonts w:cs="Times New Roman"/>
        </w:rPr>
        <w:t>the Broad Institute Genome Data Analysis Center.</w:t>
      </w:r>
      <w:r w:rsidR="003542BD">
        <w:rPr>
          <w:rFonts w:cs="Times New Roman" w:hint="eastAsia"/>
        </w:rPr>
        <w:t xml:space="preserve"> </w:t>
      </w:r>
      <w:r w:rsidR="00364988">
        <w:rPr>
          <w:rFonts w:cs="Times New Roman" w:hint="eastAsia"/>
        </w:rPr>
        <w:t>The</w:t>
      </w:r>
      <w:r w:rsidR="00364988">
        <w:rPr>
          <w:rFonts w:cs="Times New Roman"/>
        </w:rPr>
        <w:t xml:space="preserve"> two datasets </w:t>
      </w:r>
      <w:r w:rsidR="00364988" w:rsidRPr="00934130">
        <w:rPr>
          <w:rFonts w:cs="Times New Roman"/>
          <w:i/>
        </w:rPr>
        <w:t>Colon</w:t>
      </w:r>
      <w:r w:rsidR="00364988" w:rsidRPr="00934130">
        <w:rPr>
          <w:rFonts w:cs="Times New Roman"/>
        </w:rPr>
        <w:t xml:space="preserve"> </w:t>
      </w:r>
      <w:hyperlink w:anchor="_ENREF_42" w:tooltip="Alon, 1999 #6" w:history="1">
        <w:r w:rsidR="00422B92" w:rsidRPr="00934130">
          <w:rPr>
            <w:rFonts w:cs="Times New Roman"/>
          </w:rPr>
          <w:fldChar w:fldCharType="begin"/>
        </w:r>
        <w:r w:rsidR="00422B92">
          <w:rPr>
            <w:rFonts w:cs="Times New Roman"/>
          </w:rPr>
          <w:instrText xml:space="preserve"> ADDIN EN.CITE &lt;EndNote&gt;&lt;Cite&gt;&lt;Author&gt;Alon&lt;/Author&gt;&lt;Year&gt;1999&lt;/Year&gt;&lt;RecNum&gt;6&lt;/RecNum&gt;&lt;DisplayText&gt;&lt;style face="superscript"&gt;42&lt;/style&gt;&lt;/DisplayText&gt;&lt;record&gt;&lt;rec-number&gt;6&lt;/rec-number&gt;&lt;foreign-keys&gt;&lt;key app="EN" db-id="f9rvfetwnsxxthedxe5vwztirp2a959sr2sd"&gt;6&lt;/key&gt;&lt;/foreign-keys&gt;&lt;ref-type name="Journal Article"&gt;17&lt;/ref-type&gt;&lt;contributors&gt;&lt;authors&gt;&lt;author&gt;Alon, U.&lt;/author&gt;&lt;author&gt;Barkai, N.&lt;/author&gt;&lt;author&gt;Notterman, D. A.&lt;/author&gt;&lt;author&gt;Gish, K.&lt;/author&gt;&lt;author&gt;Ybarra, S.&lt;/author&gt;&lt;author&gt;Mack, D.&lt;/author&gt;&lt;author&gt;Levine, A. J.&lt;/author&gt;&lt;/authors&gt;&lt;/contributors&gt;&lt;auth-address&gt;Department of Molecular Biology, Princeton University, Princeton, NJ 08540, USA.&lt;/auth-address&gt;&lt;titles&gt;&lt;title&gt;Broad patterns of gene expression revealed by clustering analysis of tumor and normal colon tissues probed by oligonucleotide arrays&lt;/title&gt;&lt;secondary-title&gt;Proc Natl Acad Sci U S A&lt;/secondary-title&gt;&lt;alt-title&gt;Proceedings of the National Academy of Sciences of the United States of America&lt;/alt-title&gt;&lt;/titles&gt;&lt;pages&gt;6745-50&lt;/pages&gt;&lt;volume&gt;96&lt;/volume&gt;&lt;number&gt;12&lt;/number&gt;&lt;keywords&gt;&lt;keyword&gt;Adenocarcinoma/*genetics&lt;/keyword&gt;&lt;keyword&gt;Cluster Analysis&lt;/keyword&gt;&lt;keyword&gt;Colonic Neoplasms/*genetics&lt;/keyword&gt;&lt;keyword&gt;*Gene Expression Regulation, Neoplastic&lt;/keyword&gt;&lt;keyword&gt;Humans&lt;/keyword&gt;&lt;keyword&gt;*Oligonucleotide Probes&lt;/keyword&gt;&lt;/keywords&gt;&lt;dates&gt;&lt;year&gt;1999&lt;/year&gt;&lt;pub-dates&gt;&lt;date&gt;Jun 8&lt;/date&gt;&lt;/pub-dates&gt;&lt;/dates&gt;&lt;isbn&gt;0027-8424 (Print)&amp;#xD;0027-8424 (Linking)&lt;/isbn&gt;&lt;accession-num&gt;10359783&lt;/accession-num&gt;&lt;urls&gt;&lt;related-urls&gt;&lt;url&gt;http://www.ncbi.nlm.nih.gov/pubmed/10359783&lt;/url&gt;&lt;/related-urls&gt;&lt;/urls&gt;&lt;custom2&gt;21986&lt;/custom2&gt;&lt;/record&gt;&lt;/Cite&gt;&lt;/EndNote&gt;</w:instrText>
        </w:r>
        <w:r w:rsidR="00422B92" w:rsidRPr="00934130">
          <w:rPr>
            <w:rFonts w:cs="Times New Roman"/>
          </w:rPr>
          <w:fldChar w:fldCharType="separate"/>
        </w:r>
        <w:r w:rsidR="00422B92" w:rsidRPr="000D38EB">
          <w:rPr>
            <w:rFonts w:cs="Times New Roman"/>
            <w:noProof/>
            <w:vertAlign w:val="superscript"/>
          </w:rPr>
          <w:t>42</w:t>
        </w:r>
        <w:r w:rsidR="00422B92" w:rsidRPr="00934130">
          <w:rPr>
            <w:rFonts w:cs="Times New Roman"/>
          </w:rPr>
          <w:fldChar w:fldCharType="end"/>
        </w:r>
      </w:hyperlink>
      <w:r w:rsidR="00364988" w:rsidRPr="00934130">
        <w:rPr>
          <w:rFonts w:cs="Times New Roman"/>
        </w:rPr>
        <w:t xml:space="preserve"> and </w:t>
      </w:r>
      <w:r w:rsidR="00364988" w:rsidRPr="00934130">
        <w:rPr>
          <w:rFonts w:cs="Times New Roman"/>
          <w:i/>
        </w:rPr>
        <w:t>Leuk</w:t>
      </w:r>
      <w:r w:rsidR="00364988" w:rsidRPr="00934130">
        <w:rPr>
          <w:rFonts w:cs="Times New Roman"/>
        </w:rPr>
        <w:t xml:space="preserve"> </w:t>
      </w:r>
      <w:hyperlink w:anchor="_ENREF_43" w:tooltip="Golub, 1999 #7" w:history="1">
        <w:r w:rsidR="00422B92" w:rsidRPr="00934130">
          <w:rPr>
            <w:rFonts w:cs="Times New Roman"/>
          </w:rPr>
          <w:fldChar w:fldCharType="begin">
            <w:fldData xml:space="preserve">PEVuZE5vdGU+PENpdGU+PEF1dGhvcj5Hb2x1YjwvQXV0aG9yPjxZZWFyPjE5OTk8L1llYXI+PFJl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=
</w:fldData>
          </w:fldChar>
        </w:r>
        <w:r w:rsidR="00422B92">
          <w:rPr>
            <w:rFonts w:cs="Times New Roman"/>
          </w:rPr>
          <w:instrText xml:space="preserve"> ADDIN EN.CITE </w:instrText>
        </w:r>
        <w:r w:rsidR="00422B92">
          <w:rPr>
            <w:rFonts w:cs="Times New Roman"/>
          </w:rPr>
          <w:fldChar w:fldCharType="begin">
            <w:fldData xml:space="preserve">PEVuZE5vdGU+PENpdGU+PEF1dGhvcj5Hb2x1YjwvQXV0aG9yPjxZZWFyPjE5OTk8L1llYXI+PFJl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=
</w:fldData>
          </w:fldChar>
        </w:r>
        <w:r w:rsidR="00422B92">
          <w:rPr>
            <w:rFonts w:cs="Times New Roman"/>
          </w:rPr>
          <w:instrText xml:space="preserve"> ADDIN EN.CITE.DATA </w:instrText>
        </w:r>
        <w:r w:rsidR="00422B92">
          <w:rPr>
            <w:rFonts w:cs="Times New Roman"/>
          </w:rPr>
        </w:r>
        <w:r w:rsidR="00422B92">
          <w:rPr>
            <w:rFonts w:cs="Times New Roman"/>
          </w:rPr>
          <w:fldChar w:fldCharType="end"/>
        </w:r>
        <w:r w:rsidR="00422B92" w:rsidRPr="00934130">
          <w:rPr>
            <w:rFonts w:cs="Times New Roman"/>
          </w:rPr>
        </w:r>
        <w:r w:rsidR="00422B92" w:rsidRPr="00934130">
          <w:rPr>
            <w:rFonts w:cs="Times New Roman"/>
          </w:rPr>
          <w:fldChar w:fldCharType="separate"/>
        </w:r>
        <w:r w:rsidR="00422B92" w:rsidRPr="000D38EB">
          <w:rPr>
            <w:rFonts w:cs="Times New Roman"/>
            <w:noProof/>
            <w:vertAlign w:val="superscript"/>
          </w:rPr>
          <w:t>43</w:t>
        </w:r>
        <w:r w:rsidR="00422B92" w:rsidRPr="00934130">
          <w:rPr>
            <w:rFonts w:cs="Times New Roman"/>
          </w:rPr>
          <w:fldChar w:fldCharType="end"/>
        </w:r>
      </w:hyperlink>
      <w:r w:rsidR="00364988" w:rsidRPr="00934130">
        <w:rPr>
          <w:rFonts w:cs="Times New Roman"/>
        </w:rPr>
        <w:t xml:space="preserve"> were </w:t>
      </w:r>
      <w:r w:rsidR="00364988">
        <w:rPr>
          <w:rFonts w:cs="Times New Roman"/>
        </w:rPr>
        <w:t xml:space="preserve">provided in </w:t>
      </w:r>
      <w:r w:rsidR="00364988" w:rsidRPr="00934130">
        <w:rPr>
          <w:rFonts w:cs="Times New Roman"/>
        </w:rPr>
        <w:t>the R/Bio</w:t>
      </w:r>
      <w:r w:rsidR="00364988">
        <w:rPr>
          <w:rFonts w:cs="Times New Roman"/>
        </w:rPr>
        <w:t>c</w:t>
      </w:r>
      <w:r w:rsidR="00364988" w:rsidRPr="00934130">
        <w:rPr>
          <w:rFonts w:cs="Times New Roman"/>
        </w:rPr>
        <w:t xml:space="preserve">onductor packages </w:t>
      </w:r>
      <w:r w:rsidR="00364988" w:rsidRPr="00934130">
        <w:rPr>
          <w:rFonts w:cs="Times New Roman"/>
          <w:i/>
        </w:rPr>
        <w:t>colonCA</w:t>
      </w:r>
      <w:r w:rsidR="00364988" w:rsidRPr="00934130">
        <w:rPr>
          <w:rFonts w:cs="Times New Roman"/>
        </w:rPr>
        <w:t xml:space="preserve"> and </w:t>
      </w:r>
      <w:r w:rsidR="00364988" w:rsidRPr="00934130">
        <w:rPr>
          <w:rFonts w:cs="Times New Roman"/>
          <w:i/>
        </w:rPr>
        <w:t>golubEsets</w:t>
      </w:r>
      <w:r w:rsidR="00364988" w:rsidRPr="00934130">
        <w:rPr>
          <w:rFonts w:cs="Times New Roman"/>
        </w:rPr>
        <w:t>, respectively</w:t>
      </w:r>
      <w:r w:rsidR="00364988">
        <w:rPr>
          <w:rFonts w:cs="Times New Roman"/>
        </w:rPr>
        <w:t xml:space="preserve">. </w:t>
      </w:r>
      <w:r w:rsidR="000E78EA">
        <w:rPr>
          <w:rFonts w:cs="Times New Roman"/>
        </w:rPr>
        <w:t>T</w:t>
      </w:r>
      <w:r w:rsidR="000E78EA" w:rsidRPr="00934130">
        <w:rPr>
          <w:rFonts w:cs="Times New Roman"/>
        </w:rPr>
        <w:t xml:space="preserve">he dataset ALL </w:t>
      </w:r>
      <w:r w:rsidR="000E78EA">
        <w:rPr>
          <w:rFonts w:cs="Times New Roman"/>
        </w:rPr>
        <w:t>modeled</w:t>
      </w:r>
      <w:r w:rsidR="000E78EA" w:rsidRPr="00934130">
        <w:rPr>
          <w:rFonts w:cs="Times New Roman"/>
        </w:rPr>
        <w:t xml:space="preserve"> </w:t>
      </w:r>
      <w:r w:rsidR="000E78EA">
        <w:rPr>
          <w:rFonts w:cs="Times New Roman"/>
        </w:rPr>
        <w:t xml:space="preserve">as </w:t>
      </w:r>
      <w:r w:rsidR="000E78EA" w:rsidRPr="00934130">
        <w:rPr>
          <w:rFonts w:cs="Times New Roman"/>
        </w:rPr>
        <w:t xml:space="preserve">four binary classification datasets, </w:t>
      </w:r>
      <w:r w:rsidR="000E78EA" w:rsidRPr="00934130">
        <w:rPr>
          <w:rFonts w:cs="Times New Roman"/>
          <w:i/>
        </w:rPr>
        <w:t>i.e.</w:t>
      </w:r>
      <w:r w:rsidR="000E78EA" w:rsidRPr="00934130">
        <w:rPr>
          <w:rFonts w:cs="Times New Roman"/>
        </w:rPr>
        <w:t xml:space="preserve"> ALL1/ALL2/ALL3/ALL4, based on different phenotype annotations, as</w:t>
      </w:r>
      <w:r w:rsidR="000E78EA">
        <w:rPr>
          <w:rFonts w:cs="Times New Roman"/>
        </w:rPr>
        <w:t xml:space="preserve"> described</w:t>
      </w:r>
      <w:r w:rsidR="000E78EA" w:rsidRPr="00934130">
        <w:rPr>
          <w:rFonts w:cs="Times New Roman"/>
        </w:rPr>
        <w:t xml:space="preserve"> in Table 1. </w:t>
      </w:r>
      <w:r w:rsidR="004B47EE">
        <w:rPr>
          <w:rFonts w:cs="Times New Roman"/>
        </w:rPr>
        <w:t>F</w:t>
      </w:r>
      <w:r w:rsidR="000E78EA" w:rsidRPr="00934130">
        <w:rPr>
          <w:rFonts w:cs="Times New Roman"/>
        </w:rPr>
        <w:t>i</w:t>
      </w:r>
      <w:r w:rsidR="000E78EA" w:rsidRPr="00934130">
        <w:rPr>
          <w:rFonts w:cs="Times New Roman" w:hint="eastAsia"/>
        </w:rPr>
        <w:t>ve</w:t>
      </w:r>
      <w:r w:rsidR="000E78EA" w:rsidRPr="00934130">
        <w:rPr>
          <w:rFonts w:cs="Times New Roman"/>
        </w:rPr>
        <w:t xml:space="preserve"> more recent datasets, </w:t>
      </w:r>
      <w:r w:rsidR="000E78EA" w:rsidRPr="00934130">
        <w:rPr>
          <w:rFonts w:cs="Times New Roman"/>
          <w:i/>
        </w:rPr>
        <w:t>i.e.</w:t>
      </w:r>
      <w:r w:rsidR="000E78EA" w:rsidRPr="00934130">
        <w:rPr>
          <w:rFonts w:cs="Times New Roman"/>
        </w:rPr>
        <w:t xml:space="preserve"> </w:t>
      </w:r>
      <w:r w:rsidR="004A7358">
        <w:rPr>
          <w:rFonts w:cs="Times New Roman"/>
          <w:bCs/>
        </w:rPr>
        <w:t>Mye</w:t>
      </w:r>
      <w:r w:rsidR="000E78EA" w:rsidRPr="00934130">
        <w:rPr>
          <w:rFonts w:cs="Times New Roman"/>
          <w:bCs/>
        </w:rPr>
        <w:t xml:space="preserve"> (accession:</w:t>
      </w:r>
      <w:r w:rsidR="000E78EA" w:rsidRPr="00934130">
        <w:rPr>
          <w:rFonts w:cs="Times New Roman"/>
        </w:rPr>
        <w:t xml:space="preserve"> GDS531)</w:t>
      </w:r>
      <w:r w:rsidR="000E78EA" w:rsidRPr="00934130">
        <w:rPr>
          <w:rFonts w:cs="Times New Roman"/>
          <w:bCs/>
        </w:rPr>
        <w:t xml:space="preserve"> </w:t>
      </w:r>
      <w:hyperlink w:anchor="_ENREF_44" w:tooltip="Tian, 2003 #8" w:history="1">
        <w:r w:rsidR="00422B92" w:rsidRPr="00934130">
          <w:rPr>
            <w:rFonts w:cs="Times New Roman"/>
          </w:rPr>
          <w:fldChar w:fldCharType="begin">
            <w:fldData xml:space="preserve">PEVuZE5vdGU+PENpdGU+PEF1dGhvcj5UaWFuPC9BdXRob3I+PFllYXI+MjAwMzwvWWVhcj48UmVj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==
</w:fldData>
          </w:fldChar>
        </w:r>
        <w:r w:rsidR="00422B92">
          <w:rPr>
            <w:rFonts w:cs="Times New Roman"/>
          </w:rPr>
          <w:instrText xml:space="preserve"> ADDIN EN.CITE </w:instrText>
        </w:r>
        <w:r w:rsidR="00422B92">
          <w:rPr>
            <w:rFonts w:cs="Times New Roman"/>
          </w:rPr>
          <w:fldChar w:fldCharType="begin">
            <w:fldData xml:space="preserve">PEVuZE5vdGU+PENpdGU+PEF1dGhvcj5UaWFuPC9BdXRob3I+PFllYXI+MjAwMzwvWWVhcj48UmVj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==
</w:fldData>
          </w:fldChar>
        </w:r>
        <w:r w:rsidR="00422B92">
          <w:rPr>
            <w:rFonts w:cs="Times New Roman"/>
          </w:rPr>
          <w:instrText xml:space="preserve"> ADDIN EN.CITE.DATA </w:instrText>
        </w:r>
        <w:r w:rsidR="00422B92">
          <w:rPr>
            <w:rFonts w:cs="Times New Roman"/>
          </w:rPr>
        </w:r>
        <w:r w:rsidR="00422B92">
          <w:rPr>
            <w:rFonts w:cs="Times New Roman"/>
          </w:rPr>
          <w:fldChar w:fldCharType="end"/>
        </w:r>
        <w:r w:rsidR="00422B92" w:rsidRPr="00934130">
          <w:rPr>
            <w:rFonts w:cs="Times New Roman"/>
          </w:rPr>
        </w:r>
        <w:r w:rsidR="00422B92" w:rsidRPr="00934130">
          <w:rPr>
            <w:rFonts w:cs="Times New Roman"/>
          </w:rPr>
          <w:fldChar w:fldCharType="separate"/>
        </w:r>
        <w:r w:rsidR="00422B92" w:rsidRPr="000D38EB">
          <w:rPr>
            <w:rFonts w:cs="Times New Roman"/>
            <w:noProof/>
            <w:vertAlign w:val="superscript"/>
          </w:rPr>
          <w:t>44</w:t>
        </w:r>
        <w:r w:rsidR="00422B92" w:rsidRPr="00934130">
          <w:rPr>
            <w:rFonts w:cs="Times New Roman"/>
          </w:rPr>
          <w:fldChar w:fldCharType="end"/>
        </w:r>
      </w:hyperlink>
      <w:r w:rsidR="000E78EA" w:rsidRPr="00934130">
        <w:rPr>
          <w:rFonts w:cs="Times New Roman"/>
        </w:rPr>
        <w:t xml:space="preserve">, Gas (accession: GSE37023) </w:t>
      </w:r>
      <w:hyperlink w:anchor="_ENREF_45" w:tooltip="Wu, 2013 #13" w:history="1">
        <w:r w:rsidR="00422B92" w:rsidRPr="00934130">
          <w:rPr>
            <w:rFonts w:cs="Times New Roman"/>
          </w:rPr>
          <w:fldChar w:fldCharType="begin">
            <w:fldData xml:space="preserve">PEVuZE5vdGU+PENpdGU+PEF1dGhvcj5XdTwvQXV0aG9yPjxZZWFyPjIwMTM8L1llYXI+PFJlY051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=
</w:fldData>
          </w:fldChar>
        </w:r>
        <w:r w:rsidR="00422B92">
          <w:rPr>
            <w:rFonts w:cs="Times New Roman"/>
          </w:rPr>
          <w:instrText xml:space="preserve"> ADDIN EN.CITE </w:instrText>
        </w:r>
        <w:r w:rsidR="00422B92">
          <w:rPr>
            <w:rFonts w:cs="Times New Roman"/>
          </w:rPr>
          <w:fldChar w:fldCharType="begin">
            <w:fldData xml:space="preserve">PEVuZE5vdGU+PENpdGU+PEF1dGhvcj5XdTwvQXV0aG9yPjxZZWFyPjIwMTM8L1llYXI+PFJlY051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=
</w:fldData>
          </w:fldChar>
        </w:r>
        <w:r w:rsidR="00422B92">
          <w:rPr>
            <w:rFonts w:cs="Times New Roman"/>
          </w:rPr>
          <w:instrText xml:space="preserve"> ADDIN EN.CITE.DATA </w:instrText>
        </w:r>
        <w:r w:rsidR="00422B92">
          <w:rPr>
            <w:rFonts w:cs="Times New Roman"/>
          </w:rPr>
        </w:r>
        <w:r w:rsidR="00422B92">
          <w:rPr>
            <w:rFonts w:cs="Times New Roman"/>
          </w:rPr>
          <w:fldChar w:fldCharType="end"/>
        </w:r>
        <w:r w:rsidR="00422B92" w:rsidRPr="00934130">
          <w:rPr>
            <w:rFonts w:cs="Times New Roman"/>
          </w:rPr>
        </w:r>
        <w:r w:rsidR="00422B92" w:rsidRPr="00934130">
          <w:rPr>
            <w:rFonts w:cs="Times New Roman"/>
          </w:rPr>
          <w:fldChar w:fldCharType="separate"/>
        </w:r>
        <w:r w:rsidR="00422B92" w:rsidRPr="000D38EB">
          <w:rPr>
            <w:rFonts w:cs="Times New Roman"/>
            <w:noProof/>
            <w:vertAlign w:val="superscript"/>
          </w:rPr>
          <w:t>45</w:t>
        </w:r>
        <w:r w:rsidR="00422B92" w:rsidRPr="00934130">
          <w:rPr>
            <w:rFonts w:cs="Times New Roman"/>
          </w:rPr>
          <w:fldChar w:fldCharType="end"/>
        </w:r>
      </w:hyperlink>
      <w:r w:rsidR="000E78EA" w:rsidRPr="00934130">
        <w:rPr>
          <w:rFonts w:cs="Times New Roman"/>
        </w:rPr>
        <w:t xml:space="preserve">, </w:t>
      </w:r>
      <w:r w:rsidR="004A7358">
        <w:rPr>
          <w:rFonts w:cs="Times New Roman"/>
        </w:rPr>
        <w:t>Gas1</w:t>
      </w:r>
      <w:r w:rsidR="000E78EA" w:rsidRPr="00934130">
        <w:rPr>
          <w:rFonts w:cs="Times New Roman"/>
        </w:rPr>
        <w:t xml:space="preserve">/Gas2 (accession: GSE29272) </w:t>
      </w:r>
      <w:hyperlink w:anchor="_ENREF_46" w:tooltip="Wang, 2013 #14" w:history="1">
        <w:r w:rsidR="00422B92" w:rsidRPr="00934130">
          <w:rPr>
            <w:rFonts w:cs="Times New Roman"/>
          </w:rPr>
          <w:fldChar w:fldCharType="begin">
            <w:fldData xml:space="preserve">PEVuZE5vdGU+PENpdGU+PEF1dGhvcj5XYW5nPC9BdXRob3I+PFllYXI+MjAxMzwvWWVhcj48UmVj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</w:fldData>
          </w:fldChar>
        </w:r>
        <w:r w:rsidR="00422B92">
          <w:rPr>
            <w:rFonts w:cs="Times New Roman"/>
          </w:rPr>
          <w:instrText xml:space="preserve"> ADDIN EN.CITE </w:instrText>
        </w:r>
        <w:r w:rsidR="00422B92">
          <w:rPr>
            <w:rFonts w:cs="Times New Roman"/>
          </w:rPr>
          <w:fldChar w:fldCharType="begin">
            <w:fldData xml:space="preserve">PEVuZE5vdGU+PENpdGU+PEF1dGhvcj5XYW5nPC9BdXRob3I+PFllYXI+MjAxMzwvWWVhcj48UmVj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</w:fldData>
          </w:fldChar>
        </w:r>
        <w:r w:rsidR="00422B92">
          <w:rPr>
            <w:rFonts w:cs="Times New Roman"/>
          </w:rPr>
          <w:instrText xml:space="preserve"> ADDIN EN.CITE.DATA </w:instrText>
        </w:r>
        <w:r w:rsidR="00422B92">
          <w:rPr>
            <w:rFonts w:cs="Times New Roman"/>
          </w:rPr>
        </w:r>
        <w:r w:rsidR="00422B92">
          <w:rPr>
            <w:rFonts w:cs="Times New Roman"/>
          </w:rPr>
          <w:fldChar w:fldCharType="end"/>
        </w:r>
        <w:r w:rsidR="00422B92" w:rsidRPr="00934130">
          <w:rPr>
            <w:rFonts w:cs="Times New Roman"/>
          </w:rPr>
        </w:r>
        <w:r w:rsidR="00422B92" w:rsidRPr="00934130">
          <w:rPr>
            <w:rFonts w:cs="Times New Roman"/>
          </w:rPr>
          <w:fldChar w:fldCharType="separate"/>
        </w:r>
        <w:r w:rsidR="00422B92" w:rsidRPr="000D38EB">
          <w:rPr>
            <w:rFonts w:cs="Times New Roman"/>
            <w:noProof/>
            <w:vertAlign w:val="superscript"/>
          </w:rPr>
          <w:t>46</w:t>
        </w:r>
        <w:r w:rsidR="00422B92" w:rsidRPr="00934130">
          <w:rPr>
            <w:rFonts w:cs="Times New Roman"/>
          </w:rPr>
          <w:fldChar w:fldCharType="end"/>
        </w:r>
      </w:hyperlink>
      <w:r w:rsidR="000E78EA" w:rsidRPr="00934130">
        <w:rPr>
          <w:rFonts w:cs="Times New Roman"/>
        </w:rPr>
        <w:t xml:space="preserve">, T1D (accession: GSE35725) </w:t>
      </w:r>
      <w:hyperlink w:anchor="_ENREF_47" w:tooltip="Levy, 2012 #15" w:history="1">
        <w:r w:rsidR="00422B92" w:rsidRPr="00934130">
          <w:rPr>
            <w:rFonts w:cs="Times New Roman"/>
          </w:rPr>
          <w:fldChar w:fldCharType="begin">
            <w:fldData xml:space="preserve">PEVuZE5vdGU+PENpdGU+PEF1dGhvcj5MZXZ5PC9BdXRob3I+PFllYXI+MjAxMjwvWWVhcj48UmVj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==
</w:fldData>
          </w:fldChar>
        </w:r>
        <w:r w:rsidR="00422B92">
          <w:rPr>
            <w:rFonts w:cs="Times New Roman"/>
          </w:rPr>
          <w:instrText xml:space="preserve"> ADDIN EN.CITE </w:instrText>
        </w:r>
        <w:r w:rsidR="00422B92">
          <w:rPr>
            <w:rFonts w:cs="Times New Roman"/>
          </w:rPr>
          <w:fldChar w:fldCharType="begin">
            <w:fldData xml:space="preserve">PEVuZE5vdGU+PENpdGU+PEF1dGhvcj5MZXZ5PC9BdXRob3I+PFllYXI+MjAxMjwvWWVhcj48UmVj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==
</w:fldData>
          </w:fldChar>
        </w:r>
        <w:r w:rsidR="00422B92">
          <w:rPr>
            <w:rFonts w:cs="Times New Roman"/>
          </w:rPr>
          <w:instrText xml:space="preserve"> ADDIN EN.CITE.DATA </w:instrText>
        </w:r>
        <w:r w:rsidR="00422B92">
          <w:rPr>
            <w:rFonts w:cs="Times New Roman"/>
          </w:rPr>
        </w:r>
        <w:r w:rsidR="00422B92">
          <w:rPr>
            <w:rFonts w:cs="Times New Roman"/>
          </w:rPr>
          <w:fldChar w:fldCharType="end"/>
        </w:r>
        <w:r w:rsidR="00422B92" w:rsidRPr="00934130">
          <w:rPr>
            <w:rFonts w:cs="Times New Roman"/>
          </w:rPr>
        </w:r>
        <w:r w:rsidR="00422B92" w:rsidRPr="00934130">
          <w:rPr>
            <w:rFonts w:cs="Times New Roman"/>
          </w:rPr>
          <w:fldChar w:fldCharType="separate"/>
        </w:r>
        <w:r w:rsidR="00422B92" w:rsidRPr="000D38EB">
          <w:rPr>
            <w:rFonts w:cs="Times New Roman"/>
            <w:noProof/>
            <w:vertAlign w:val="superscript"/>
          </w:rPr>
          <w:t>47</w:t>
        </w:r>
        <w:r w:rsidR="00422B92" w:rsidRPr="00934130">
          <w:rPr>
            <w:rFonts w:cs="Times New Roman"/>
          </w:rPr>
          <w:fldChar w:fldCharType="end"/>
        </w:r>
      </w:hyperlink>
      <w:r w:rsidR="000E78EA" w:rsidRPr="00934130">
        <w:rPr>
          <w:rFonts w:cs="Times New Roman"/>
        </w:rPr>
        <w:t xml:space="preserve"> and Stroke (accession: GSE22255) </w:t>
      </w:r>
      <w:hyperlink w:anchor="_ENREF_48" w:tooltip="Krug, 2012 #16" w:history="1">
        <w:r w:rsidR="00422B92" w:rsidRPr="00934130">
          <w:rPr>
            <w:rFonts w:cs="Times New Roman"/>
          </w:rPr>
          <w:fldChar w:fldCharType="begin">
            <w:fldData xml:space="preserve">PEVuZE5vdGU+PENpdGU+PEF1dGhvcj5LcnVnPC9BdXRob3I+PFllYXI+MjAxMjwvWWVhcj48UmVj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</w:fldData>
          </w:fldChar>
        </w:r>
        <w:r w:rsidR="00422B92">
          <w:rPr>
            <w:rFonts w:cs="Times New Roman"/>
          </w:rPr>
          <w:instrText xml:space="preserve"> ADDIN EN.CITE </w:instrText>
        </w:r>
        <w:r w:rsidR="00422B92">
          <w:rPr>
            <w:rFonts w:cs="Times New Roman"/>
          </w:rPr>
          <w:fldChar w:fldCharType="begin">
            <w:fldData xml:space="preserve">PEVuZE5vdGU+PENpdGU+PEF1dGhvcj5LcnVnPC9BdXRob3I+PFllYXI+MjAxMjwvWWVhcj48UmVj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</w:fldData>
          </w:fldChar>
        </w:r>
        <w:r w:rsidR="00422B92">
          <w:rPr>
            <w:rFonts w:cs="Times New Roman"/>
          </w:rPr>
          <w:instrText xml:space="preserve"> ADDIN EN.CITE.DATA </w:instrText>
        </w:r>
        <w:r w:rsidR="00422B92">
          <w:rPr>
            <w:rFonts w:cs="Times New Roman"/>
          </w:rPr>
        </w:r>
        <w:r w:rsidR="00422B92">
          <w:rPr>
            <w:rFonts w:cs="Times New Roman"/>
          </w:rPr>
          <w:fldChar w:fldCharType="end"/>
        </w:r>
        <w:r w:rsidR="00422B92" w:rsidRPr="00934130">
          <w:rPr>
            <w:rFonts w:cs="Times New Roman"/>
          </w:rPr>
        </w:r>
        <w:r w:rsidR="00422B92" w:rsidRPr="00934130">
          <w:rPr>
            <w:rFonts w:cs="Times New Roman"/>
          </w:rPr>
          <w:fldChar w:fldCharType="separate"/>
        </w:r>
        <w:r w:rsidR="00422B92" w:rsidRPr="000D38EB">
          <w:rPr>
            <w:rFonts w:cs="Times New Roman"/>
            <w:noProof/>
            <w:vertAlign w:val="superscript"/>
          </w:rPr>
          <w:t>48</w:t>
        </w:r>
        <w:r w:rsidR="00422B92" w:rsidRPr="00934130">
          <w:rPr>
            <w:rFonts w:cs="Times New Roman"/>
          </w:rPr>
          <w:fldChar w:fldCharType="end"/>
        </w:r>
      </w:hyperlink>
      <w:r w:rsidR="000E78EA" w:rsidRPr="00934130">
        <w:rPr>
          <w:rFonts w:cs="Times New Roman"/>
        </w:rPr>
        <w:t xml:space="preserve">, were </w:t>
      </w:r>
      <w:r w:rsidR="004A7358">
        <w:rPr>
          <w:rFonts w:cs="Times New Roman"/>
        </w:rPr>
        <w:t>publicly available at</w:t>
      </w:r>
      <w:r w:rsidR="000E78EA" w:rsidRPr="00934130">
        <w:rPr>
          <w:rFonts w:cs="Times New Roman"/>
        </w:rPr>
        <w:t xml:space="preserve"> the NCBI Gene Expression Omnibus (GEO) database.</w:t>
      </w:r>
      <w:r w:rsidR="00B24A25">
        <w:rPr>
          <w:rFonts w:cs="Times New Roman"/>
        </w:rPr>
        <w:t xml:space="preserve"> </w:t>
      </w:r>
      <w:bookmarkStart w:id="0" w:name="OLE_LINK108"/>
      <w:bookmarkStart w:id="1" w:name="OLE_LINK109"/>
      <w:r w:rsidR="00B24A25" w:rsidRPr="00934130">
        <w:rPr>
          <w:rFonts w:cs="Times New Roman"/>
        </w:rPr>
        <w:t xml:space="preserve">The raw data from the NCBI GEO database were normalized into the gene expression matrix with the default parameters of the RMA algorithm </w:t>
      </w:r>
      <w:hyperlink w:anchor="_ENREF_49" w:tooltip="Irizarry, 2003 #30" w:history="1">
        <w:r w:rsidR="00422B92" w:rsidRPr="00934130">
          <w:rPr>
            <w:rFonts w:cs="Times New Roman"/>
          </w:rPr>
          <w:fldChar w:fldCharType="begin"/>
        </w:r>
        <w:r w:rsidR="00422B92">
          <w:rPr>
            <w:rFonts w:cs="Times New Roman"/>
          </w:rPr>
          <w:instrText xml:space="preserve"> ADDIN EN.CITE &lt;EndNote&gt;&lt;Cite&gt;&lt;Author&gt;Irizarry&lt;/Author&gt;&lt;Year&gt;2003&lt;/Year&gt;&lt;RecNum&gt;30&lt;/RecNum&gt;&lt;DisplayText&gt;&lt;style face="superscript"&gt;49&lt;/style&gt;&lt;/DisplayText&gt;&lt;record&gt;&lt;rec-number&gt;30&lt;/rec-number&gt;&lt;foreign-keys&gt;&lt;key app="EN" db-id="f9rvfetwnsxxthedxe5vwztirp2a959sr2sd"&gt;30&lt;/key&gt;&lt;/foreign-keys&gt;&lt;ref-type name="Journal Article"&gt;17&lt;/ref-type&gt;&lt;contributors&gt;&lt;authors&gt;&lt;author&gt;Irizarry, R. A.&lt;/author&gt;&lt;author&gt;Hobbs, B.&lt;/author&gt;&lt;author&gt;Collin, F.&lt;/author&gt;&lt;author&gt;Beazer-Barclay, Y. D.&lt;/author&gt;&lt;author&gt;Antonellis, K. J.&lt;/author&gt;&lt;author&gt;Scherf, U.&lt;/author&gt;&lt;author&gt;Speed, T. P.&lt;/author&gt;&lt;/authors&gt;&lt;/contributors&gt;&lt;auth-address&gt;Department of Biostatistics, Johns Hopkins University, Baltimore, MD 21205, USA. rafa@jhu.edu&lt;/auth-address&gt;&lt;titles&gt;&lt;title&gt;Exploration, normalization, and summaries of high density oligonucleotide array probe level data&lt;/title&gt;&lt;secondary-title&gt;Biostatistics&lt;/secondary-title&gt;&lt;alt-title&gt;Biostatistics&lt;/alt-title&gt;&lt;/titles&gt;&lt;pages&gt;249-64&lt;/pages&gt;&lt;volume&gt;4&lt;/volume&gt;&lt;number&gt;2&lt;/number&gt;&lt;keywords&gt;&lt;keyword&gt;Algorithms&lt;/keyword&gt;&lt;keyword&gt;Animals&lt;/keyword&gt;&lt;keyword&gt;DNA Probes/*genetics&lt;/keyword&gt;&lt;keyword&gt;*Data Interpretation, Statistical&lt;/keyword&gt;&lt;keyword&gt;Gene Expression Profiling/statistics &amp;amp; numerical data&lt;/keyword&gt;&lt;keyword&gt;Humans&lt;/keyword&gt;&lt;keyword&gt;Linear Models&lt;/keyword&gt;&lt;keyword&gt;Mice&lt;/keyword&gt;&lt;keyword&gt;Normal Distribution&lt;/keyword&gt;&lt;keyword&gt;Oligonucleotide Array Sequence Analysis/*methods&lt;/keyword&gt;&lt;keyword&gt;Reproducibility of Results&lt;/keyword&gt;&lt;keyword&gt;Statistics, Nonparametric&lt;/keyword&gt;&lt;/keywords&gt;&lt;dates&gt;&lt;year&gt;2003&lt;/year&gt;&lt;pub-dates&gt;&lt;date&gt;Apr&lt;/date&gt;&lt;/pub-dates&gt;&lt;/dates&gt;&lt;isbn&gt;1465-4644 (Print)&amp;#xD;1465-4644 (Linking)&lt;/isbn&gt;&lt;accession-num&gt;12925520&lt;/accession-num&gt;&lt;urls&gt;&lt;related-urls&gt;&lt;url&gt;http://www.ncbi.nlm.nih.gov/pubmed/12925520&lt;/url&gt;&lt;/related-urls&gt;&lt;/urls&gt;&lt;electronic-resource-num&gt;10.1093/biostatistics/4.2.249&lt;/electronic-resource-num&gt;&lt;/record&gt;&lt;/Cite&gt;&lt;/EndNote&gt;</w:instrText>
        </w:r>
        <w:r w:rsidR="00422B92" w:rsidRPr="00934130">
          <w:rPr>
            <w:rFonts w:cs="Times New Roman"/>
          </w:rPr>
          <w:fldChar w:fldCharType="separate"/>
        </w:r>
        <w:r w:rsidR="00422B92" w:rsidRPr="000D38EB">
          <w:rPr>
            <w:rFonts w:cs="Times New Roman"/>
            <w:noProof/>
            <w:vertAlign w:val="superscript"/>
          </w:rPr>
          <w:t>49</w:t>
        </w:r>
        <w:r w:rsidR="00422B92" w:rsidRPr="00934130">
          <w:rPr>
            <w:rFonts w:cs="Times New Roman"/>
          </w:rPr>
          <w:fldChar w:fldCharType="end"/>
        </w:r>
      </w:hyperlink>
      <w:r w:rsidR="00B24A25" w:rsidRPr="00934130">
        <w:rPr>
          <w:rFonts w:cs="Times New Roman"/>
        </w:rPr>
        <w:t>, and all the other datasets were downloaded as the normalized data matrix.</w:t>
      </w:r>
    </w:p>
    <w:bookmarkEnd w:id="0"/>
    <w:bookmarkEnd w:id="1"/>
    <w:p w14:paraId="274B53CE" w14:textId="77777777" w:rsidR="00F01816" w:rsidRPr="00215F11" w:rsidRDefault="00F01816" w:rsidP="000263D2">
      <w:pPr>
        <w:spacing w:after="312"/>
      </w:pPr>
      <w:r w:rsidRPr="00215F11">
        <w:rPr>
          <w:b/>
        </w:rPr>
        <w:t>Table</w:t>
      </w:r>
      <w:r w:rsidR="00F36A04" w:rsidRPr="00215F11">
        <w:rPr>
          <w:b/>
        </w:rPr>
        <w:t xml:space="preserve"> 1.</w:t>
      </w:r>
      <w:r w:rsidRPr="00215F11">
        <w:rPr>
          <w:b/>
        </w:rPr>
        <w:t xml:space="preserve"> Summary </w:t>
      </w:r>
      <w:r w:rsidR="00F36A04" w:rsidRPr="00215F11">
        <w:rPr>
          <w:b/>
        </w:rPr>
        <w:t xml:space="preserve">information </w:t>
      </w:r>
      <w:r w:rsidRPr="00215F11">
        <w:rPr>
          <w:b/>
        </w:rPr>
        <w:t>of the 17 binary classification datasets</w:t>
      </w:r>
      <w:r w:rsidR="00F36A04" w:rsidRPr="00215F11">
        <w:rPr>
          <w:b/>
        </w:rPr>
        <w:t xml:space="preserve">. </w:t>
      </w:r>
      <w:r w:rsidR="00F36A04" w:rsidRPr="00215F11">
        <w:t>Datasets 1-15 are the cancer transcriptomes, while the last two are transcriptome datasets of type I diabetes and stroke, respectively.</w:t>
      </w:r>
    </w:p>
    <w:tbl>
      <w:tblPr>
        <w:tblW w:w="0" w:type="auto"/>
        <w:tblInd w:w="102" w:type="dxa"/>
        <w:tblLook w:val="04A0" w:firstRow="1" w:lastRow="0" w:firstColumn="1" w:lastColumn="0" w:noHBand="0" w:noVBand="1"/>
      </w:tblPr>
      <w:tblGrid>
        <w:gridCol w:w="438"/>
        <w:gridCol w:w="905"/>
        <w:gridCol w:w="928"/>
        <w:gridCol w:w="928"/>
        <w:gridCol w:w="5221"/>
      </w:tblGrid>
      <w:tr w:rsidR="00264521" w:rsidRPr="001B08B4" w14:paraId="4986B1C5" w14:textId="77777777" w:rsidTr="003B2380">
        <w:trPr>
          <w:trHeight w:val="216"/>
        </w:trPr>
        <w:tc>
          <w:tcPr>
            <w:tcW w:w="0" w:type="auto"/>
            <w:tcBorders>
              <w:top w:val="single" w:sz="4" w:space="0" w:color="auto"/>
              <w:left w:val="single" w:sz="4" w:space="0" w:color="auto"/>
              <w:bottom w:val="single" w:sz="4" w:space="0" w:color="auto"/>
              <w:right w:val="single" w:sz="4" w:space="0" w:color="auto"/>
            </w:tcBorders>
            <w:shd w:val="clear" w:color="4F81BD" w:fill="4F81BD"/>
            <w:hideMark/>
          </w:tcPr>
          <w:p w14:paraId="0FDAD33D" w14:textId="77777777" w:rsidR="00264521" w:rsidRPr="001B08B4" w:rsidRDefault="00264521" w:rsidP="001B08B4">
            <w:pPr>
              <w:spacing w:afterLines="0" w:line="240" w:lineRule="auto"/>
              <w:rPr>
                <w:kern w:val="0"/>
                <w:szCs w:val="21"/>
                <w:shd w:val="clear" w:color="auto" w:fill="auto"/>
              </w:rPr>
            </w:pPr>
            <w:r w:rsidRPr="001B08B4">
              <w:rPr>
                <w:kern w:val="0"/>
                <w:sz w:val="21"/>
                <w:szCs w:val="21"/>
                <w:shd w:val="clear" w:color="auto" w:fill="auto"/>
              </w:rPr>
              <w:t>ID</w:t>
            </w:r>
          </w:p>
        </w:tc>
        <w:tc>
          <w:tcPr>
            <w:tcW w:w="0" w:type="auto"/>
            <w:tcBorders>
              <w:top w:val="single" w:sz="4" w:space="0" w:color="auto"/>
              <w:left w:val="single" w:sz="4" w:space="0" w:color="auto"/>
              <w:bottom w:val="single" w:sz="4" w:space="0" w:color="auto"/>
              <w:right w:val="single" w:sz="4" w:space="0" w:color="auto"/>
            </w:tcBorders>
            <w:shd w:val="clear" w:color="4F81BD" w:fill="4F81BD"/>
            <w:hideMark/>
          </w:tcPr>
          <w:p w14:paraId="58E696FD" w14:textId="77777777" w:rsidR="00264521" w:rsidRPr="001B08B4" w:rsidRDefault="00264521" w:rsidP="001B08B4">
            <w:pPr>
              <w:spacing w:afterLines="0" w:line="240" w:lineRule="auto"/>
              <w:rPr>
                <w:kern w:val="0"/>
                <w:szCs w:val="21"/>
                <w:shd w:val="clear" w:color="auto" w:fill="auto"/>
              </w:rPr>
            </w:pPr>
            <w:r w:rsidRPr="001B08B4">
              <w:rPr>
                <w:kern w:val="0"/>
                <w:sz w:val="21"/>
                <w:szCs w:val="21"/>
                <w:shd w:val="clear" w:color="auto" w:fill="auto"/>
              </w:rPr>
              <w:t>Dataset</w:t>
            </w:r>
          </w:p>
        </w:tc>
        <w:tc>
          <w:tcPr>
            <w:tcW w:w="0" w:type="auto"/>
            <w:tcBorders>
              <w:top w:val="single" w:sz="4" w:space="0" w:color="auto"/>
              <w:left w:val="single" w:sz="4" w:space="0" w:color="auto"/>
              <w:bottom w:val="single" w:sz="4" w:space="0" w:color="auto"/>
              <w:right w:val="single" w:sz="4" w:space="0" w:color="auto"/>
            </w:tcBorders>
            <w:shd w:val="clear" w:color="4F81BD" w:fill="4F81BD"/>
            <w:hideMark/>
          </w:tcPr>
          <w:p w14:paraId="213B3ADC" w14:textId="77777777" w:rsidR="00264521" w:rsidRPr="001B08B4" w:rsidRDefault="00264521" w:rsidP="001B08B4">
            <w:pPr>
              <w:spacing w:afterLines="0" w:line="240" w:lineRule="auto"/>
              <w:rPr>
                <w:kern w:val="0"/>
                <w:szCs w:val="21"/>
                <w:shd w:val="clear" w:color="auto" w:fill="auto"/>
              </w:rPr>
            </w:pPr>
            <w:r w:rsidRPr="001B08B4">
              <w:rPr>
                <w:kern w:val="0"/>
                <w:sz w:val="21"/>
                <w:szCs w:val="21"/>
                <w:shd w:val="clear" w:color="auto" w:fill="auto"/>
              </w:rPr>
              <w:t>Samples</w:t>
            </w:r>
          </w:p>
        </w:tc>
        <w:tc>
          <w:tcPr>
            <w:tcW w:w="0" w:type="auto"/>
            <w:tcBorders>
              <w:top w:val="single" w:sz="4" w:space="0" w:color="auto"/>
              <w:left w:val="single" w:sz="4" w:space="0" w:color="auto"/>
              <w:bottom w:val="single" w:sz="4" w:space="0" w:color="auto"/>
              <w:right w:val="single" w:sz="4" w:space="0" w:color="auto"/>
            </w:tcBorders>
            <w:shd w:val="clear" w:color="4F81BD" w:fill="4F81BD"/>
            <w:hideMark/>
          </w:tcPr>
          <w:p w14:paraId="784DC051" w14:textId="77777777" w:rsidR="00264521" w:rsidRPr="001B08B4" w:rsidRDefault="00264521" w:rsidP="001B08B4">
            <w:pPr>
              <w:spacing w:afterLines="0" w:line="240" w:lineRule="auto"/>
              <w:rPr>
                <w:kern w:val="0"/>
                <w:szCs w:val="21"/>
                <w:shd w:val="clear" w:color="auto" w:fill="auto"/>
              </w:rPr>
            </w:pPr>
            <w:r w:rsidRPr="001B08B4">
              <w:rPr>
                <w:kern w:val="0"/>
                <w:sz w:val="21"/>
                <w:szCs w:val="21"/>
                <w:shd w:val="clear" w:color="auto" w:fill="auto"/>
              </w:rPr>
              <w:t>Features</w:t>
            </w:r>
          </w:p>
        </w:tc>
        <w:tc>
          <w:tcPr>
            <w:tcW w:w="0" w:type="auto"/>
            <w:tcBorders>
              <w:top w:val="single" w:sz="4" w:space="0" w:color="auto"/>
              <w:left w:val="single" w:sz="4" w:space="0" w:color="auto"/>
              <w:bottom w:val="single" w:sz="4" w:space="0" w:color="auto"/>
              <w:right w:val="single" w:sz="4" w:space="0" w:color="auto"/>
            </w:tcBorders>
            <w:shd w:val="clear" w:color="4F81BD" w:fill="4F81BD"/>
            <w:hideMark/>
          </w:tcPr>
          <w:p w14:paraId="59D7DEAE" w14:textId="77777777" w:rsidR="00264521" w:rsidRPr="001B08B4" w:rsidRDefault="00264521" w:rsidP="001B08B4">
            <w:pPr>
              <w:spacing w:afterLines="0" w:line="240" w:lineRule="auto"/>
              <w:rPr>
                <w:kern w:val="0"/>
                <w:szCs w:val="21"/>
                <w:shd w:val="clear" w:color="auto" w:fill="auto"/>
              </w:rPr>
            </w:pPr>
            <w:r w:rsidRPr="001B08B4">
              <w:rPr>
                <w:kern w:val="0"/>
                <w:sz w:val="21"/>
                <w:szCs w:val="21"/>
                <w:shd w:val="clear" w:color="auto" w:fill="auto"/>
              </w:rPr>
              <w:t>Summary</w:t>
            </w:r>
          </w:p>
        </w:tc>
      </w:tr>
      <w:tr w:rsidR="00264521" w:rsidRPr="001B08B4" w14:paraId="6EFB931F" w14:textId="77777777" w:rsidTr="00C671FC">
        <w:trPr>
          <w:trHeight w:val="20"/>
        </w:trPr>
        <w:tc>
          <w:tcPr>
            <w:tcW w:w="0" w:type="auto"/>
            <w:tcBorders>
              <w:top w:val="single" w:sz="4" w:space="0" w:color="auto"/>
              <w:left w:val="single" w:sz="4" w:space="0" w:color="auto"/>
              <w:bottom w:val="single" w:sz="4" w:space="0" w:color="auto"/>
              <w:right w:val="single" w:sz="4" w:space="0" w:color="auto"/>
            </w:tcBorders>
            <w:shd w:val="clear" w:color="DBE5F1" w:fill="DBE5F1"/>
            <w:hideMark/>
          </w:tcPr>
          <w:p w14:paraId="4F5EB65F" w14:textId="77777777" w:rsidR="00264521" w:rsidRPr="001B08B4" w:rsidRDefault="00264521" w:rsidP="001B08B4">
            <w:pPr>
              <w:spacing w:afterLines="0" w:line="240" w:lineRule="auto"/>
              <w:rPr>
                <w:kern w:val="0"/>
                <w:szCs w:val="21"/>
                <w:shd w:val="clear" w:color="auto" w:fill="auto"/>
              </w:rPr>
            </w:pPr>
            <w:r w:rsidRPr="001B08B4">
              <w:rPr>
                <w:kern w:val="0"/>
                <w:sz w:val="21"/>
                <w:szCs w:val="21"/>
                <w:shd w:val="clear" w:color="auto" w:fill="auto"/>
              </w:rPr>
              <w:t>1</w:t>
            </w:r>
          </w:p>
        </w:tc>
        <w:tc>
          <w:tcPr>
            <w:tcW w:w="0" w:type="auto"/>
            <w:tcBorders>
              <w:top w:val="single" w:sz="4" w:space="0" w:color="auto"/>
              <w:left w:val="single" w:sz="4" w:space="0" w:color="auto"/>
              <w:bottom w:val="single" w:sz="4" w:space="0" w:color="auto"/>
              <w:right w:val="single" w:sz="4" w:space="0" w:color="auto"/>
            </w:tcBorders>
            <w:shd w:val="clear" w:color="DBE5F1" w:fill="DBE5F1"/>
            <w:hideMark/>
          </w:tcPr>
          <w:p w14:paraId="7F873240" w14:textId="77777777" w:rsidR="00264521" w:rsidRPr="001B08B4" w:rsidRDefault="00264521" w:rsidP="001B08B4">
            <w:pPr>
              <w:spacing w:afterLines="0" w:line="240" w:lineRule="auto"/>
              <w:rPr>
                <w:kern w:val="0"/>
                <w:szCs w:val="21"/>
                <w:shd w:val="clear" w:color="auto" w:fill="auto"/>
              </w:rPr>
            </w:pPr>
            <w:r w:rsidRPr="001B08B4">
              <w:rPr>
                <w:kern w:val="0"/>
                <w:sz w:val="21"/>
                <w:szCs w:val="21"/>
                <w:shd w:val="clear" w:color="auto" w:fill="auto"/>
              </w:rPr>
              <w:t>DLBCL</w:t>
            </w:r>
          </w:p>
        </w:tc>
        <w:tc>
          <w:tcPr>
            <w:tcW w:w="0" w:type="auto"/>
            <w:tcBorders>
              <w:top w:val="single" w:sz="4" w:space="0" w:color="auto"/>
              <w:left w:val="single" w:sz="4" w:space="0" w:color="auto"/>
              <w:bottom w:val="single" w:sz="4" w:space="0" w:color="auto"/>
              <w:right w:val="single" w:sz="4" w:space="0" w:color="auto"/>
            </w:tcBorders>
            <w:shd w:val="clear" w:color="DBE5F1" w:fill="DBE5F1"/>
            <w:hideMark/>
          </w:tcPr>
          <w:p w14:paraId="009FB5FE" w14:textId="77777777" w:rsidR="00264521" w:rsidRPr="001B08B4" w:rsidRDefault="00264521" w:rsidP="001B08B4">
            <w:pPr>
              <w:spacing w:afterLines="0" w:line="240" w:lineRule="auto"/>
              <w:rPr>
                <w:kern w:val="0"/>
                <w:szCs w:val="21"/>
                <w:shd w:val="clear" w:color="auto" w:fill="auto"/>
              </w:rPr>
            </w:pPr>
            <w:r w:rsidRPr="001B08B4">
              <w:rPr>
                <w:kern w:val="0"/>
                <w:sz w:val="21"/>
                <w:szCs w:val="21"/>
                <w:shd w:val="clear" w:color="auto" w:fill="auto"/>
              </w:rPr>
              <w:t>77</w:t>
            </w:r>
          </w:p>
        </w:tc>
        <w:tc>
          <w:tcPr>
            <w:tcW w:w="0" w:type="auto"/>
            <w:tcBorders>
              <w:top w:val="single" w:sz="4" w:space="0" w:color="auto"/>
              <w:left w:val="single" w:sz="4" w:space="0" w:color="auto"/>
              <w:bottom w:val="single" w:sz="4" w:space="0" w:color="auto"/>
              <w:right w:val="single" w:sz="4" w:space="0" w:color="auto"/>
            </w:tcBorders>
            <w:shd w:val="clear" w:color="DBE5F1" w:fill="DBE5F1"/>
            <w:hideMark/>
          </w:tcPr>
          <w:p w14:paraId="0A1584C1" w14:textId="77777777" w:rsidR="00264521" w:rsidRPr="001B08B4" w:rsidRDefault="00264521" w:rsidP="001B08B4">
            <w:pPr>
              <w:spacing w:afterLines="0" w:line="240" w:lineRule="auto"/>
              <w:rPr>
                <w:kern w:val="0"/>
                <w:szCs w:val="21"/>
                <w:shd w:val="clear" w:color="auto" w:fill="auto"/>
              </w:rPr>
            </w:pPr>
            <w:r w:rsidRPr="001B08B4">
              <w:rPr>
                <w:kern w:val="0"/>
                <w:sz w:val="21"/>
                <w:szCs w:val="21"/>
                <w:shd w:val="clear" w:color="auto" w:fill="auto"/>
              </w:rPr>
              <w:t xml:space="preserve">7,129 </w:t>
            </w:r>
          </w:p>
        </w:tc>
        <w:tc>
          <w:tcPr>
            <w:tcW w:w="0" w:type="auto"/>
            <w:tcBorders>
              <w:top w:val="single" w:sz="4" w:space="0" w:color="auto"/>
              <w:left w:val="single" w:sz="4" w:space="0" w:color="auto"/>
              <w:bottom w:val="single" w:sz="4" w:space="0" w:color="auto"/>
              <w:right w:val="single" w:sz="4" w:space="0" w:color="auto"/>
            </w:tcBorders>
            <w:shd w:val="clear" w:color="DBE5F1" w:fill="DBE5F1"/>
            <w:hideMark/>
          </w:tcPr>
          <w:p w14:paraId="76928B6C" w14:textId="77777777" w:rsidR="00264521" w:rsidRPr="001B08B4" w:rsidRDefault="00264521" w:rsidP="001B08B4">
            <w:pPr>
              <w:spacing w:afterLines="0" w:line="240" w:lineRule="auto"/>
              <w:rPr>
                <w:kern w:val="0"/>
                <w:szCs w:val="21"/>
                <w:shd w:val="clear" w:color="auto" w:fill="auto"/>
              </w:rPr>
            </w:pPr>
            <w:r w:rsidRPr="001B08B4">
              <w:rPr>
                <w:kern w:val="0"/>
                <w:sz w:val="21"/>
                <w:szCs w:val="21"/>
                <w:shd w:val="clear" w:color="auto" w:fill="auto"/>
              </w:rPr>
              <w:t>DLBCL (58) vs follicular lymphoma (19)</w:t>
            </w:r>
          </w:p>
        </w:tc>
      </w:tr>
      <w:tr w:rsidR="00264521" w:rsidRPr="001B08B4" w14:paraId="1480B49D" w14:textId="77777777" w:rsidTr="00C671FC">
        <w:trPr>
          <w:trHeight w:val="20"/>
        </w:trPr>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44480F9C" w14:textId="77777777" w:rsidR="00264521" w:rsidRPr="001B08B4" w:rsidRDefault="00264521" w:rsidP="001B08B4">
            <w:pPr>
              <w:spacing w:afterLines="0" w:line="240" w:lineRule="auto"/>
              <w:rPr>
                <w:kern w:val="0"/>
                <w:szCs w:val="21"/>
                <w:shd w:val="clear" w:color="auto" w:fill="auto"/>
              </w:rPr>
            </w:pPr>
            <w:r w:rsidRPr="001B08B4">
              <w:rPr>
                <w:kern w:val="0"/>
                <w:sz w:val="21"/>
                <w:szCs w:val="21"/>
                <w:shd w:val="clear" w:color="auto" w:fill="auto"/>
              </w:rPr>
              <w:t>2</w:t>
            </w:r>
          </w:p>
        </w:tc>
        <w:tc>
          <w:tcPr>
            <w:tcW w:w="0" w:type="auto"/>
            <w:tcBorders>
              <w:top w:val="nil"/>
              <w:left w:val="nil"/>
              <w:bottom w:val="single" w:sz="4" w:space="0" w:color="auto"/>
              <w:right w:val="single" w:sz="4" w:space="0" w:color="auto"/>
            </w:tcBorders>
            <w:shd w:val="clear" w:color="auto" w:fill="auto"/>
            <w:hideMark/>
          </w:tcPr>
          <w:p w14:paraId="1B8BBD8C" w14:textId="77777777" w:rsidR="00264521" w:rsidRPr="001B08B4" w:rsidRDefault="00264521" w:rsidP="00B53D96">
            <w:pPr>
              <w:spacing w:afterLines="0" w:line="240" w:lineRule="auto"/>
              <w:rPr>
                <w:kern w:val="0"/>
                <w:szCs w:val="21"/>
                <w:shd w:val="clear" w:color="auto" w:fill="auto"/>
              </w:rPr>
            </w:pPr>
            <w:r w:rsidRPr="001B08B4">
              <w:rPr>
                <w:kern w:val="0"/>
                <w:sz w:val="21"/>
                <w:szCs w:val="21"/>
                <w:shd w:val="clear" w:color="auto" w:fill="auto"/>
              </w:rPr>
              <w:t>Pro</w:t>
            </w:r>
            <w:r w:rsidR="00B53D96">
              <w:rPr>
                <w:rFonts w:hint="eastAsia"/>
                <w:kern w:val="0"/>
                <w:sz w:val="21"/>
                <w:szCs w:val="21"/>
                <w:shd w:val="clear" w:color="auto" w:fill="auto"/>
              </w:rPr>
              <w:t>s</w:t>
            </w:r>
          </w:p>
        </w:tc>
        <w:tc>
          <w:tcPr>
            <w:tcW w:w="0" w:type="auto"/>
            <w:tcBorders>
              <w:top w:val="nil"/>
              <w:left w:val="nil"/>
              <w:bottom w:val="single" w:sz="4" w:space="0" w:color="auto"/>
              <w:right w:val="single" w:sz="4" w:space="0" w:color="auto"/>
            </w:tcBorders>
            <w:shd w:val="clear" w:color="auto" w:fill="auto"/>
            <w:hideMark/>
          </w:tcPr>
          <w:p w14:paraId="5AF37096" w14:textId="77777777" w:rsidR="00264521" w:rsidRPr="001B08B4" w:rsidRDefault="00264521" w:rsidP="001B08B4">
            <w:pPr>
              <w:spacing w:afterLines="0" w:line="240" w:lineRule="auto"/>
              <w:rPr>
                <w:kern w:val="0"/>
                <w:szCs w:val="21"/>
                <w:shd w:val="clear" w:color="auto" w:fill="auto"/>
              </w:rPr>
            </w:pPr>
            <w:r w:rsidRPr="001B08B4">
              <w:rPr>
                <w:kern w:val="0"/>
                <w:sz w:val="21"/>
                <w:szCs w:val="21"/>
                <w:shd w:val="clear" w:color="auto" w:fill="auto"/>
              </w:rPr>
              <w:t>102</w:t>
            </w:r>
          </w:p>
        </w:tc>
        <w:tc>
          <w:tcPr>
            <w:tcW w:w="0" w:type="auto"/>
            <w:tcBorders>
              <w:top w:val="nil"/>
              <w:left w:val="nil"/>
              <w:bottom w:val="single" w:sz="4" w:space="0" w:color="auto"/>
              <w:right w:val="single" w:sz="4" w:space="0" w:color="auto"/>
            </w:tcBorders>
            <w:shd w:val="clear" w:color="auto" w:fill="auto"/>
            <w:hideMark/>
          </w:tcPr>
          <w:p w14:paraId="48330455" w14:textId="77777777" w:rsidR="00264521" w:rsidRPr="001B08B4" w:rsidRDefault="00264521" w:rsidP="001B08B4">
            <w:pPr>
              <w:spacing w:afterLines="0" w:line="240" w:lineRule="auto"/>
              <w:rPr>
                <w:kern w:val="0"/>
                <w:szCs w:val="21"/>
                <w:shd w:val="clear" w:color="auto" w:fill="auto"/>
              </w:rPr>
            </w:pPr>
            <w:r w:rsidRPr="001B08B4">
              <w:rPr>
                <w:kern w:val="0"/>
                <w:sz w:val="21"/>
                <w:szCs w:val="21"/>
                <w:shd w:val="clear" w:color="auto" w:fill="auto"/>
              </w:rPr>
              <w:t xml:space="preserve">12,625 </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683A028C" w14:textId="77777777" w:rsidR="00264521" w:rsidRPr="001B08B4" w:rsidRDefault="00264521" w:rsidP="001B08B4">
            <w:pPr>
              <w:spacing w:afterLines="0" w:line="240" w:lineRule="auto"/>
              <w:rPr>
                <w:kern w:val="0"/>
                <w:szCs w:val="21"/>
                <w:shd w:val="clear" w:color="auto" w:fill="auto"/>
              </w:rPr>
            </w:pPr>
            <w:r w:rsidRPr="001B08B4">
              <w:rPr>
                <w:kern w:val="0"/>
                <w:sz w:val="21"/>
                <w:szCs w:val="21"/>
                <w:shd w:val="clear" w:color="auto" w:fill="auto"/>
              </w:rPr>
              <w:t>prostate cancer (52) vs control (50)</w:t>
            </w:r>
          </w:p>
        </w:tc>
      </w:tr>
      <w:tr w:rsidR="00264521" w:rsidRPr="001B08B4" w14:paraId="2E5535E2" w14:textId="77777777" w:rsidTr="00C671FC">
        <w:trPr>
          <w:trHeight w:val="20"/>
        </w:trPr>
        <w:tc>
          <w:tcPr>
            <w:tcW w:w="0" w:type="auto"/>
            <w:tcBorders>
              <w:top w:val="single" w:sz="4" w:space="0" w:color="auto"/>
              <w:left w:val="single" w:sz="4" w:space="0" w:color="auto"/>
              <w:bottom w:val="single" w:sz="4" w:space="0" w:color="auto"/>
              <w:right w:val="single" w:sz="4" w:space="0" w:color="auto"/>
            </w:tcBorders>
            <w:shd w:val="clear" w:color="DBE5F1" w:fill="DBE5F1"/>
            <w:hideMark/>
          </w:tcPr>
          <w:p w14:paraId="289DB943" w14:textId="77777777" w:rsidR="00264521" w:rsidRPr="001B08B4" w:rsidRDefault="00264521" w:rsidP="001B08B4">
            <w:pPr>
              <w:spacing w:afterLines="0" w:line="240" w:lineRule="auto"/>
              <w:rPr>
                <w:kern w:val="0"/>
                <w:szCs w:val="21"/>
                <w:shd w:val="clear" w:color="auto" w:fill="auto"/>
              </w:rPr>
            </w:pPr>
            <w:r w:rsidRPr="001B08B4">
              <w:rPr>
                <w:kern w:val="0"/>
                <w:sz w:val="21"/>
                <w:szCs w:val="21"/>
                <w:shd w:val="clear" w:color="auto" w:fill="auto"/>
              </w:rPr>
              <w:t>3</w:t>
            </w:r>
          </w:p>
        </w:tc>
        <w:tc>
          <w:tcPr>
            <w:tcW w:w="0" w:type="auto"/>
            <w:tcBorders>
              <w:top w:val="single" w:sz="4" w:space="0" w:color="auto"/>
              <w:left w:val="single" w:sz="4" w:space="0" w:color="auto"/>
              <w:bottom w:val="single" w:sz="4" w:space="0" w:color="auto"/>
              <w:right w:val="single" w:sz="4" w:space="0" w:color="auto"/>
            </w:tcBorders>
            <w:shd w:val="clear" w:color="DBE5F1" w:fill="DBE5F1"/>
            <w:hideMark/>
          </w:tcPr>
          <w:p w14:paraId="45D90B18" w14:textId="77777777" w:rsidR="00264521" w:rsidRPr="001B08B4" w:rsidRDefault="00264521" w:rsidP="001B08B4">
            <w:pPr>
              <w:spacing w:afterLines="0" w:line="240" w:lineRule="auto"/>
              <w:rPr>
                <w:kern w:val="0"/>
                <w:szCs w:val="21"/>
                <w:shd w:val="clear" w:color="auto" w:fill="auto"/>
              </w:rPr>
            </w:pPr>
            <w:r w:rsidRPr="001B08B4">
              <w:rPr>
                <w:kern w:val="0"/>
                <w:sz w:val="21"/>
                <w:szCs w:val="21"/>
                <w:shd w:val="clear" w:color="auto" w:fill="auto"/>
              </w:rPr>
              <w:t>Colon</w:t>
            </w:r>
          </w:p>
        </w:tc>
        <w:tc>
          <w:tcPr>
            <w:tcW w:w="0" w:type="auto"/>
            <w:tcBorders>
              <w:top w:val="single" w:sz="4" w:space="0" w:color="auto"/>
              <w:left w:val="single" w:sz="4" w:space="0" w:color="auto"/>
              <w:bottom w:val="single" w:sz="4" w:space="0" w:color="auto"/>
              <w:right w:val="single" w:sz="4" w:space="0" w:color="auto"/>
            </w:tcBorders>
            <w:shd w:val="clear" w:color="DBE5F1" w:fill="DBE5F1"/>
            <w:hideMark/>
          </w:tcPr>
          <w:p w14:paraId="328B63B2" w14:textId="77777777" w:rsidR="00264521" w:rsidRPr="001B08B4" w:rsidRDefault="00264521" w:rsidP="001B08B4">
            <w:pPr>
              <w:spacing w:afterLines="0" w:line="240" w:lineRule="auto"/>
              <w:rPr>
                <w:kern w:val="0"/>
                <w:szCs w:val="21"/>
                <w:shd w:val="clear" w:color="auto" w:fill="auto"/>
              </w:rPr>
            </w:pPr>
            <w:r w:rsidRPr="001B08B4">
              <w:rPr>
                <w:kern w:val="0"/>
                <w:sz w:val="21"/>
                <w:szCs w:val="21"/>
                <w:shd w:val="clear" w:color="auto" w:fill="auto"/>
              </w:rPr>
              <w:t>62</w:t>
            </w:r>
          </w:p>
        </w:tc>
        <w:tc>
          <w:tcPr>
            <w:tcW w:w="0" w:type="auto"/>
            <w:tcBorders>
              <w:top w:val="single" w:sz="4" w:space="0" w:color="auto"/>
              <w:left w:val="single" w:sz="4" w:space="0" w:color="auto"/>
              <w:bottom w:val="single" w:sz="4" w:space="0" w:color="auto"/>
              <w:right w:val="single" w:sz="4" w:space="0" w:color="auto"/>
            </w:tcBorders>
            <w:shd w:val="clear" w:color="DBE5F1" w:fill="DBE5F1"/>
            <w:hideMark/>
          </w:tcPr>
          <w:p w14:paraId="287C848C" w14:textId="77777777" w:rsidR="00264521" w:rsidRPr="001B08B4" w:rsidRDefault="00264521" w:rsidP="001B08B4">
            <w:pPr>
              <w:spacing w:afterLines="0" w:line="240" w:lineRule="auto"/>
              <w:rPr>
                <w:kern w:val="0"/>
                <w:szCs w:val="21"/>
                <w:shd w:val="clear" w:color="auto" w:fill="auto"/>
              </w:rPr>
            </w:pPr>
            <w:r w:rsidRPr="001B08B4">
              <w:rPr>
                <w:kern w:val="0"/>
                <w:sz w:val="21"/>
                <w:szCs w:val="21"/>
                <w:shd w:val="clear" w:color="auto" w:fill="auto"/>
              </w:rPr>
              <w:t xml:space="preserve">2,000 </w:t>
            </w:r>
          </w:p>
        </w:tc>
        <w:tc>
          <w:tcPr>
            <w:tcW w:w="0" w:type="auto"/>
            <w:tcBorders>
              <w:top w:val="single" w:sz="4" w:space="0" w:color="auto"/>
              <w:left w:val="single" w:sz="4" w:space="0" w:color="auto"/>
              <w:bottom w:val="single" w:sz="4" w:space="0" w:color="auto"/>
              <w:right w:val="single" w:sz="4" w:space="0" w:color="auto"/>
            </w:tcBorders>
            <w:shd w:val="clear" w:color="DBE5F1" w:fill="DBE5F1"/>
            <w:hideMark/>
          </w:tcPr>
          <w:p w14:paraId="4BF5C361" w14:textId="77777777" w:rsidR="00264521" w:rsidRPr="001B08B4" w:rsidRDefault="00264521" w:rsidP="001B08B4">
            <w:pPr>
              <w:spacing w:afterLines="0" w:line="240" w:lineRule="auto"/>
              <w:rPr>
                <w:kern w:val="0"/>
                <w:szCs w:val="21"/>
                <w:shd w:val="clear" w:color="auto" w:fill="auto"/>
              </w:rPr>
            </w:pPr>
            <w:r w:rsidRPr="001B08B4">
              <w:rPr>
                <w:kern w:val="0"/>
                <w:sz w:val="21"/>
                <w:szCs w:val="21"/>
                <w:shd w:val="clear" w:color="auto" w:fill="auto"/>
              </w:rPr>
              <w:t>colon cancer (40) vs normal (22)</w:t>
            </w:r>
          </w:p>
        </w:tc>
      </w:tr>
      <w:tr w:rsidR="00264521" w:rsidRPr="001B08B4" w14:paraId="212FEBB3" w14:textId="77777777" w:rsidTr="00C671FC">
        <w:trPr>
          <w:trHeight w:val="20"/>
        </w:trPr>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1600EA2F" w14:textId="77777777" w:rsidR="00264521" w:rsidRPr="001B08B4" w:rsidRDefault="00264521" w:rsidP="001B08B4">
            <w:pPr>
              <w:spacing w:afterLines="0" w:line="240" w:lineRule="auto"/>
              <w:rPr>
                <w:kern w:val="0"/>
                <w:szCs w:val="21"/>
                <w:shd w:val="clear" w:color="auto" w:fill="auto"/>
              </w:rPr>
            </w:pPr>
            <w:r w:rsidRPr="001B08B4">
              <w:rPr>
                <w:kern w:val="0"/>
                <w:sz w:val="21"/>
                <w:szCs w:val="21"/>
                <w:shd w:val="clear" w:color="auto" w:fill="auto"/>
              </w:rPr>
              <w:t>4</w:t>
            </w:r>
          </w:p>
        </w:tc>
        <w:tc>
          <w:tcPr>
            <w:tcW w:w="0" w:type="auto"/>
            <w:tcBorders>
              <w:top w:val="nil"/>
              <w:left w:val="nil"/>
              <w:bottom w:val="single" w:sz="4" w:space="0" w:color="auto"/>
              <w:right w:val="single" w:sz="4" w:space="0" w:color="auto"/>
            </w:tcBorders>
            <w:shd w:val="clear" w:color="auto" w:fill="auto"/>
            <w:hideMark/>
          </w:tcPr>
          <w:p w14:paraId="3C24C0B3" w14:textId="77777777" w:rsidR="00264521" w:rsidRPr="001B08B4" w:rsidRDefault="00264521" w:rsidP="00B53D96">
            <w:pPr>
              <w:spacing w:afterLines="0" w:line="240" w:lineRule="auto"/>
              <w:rPr>
                <w:kern w:val="0"/>
                <w:szCs w:val="21"/>
                <w:shd w:val="clear" w:color="auto" w:fill="auto"/>
              </w:rPr>
            </w:pPr>
            <w:r w:rsidRPr="001B08B4">
              <w:rPr>
                <w:kern w:val="0"/>
                <w:sz w:val="21"/>
                <w:szCs w:val="21"/>
                <w:shd w:val="clear" w:color="auto" w:fill="auto"/>
              </w:rPr>
              <w:t xml:space="preserve">Leuk </w:t>
            </w:r>
          </w:p>
        </w:tc>
        <w:tc>
          <w:tcPr>
            <w:tcW w:w="0" w:type="auto"/>
            <w:tcBorders>
              <w:top w:val="nil"/>
              <w:left w:val="nil"/>
              <w:bottom w:val="single" w:sz="4" w:space="0" w:color="auto"/>
              <w:right w:val="single" w:sz="4" w:space="0" w:color="auto"/>
            </w:tcBorders>
            <w:shd w:val="clear" w:color="auto" w:fill="auto"/>
            <w:hideMark/>
          </w:tcPr>
          <w:p w14:paraId="690172A2" w14:textId="77777777" w:rsidR="00264521" w:rsidRPr="001B08B4" w:rsidRDefault="00264521" w:rsidP="001B08B4">
            <w:pPr>
              <w:spacing w:afterLines="0" w:line="240" w:lineRule="auto"/>
              <w:rPr>
                <w:kern w:val="0"/>
                <w:szCs w:val="21"/>
                <w:shd w:val="clear" w:color="auto" w:fill="auto"/>
              </w:rPr>
            </w:pPr>
            <w:r w:rsidRPr="001B08B4">
              <w:rPr>
                <w:kern w:val="0"/>
                <w:sz w:val="21"/>
                <w:szCs w:val="21"/>
                <w:shd w:val="clear" w:color="auto" w:fill="auto"/>
              </w:rPr>
              <w:t>72</w:t>
            </w:r>
          </w:p>
        </w:tc>
        <w:tc>
          <w:tcPr>
            <w:tcW w:w="0" w:type="auto"/>
            <w:tcBorders>
              <w:top w:val="nil"/>
              <w:left w:val="nil"/>
              <w:bottom w:val="single" w:sz="4" w:space="0" w:color="auto"/>
              <w:right w:val="single" w:sz="4" w:space="0" w:color="auto"/>
            </w:tcBorders>
            <w:shd w:val="clear" w:color="auto" w:fill="auto"/>
            <w:hideMark/>
          </w:tcPr>
          <w:p w14:paraId="7797A85C" w14:textId="77777777" w:rsidR="00264521" w:rsidRPr="001B08B4" w:rsidRDefault="00264521" w:rsidP="001B08B4">
            <w:pPr>
              <w:spacing w:afterLines="0" w:line="240" w:lineRule="auto"/>
              <w:rPr>
                <w:kern w:val="0"/>
                <w:szCs w:val="21"/>
                <w:shd w:val="clear" w:color="auto" w:fill="auto"/>
              </w:rPr>
            </w:pPr>
            <w:r w:rsidRPr="001B08B4">
              <w:rPr>
                <w:kern w:val="0"/>
                <w:sz w:val="21"/>
                <w:szCs w:val="21"/>
                <w:shd w:val="clear" w:color="auto" w:fill="auto"/>
              </w:rPr>
              <w:t xml:space="preserve">7,129 </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1022C6C3" w14:textId="77777777" w:rsidR="00264521" w:rsidRPr="001B08B4" w:rsidRDefault="00264521" w:rsidP="001B08B4">
            <w:pPr>
              <w:spacing w:afterLines="0" w:line="240" w:lineRule="auto"/>
              <w:rPr>
                <w:kern w:val="0"/>
                <w:szCs w:val="21"/>
                <w:shd w:val="clear" w:color="auto" w:fill="auto"/>
              </w:rPr>
            </w:pPr>
            <w:r w:rsidRPr="001B08B4">
              <w:rPr>
                <w:kern w:val="0"/>
                <w:sz w:val="21"/>
                <w:szCs w:val="21"/>
                <w:shd w:val="clear" w:color="auto" w:fill="auto"/>
              </w:rPr>
              <w:t>ALL (47) vs AML (25)</w:t>
            </w:r>
          </w:p>
        </w:tc>
      </w:tr>
      <w:tr w:rsidR="00264521" w:rsidRPr="001B08B4" w14:paraId="4DC44DFD" w14:textId="77777777" w:rsidTr="00C671FC">
        <w:trPr>
          <w:trHeight w:val="20"/>
        </w:trPr>
        <w:tc>
          <w:tcPr>
            <w:tcW w:w="0" w:type="auto"/>
            <w:tcBorders>
              <w:top w:val="single" w:sz="4" w:space="0" w:color="auto"/>
              <w:left w:val="single" w:sz="4" w:space="0" w:color="auto"/>
              <w:bottom w:val="single" w:sz="4" w:space="0" w:color="auto"/>
              <w:right w:val="single" w:sz="4" w:space="0" w:color="auto"/>
            </w:tcBorders>
            <w:shd w:val="clear" w:color="DBE5F1" w:fill="DBE5F1"/>
            <w:hideMark/>
          </w:tcPr>
          <w:p w14:paraId="46720918" w14:textId="77777777" w:rsidR="00264521" w:rsidRPr="001B08B4" w:rsidRDefault="00264521" w:rsidP="001B08B4">
            <w:pPr>
              <w:spacing w:afterLines="0" w:line="240" w:lineRule="auto"/>
              <w:rPr>
                <w:kern w:val="0"/>
                <w:szCs w:val="21"/>
                <w:shd w:val="clear" w:color="auto" w:fill="auto"/>
              </w:rPr>
            </w:pPr>
            <w:r w:rsidRPr="001B08B4">
              <w:rPr>
                <w:kern w:val="0"/>
                <w:sz w:val="21"/>
                <w:szCs w:val="21"/>
                <w:shd w:val="clear" w:color="auto" w:fill="auto"/>
              </w:rPr>
              <w:t>5</w:t>
            </w:r>
          </w:p>
        </w:tc>
        <w:tc>
          <w:tcPr>
            <w:tcW w:w="0" w:type="auto"/>
            <w:tcBorders>
              <w:top w:val="single" w:sz="4" w:space="0" w:color="auto"/>
              <w:left w:val="single" w:sz="4" w:space="0" w:color="auto"/>
              <w:bottom w:val="single" w:sz="4" w:space="0" w:color="auto"/>
              <w:right w:val="single" w:sz="4" w:space="0" w:color="auto"/>
            </w:tcBorders>
            <w:shd w:val="clear" w:color="DBE5F1" w:fill="DBE5F1"/>
            <w:hideMark/>
          </w:tcPr>
          <w:p w14:paraId="1FD3BA1C" w14:textId="77777777" w:rsidR="00264521" w:rsidRPr="001B08B4" w:rsidRDefault="00264521" w:rsidP="00B53D96">
            <w:pPr>
              <w:spacing w:afterLines="0" w:line="240" w:lineRule="auto"/>
              <w:rPr>
                <w:kern w:val="0"/>
                <w:szCs w:val="21"/>
                <w:shd w:val="clear" w:color="auto" w:fill="auto"/>
              </w:rPr>
            </w:pPr>
            <w:r w:rsidRPr="001B08B4">
              <w:rPr>
                <w:kern w:val="0"/>
                <w:sz w:val="21"/>
                <w:szCs w:val="21"/>
                <w:shd w:val="clear" w:color="auto" w:fill="auto"/>
              </w:rPr>
              <w:t>Mye</w:t>
            </w:r>
          </w:p>
        </w:tc>
        <w:tc>
          <w:tcPr>
            <w:tcW w:w="0" w:type="auto"/>
            <w:tcBorders>
              <w:top w:val="single" w:sz="4" w:space="0" w:color="auto"/>
              <w:left w:val="single" w:sz="4" w:space="0" w:color="auto"/>
              <w:bottom w:val="single" w:sz="4" w:space="0" w:color="auto"/>
              <w:right w:val="single" w:sz="4" w:space="0" w:color="auto"/>
            </w:tcBorders>
            <w:shd w:val="clear" w:color="DBE5F1" w:fill="DBE5F1"/>
            <w:hideMark/>
          </w:tcPr>
          <w:p w14:paraId="1897763A" w14:textId="77777777" w:rsidR="00264521" w:rsidRPr="001B08B4" w:rsidRDefault="00264521" w:rsidP="001B08B4">
            <w:pPr>
              <w:spacing w:afterLines="0" w:line="240" w:lineRule="auto"/>
              <w:rPr>
                <w:kern w:val="0"/>
                <w:szCs w:val="21"/>
                <w:shd w:val="clear" w:color="auto" w:fill="auto"/>
              </w:rPr>
            </w:pPr>
            <w:r w:rsidRPr="001B08B4">
              <w:rPr>
                <w:kern w:val="0"/>
                <w:sz w:val="21"/>
                <w:szCs w:val="21"/>
                <w:shd w:val="clear" w:color="auto" w:fill="auto"/>
              </w:rPr>
              <w:t>173</w:t>
            </w:r>
          </w:p>
        </w:tc>
        <w:tc>
          <w:tcPr>
            <w:tcW w:w="0" w:type="auto"/>
            <w:tcBorders>
              <w:top w:val="single" w:sz="4" w:space="0" w:color="auto"/>
              <w:left w:val="single" w:sz="4" w:space="0" w:color="auto"/>
              <w:bottom w:val="single" w:sz="4" w:space="0" w:color="auto"/>
              <w:right w:val="single" w:sz="4" w:space="0" w:color="auto"/>
            </w:tcBorders>
            <w:shd w:val="clear" w:color="DBE5F1" w:fill="DBE5F1"/>
            <w:hideMark/>
          </w:tcPr>
          <w:p w14:paraId="059F4F70" w14:textId="77777777" w:rsidR="00264521" w:rsidRPr="001B08B4" w:rsidRDefault="00264521" w:rsidP="001B08B4">
            <w:pPr>
              <w:spacing w:afterLines="0" w:line="240" w:lineRule="auto"/>
              <w:rPr>
                <w:kern w:val="0"/>
                <w:szCs w:val="21"/>
                <w:shd w:val="clear" w:color="auto" w:fill="auto"/>
              </w:rPr>
            </w:pPr>
            <w:r w:rsidRPr="001B08B4">
              <w:rPr>
                <w:kern w:val="0"/>
                <w:sz w:val="21"/>
                <w:szCs w:val="21"/>
                <w:shd w:val="clear" w:color="auto" w:fill="auto"/>
              </w:rPr>
              <w:t xml:space="preserve">12,625 </w:t>
            </w:r>
          </w:p>
        </w:tc>
        <w:tc>
          <w:tcPr>
            <w:tcW w:w="0" w:type="auto"/>
            <w:tcBorders>
              <w:top w:val="single" w:sz="4" w:space="0" w:color="auto"/>
              <w:left w:val="single" w:sz="4" w:space="0" w:color="auto"/>
              <w:bottom w:val="single" w:sz="4" w:space="0" w:color="auto"/>
              <w:right w:val="single" w:sz="4" w:space="0" w:color="auto"/>
            </w:tcBorders>
            <w:shd w:val="clear" w:color="DBE5F1" w:fill="DBE5F1"/>
            <w:hideMark/>
          </w:tcPr>
          <w:p w14:paraId="4BB73049" w14:textId="77777777" w:rsidR="00264521" w:rsidRPr="001B08B4" w:rsidRDefault="00264521" w:rsidP="001B08B4">
            <w:pPr>
              <w:spacing w:afterLines="0" w:line="240" w:lineRule="auto"/>
              <w:rPr>
                <w:kern w:val="0"/>
                <w:szCs w:val="21"/>
                <w:shd w:val="clear" w:color="auto" w:fill="auto"/>
              </w:rPr>
            </w:pPr>
            <w:r w:rsidRPr="001B08B4">
              <w:rPr>
                <w:kern w:val="0"/>
                <w:sz w:val="21"/>
                <w:szCs w:val="21"/>
                <w:shd w:val="clear" w:color="auto" w:fill="auto"/>
              </w:rPr>
              <w:t>presence (137) vs absence (36) of focallesions of bone</w:t>
            </w:r>
          </w:p>
        </w:tc>
      </w:tr>
      <w:tr w:rsidR="00264521" w:rsidRPr="001B08B4" w14:paraId="3E05BDBD" w14:textId="77777777" w:rsidTr="00C671FC">
        <w:trPr>
          <w:trHeight w:val="20"/>
        </w:trPr>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7EF0CB35" w14:textId="77777777" w:rsidR="00264521" w:rsidRPr="001B08B4" w:rsidRDefault="00264521" w:rsidP="001B08B4">
            <w:pPr>
              <w:spacing w:afterLines="0" w:line="240" w:lineRule="auto"/>
              <w:rPr>
                <w:kern w:val="0"/>
                <w:szCs w:val="21"/>
                <w:shd w:val="clear" w:color="auto" w:fill="auto"/>
              </w:rPr>
            </w:pPr>
            <w:r w:rsidRPr="001B08B4">
              <w:rPr>
                <w:kern w:val="0"/>
                <w:sz w:val="21"/>
                <w:szCs w:val="21"/>
                <w:shd w:val="clear" w:color="auto" w:fill="auto"/>
              </w:rPr>
              <w:t>6</w:t>
            </w:r>
          </w:p>
        </w:tc>
        <w:tc>
          <w:tcPr>
            <w:tcW w:w="0" w:type="auto"/>
            <w:tcBorders>
              <w:top w:val="nil"/>
              <w:left w:val="nil"/>
              <w:bottom w:val="single" w:sz="4" w:space="0" w:color="auto"/>
              <w:right w:val="single" w:sz="4" w:space="0" w:color="auto"/>
            </w:tcBorders>
            <w:shd w:val="clear" w:color="auto" w:fill="auto"/>
            <w:hideMark/>
          </w:tcPr>
          <w:p w14:paraId="76B0AA75" w14:textId="77777777" w:rsidR="00264521" w:rsidRPr="001B08B4" w:rsidRDefault="00264521" w:rsidP="001B08B4">
            <w:pPr>
              <w:spacing w:afterLines="0" w:line="240" w:lineRule="auto"/>
              <w:rPr>
                <w:kern w:val="0"/>
                <w:szCs w:val="21"/>
                <w:shd w:val="clear" w:color="auto" w:fill="auto"/>
              </w:rPr>
            </w:pPr>
            <w:r w:rsidRPr="001B08B4">
              <w:rPr>
                <w:kern w:val="0"/>
                <w:sz w:val="21"/>
                <w:szCs w:val="21"/>
                <w:shd w:val="clear" w:color="auto" w:fill="auto"/>
              </w:rPr>
              <w:t>ALL1</w:t>
            </w:r>
          </w:p>
        </w:tc>
        <w:tc>
          <w:tcPr>
            <w:tcW w:w="0" w:type="auto"/>
            <w:tcBorders>
              <w:top w:val="nil"/>
              <w:left w:val="nil"/>
              <w:bottom w:val="single" w:sz="4" w:space="0" w:color="auto"/>
              <w:right w:val="single" w:sz="4" w:space="0" w:color="auto"/>
            </w:tcBorders>
            <w:shd w:val="clear" w:color="auto" w:fill="auto"/>
            <w:hideMark/>
          </w:tcPr>
          <w:p w14:paraId="72885498" w14:textId="77777777" w:rsidR="00264521" w:rsidRPr="001B08B4" w:rsidRDefault="00264521" w:rsidP="001B08B4">
            <w:pPr>
              <w:spacing w:afterLines="0" w:line="240" w:lineRule="auto"/>
              <w:rPr>
                <w:kern w:val="0"/>
                <w:szCs w:val="21"/>
                <w:shd w:val="clear" w:color="auto" w:fill="auto"/>
              </w:rPr>
            </w:pPr>
            <w:r w:rsidRPr="001B08B4">
              <w:rPr>
                <w:kern w:val="0"/>
                <w:sz w:val="21"/>
                <w:szCs w:val="21"/>
                <w:shd w:val="clear" w:color="auto" w:fill="auto"/>
              </w:rPr>
              <w:t>128</w:t>
            </w:r>
          </w:p>
        </w:tc>
        <w:tc>
          <w:tcPr>
            <w:tcW w:w="0" w:type="auto"/>
            <w:tcBorders>
              <w:top w:val="nil"/>
              <w:left w:val="nil"/>
              <w:bottom w:val="single" w:sz="4" w:space="0" w:color="auto"/>
              <w:right w:val="single" w:sz="4" w:space="0" w:color="auto"/>
            </w:tcBorders>
            <w:shd w:val="clear" w:color="auto" w:fill="auto"/>
            <w:hideMark/>
          </w:tcPr>
          <w:p w14:paraId="7322426D" w14:textId="77777777" w:rsidR="00264521" w:rsidRPr="001B08B4" w:rsidRDefault="00264521" w:rsidP="001B08B4">
            <w:pPr>
              <w:spacing w:afterLines="0" w:line="240" w:lineRule="auto"/>
              <w:rPr>
                <w:kern w:val="0"/>
                <w:szCs w:val="21"/>
                <w:shd w:val="clear" w:color="auto" w:fill="auto"/>
              </w:rPr>
            </w:pPr>
            <w:r w:rsidRPr="001B08B4">
              <w:rPr>
                <w:kern w:val="0"/>
                <w:sz w:val="21"/>
                <w:szCs w:val="21"/>
                <w:shd w:val="clear" w:color="auto" w:fill="auto"/>
              </w:rPr>
              <w:t xml:space="preserve">12,625 </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045B4F81" w14:textId="77777777" w:rsidR="00264521" w:rsidRPr="001B08B4" w:rsidRDefault="00264521" w:rsidP="001B08B4">
            <w:pPr>
              <w:spacing w:afterLines="0" w:line="240" w:lineRule="auto"/>
              <w:rPr>
                <w:kern w:val="0"/>
                <w:szCs w:val="21"/>
                <w:shd w:val="clear" w:color="auto" w:fill="auto"/>
              </w:rPr>
            </w:pPr>
            <w:r w:rsidRPr="001B08B4">
              <w:rPr>
                <w:kern w:val="0"/>
                <w:sz w:val="21"/>
                <w:szCs w:val="21"/>
                <w:shd w:val="clear" w:color="auto" w:fill="auto"/>
              </w:rPr>
              <w:t>B-cell (95) vs T-cell (33) ALL</w:t>
            </w:r>
          </w:p>
        </w:tc>
      </w:tr>
      <w:tr w:rsidR="00264521" w:rsidRPr="001B08B4" w14:paraId="70B058E2" w14:textId="77777777" w:rsidTr="00C671FC">
        <w:trPr>
          <w:trHeight w:val="20"/>
        </w:trPr>
        <w:tc>
          <w:tcPr>
            <w:tcW w:w="0" w:type="auto"/>
            <w:tcBorders>
              <w:top w:val="single" w:sz="4" w:space="0" w:color="auto"/>
              <w:left w:val="single" w:sz="4" w:space="0" w:color="auto"/>
              <w:bottom w:val="single" w:sz="4" w:space="0" w:color="auto"/>
              <w:right w:val="single" w:sz="4" w:space="0" w:color="auto"/>
            </w:tcBorders>
            <w:shd w:val="clear" w:color="DBE5F1" w:fill="DBE5F1"/>
            <w:hideMark/>
          </w:tcPr>
          <w:p w14:paraId="7D4CC623" w14:textId="77777777" w:rsidR="00264521" w:rsidRPr="001B08B4" w:rsidRDefault="00264521" w:rsidP="001B08B4">
            <w:pPr>
              <w:spacing w:afterLines="0" w:line="240" w:lineRule="auto"/>
              <w:rPr>
                <w:kern w:val="0"/>
                <w:szCs w:val="21"/>
                <w:shd w:val="clear" w:color="auto" w:fill="auto"/>
              </w:rPr>
            </w:pPr>
            <w:r w:rsidRPr="001B08B4">
              <w:rPr>
                <w:kern w:val="0"/>
                <w:sz w:val="21"/>
                <w:szCs w:val="21"/>
                <w:shd w:val="clear" w:color="auto" w:fill="auto"/>
              </w:rPr>
              <w:t>7</w:t>
            </w:r>
          </w:p>
        </w:tc>
        <w:tc>
          <w:tcPr>
            <w:tcW w:w="0" w:type="auto"/>
            <w:tcBorders>
              <w:top w:val="single" w:sz="4" w:space="0" w:color="auto"/>
              <w:left w:val="single" w:sz="4" w:space="0" w:color="auto"/>
              <w:bottom w:val="single" w:sz="4" w:space="0" w:color="auto"/>
              <w:right w:val="single" w:sz="4" w:space="0" w:color="auto"/>
            </w:tcBorders>
            <w:shd w:val="clear" w:color="DBE5F1" w:fill="DBE5F1"/>
            <w:hideMark/>
          </w:tcPr>
          <w:p w14:paraId="055A1BB0" w14:textId="77777777" w:rsidR="00264521" w:rsidRPr="001B08B4" w:rsidRDefault="00264521" w:rsidP="001B08B4">
            <w:pPr>
              <w:spacing w:afterLines="0" w:line="240" w:lineRule="auto"/>
              <w:rPr>
                <w:kern w:val="0"/>
                <w:szCs w:val="21"/>
                <w:shd w:val="clear" w:color="auto" w:fill="auto"/>
              </w:rPr>
            </w:pPr>
            <w:r w:rsidRPr="001B08B4">
              <w:rPr>
                <w:kern w:val="0"/>
                <w:sz w:val="21"/>
                <w:szCs w:val="21"/>
                <w:shd w:val="clear" w:color="auto" w:fill="auto"/>
              </w:rPr>
              <w:t>ALL2</w:t>
            </w:r>
          </w:p>
        </w:tc>
        <w:tc>
          <w:tcPr>
            <w:tcW w:w="0" w:type="auto"/>
            <w:tcBorders>
              <w:top w:val="single" w:sz="4" w:space="0" w:color="auto"/>
              <w:left w:val="single" w:sz="4" w:space="0" w:color="auto"/>
              <w:bottom w:val="single" w:sz="4" w:space="0" w:color="auto"/>
              <w:right w:val="single" w:sz="4" w:space="0" w:color="auto"/>
            </w:tcBorders>
            <w:shd w:val="clear" w:color="DBE5F1" w:fill="DBE5F1"/>
            <w:hideMark/>
          </w:tcPr>
          <w:p w14:paraId="6CE4E2DC" w14:textId="77777777" w:rsidR="00264521" w:rsidRPr="001B08B4" w:rsidRDefault="00264521" w:rsidP="001B08B4">
            <w:pPr>
              <w:spacing w:afterLines="0" w:line="240" w:lineRule="auto"/>
              <w:rPr>
                <w:kern w:val="0"/>
                <w:szCs w:val="21"/>
                <w:shd w:val="clear" w:color="auto" w:fill="auto"/>
              </w:rPr>
            </w:pPr>
            <w:r w:rsidRPr="001B08B4">
              <w:rPr>
                <w:kern w:val="0"/>
                <w:sz w:val="21"/>
                <w:szCs w:val="21"/>
                <w:shd w:val="clear" w:color="auto" w:fill="auto"/>
              </w:rPr>
              <w:t>100</w:t>
            </w:r>
          </w:p>
        </w:tc>
        <w:tc>
          <w:tcPr>
            <w:tcW w:w="0" w:type="auto"/>
            <w:tcBorders>
              <w:top w:val="single" w:sz="4" w:space="0" w:color="auto"/>
              <w:left w:val="single" w:sz="4" w:space="0" w:color="auto"/>
              <w:bottom w:val="single" w:sz="4" w:space="0" w:color="auto"/>
              <w:right w:val="single" w:sz="4" w:space="0" w:color="auto"/>
            </w:tcBorders>
            <w:shd w:val="clear" w:color="DBE5F1" w:fill="DBE5F1"/>
            <w:hideMark/>
          </w:tcPr>
          <w:p w14:paraId="23E00D68" w14:textId="77777777" w:rsidR="00264521" w:rsidRPr="001B08B4" w:rsidRDefault="00264521" w:rsidP="001B08B4">
            <w:pPr>
              <w:spacing w:afterLines="0" w:line="240" w:lineRule="auto"/>
              <w:rPr>
                <w:kern w:val="0"/>
                <w:szCs w:val="21"/>
                <w:shd w:val="clear" w:color="auto" w:fill="auto"/>
              </w:rPr>
            </w:pPr>
            <w:r w:rsidRPr="001B08B4">
              <w:rPr>
                <w:kern w:val="0"/>
                <w:sz w:val="21"/>
                <w:szCs w:val="21"/>
                <w:shd w:val="clear" w:color="auto" w:fill="auto"/>
              </w:rPr>
              <w:t xml:space="preserve">12,625 </w:t>
            </w:r>
          </w:p>
        </w:tc>
        <w:tc>
          <w:tcPr>
            <w:tcW w:w="0" w:type="auto"/>
            <w:tcBorders>
              <w:top w:val="single" w:sz="4" w:space="0" w:color="auto"/>
              <w:left w:val="single" w:sz="4" w:space="0" w:color="auto"/>
              <w:bottom w:val="single" w:sz="4" w:space="0" w:color="auto"/>
              <w:right w:val="single" w:sz="4" w:space="0" w:color="auto"/>
            </w:tcBorders>
            <w:shd w:val="clear" w:color="DBE5F1" w:fill="DBE5F1"/>
            <w:hideMark/>
          </w:tcPr>
          <w:p w14:paraId="656F0F71" w14:textId="77777777" w:rsidR="00264521" w:rsidRPr="001B08B4" w:rsidRDefault="00264521" w:rsidP="001B08B4">
            <w:pPr>
              <w:spacing w:afterLines="0" w:line="240" w:lineRule="auto"/>
              <w:rPr>
                <w:kern w:val="0"/>
                <w:szCs w:val="21"/>
                <w:shd w:val="clear" w:color="auto" w:fill="auto"/>
              </w:rPr>
            </w:pPr>
            <w:r w:rsidRPr="001B08B4">
              <w:rPr>
                <w:kern w:val="0"/>
                <w:sz w:val="21"/>
                <w:szCs w:val="21"/>
                <w:shd w:val="clear" w:color="auto" w:fill="auto"/>
              </w:rPr>
              <w:t>ALL with (65) vs without (35) relapse</w:t>
            </w:r>
          </w:p>
        </w:tc>
      </w:tr>
      <w:tr w:rsidR="00264521" w:rsidRPr="001B08B4" w14:paraId="422574A8" w14:textId="77777777" w:rsidTr="00C671FC">
        <w:trPr>
          <w:trHeight w:val="20"/>
        </w:trPr>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384ED974" w14:textId="77777777" w:rsidR="00264521" w:rsidRPr="001B08B4" w:rsidRDefault="00264521" w:rsidP="001B08B4">
            <w:pPr>
              <w:spacing w:afterLines="0" w:line="240" w:lineRule="auto"/>
              <w:rPr>
                <w:kern w:val="0"/>
                <w:szCs w:val="21"/>
                <w:shd w:val="clear" w:color="auto" w:fill="auto"/>
              </w:rPr>
            </w:pPr>
            <w:r w:rsidRPr="001B08B4">
              <w:rPr>
                <w:kern w:val="0"/>
                <w:sz w:val="21"/>
                <w:szCs w:val="21"/>
                <w:shd w:val="clear" w:color="auto" w:fill="auto"/>
              </w:rPr>
              <w:t>8</w:t>
            </w:r>
          </w:p>
        </w:tc>
        <w:tc>
          <w:tcPr>
            <w:tcW w:w="0" w:type="auto"/>
            <w:tcBorders>
              <w:top w:val="nil"/>
              <w:left w:val="nil"/>
              <w:bottom w:val="single" w:sz="4" w:space="0" w:color="auto"/>
              <w:right w:val="single" w:sz="4" w:space="0" w:color="auto"/>
            </w:tcBorders>
            <w:shd w:val="clear" w:color="auto" w:fill="auto"/>
            <w:hideMark/>
          </w:tcPr>
          <w:p w14:paraId="43F8FAA7" w14:textId="77777777" w:rsidR="00264521" w:rsidRPr="001B08B4" w:rsidRDefault="00264521" w:rsidP="001B08B4">
            <w:pPr>
              <w:spacing w:afterLines="0" w:line="240" w:lineRule="auto"/>
              <w:rPr>
                <w:kern w:val="0"/>
                <w:szCs w:val="21"/>
                <w:shd w:val="clear" w:color="auto" w:fill="auto"/>
              </w:rPr>
            </w:pPr>
            <w:r w:rsidRPr="001B08B4">
              <w:rPr>
                <w:kern w:val="0"/>
                <w:sz w:val="21"/>
                <w:szCs w:val="21"/>
                <w:shd w:val="clear" w:color="auto" w:fill="auto"/>
              </w:rPr>
              <w:t>ALL3</w:t>
            </w:r>
          </w:p>
        </w:tc>
        <w:tc>
          <w:tcPr>
            <w:tcW w:w="0" w:type="auto"/>
            <w:tcBorders>
              <w:top w:val="nil"/>
              <w:left w:val="nil"/>
              <w:bottom w:val="single" w:sz="4" w:space="0" w:color="auto"/>
              <w:right w:val="single" w:sz="4" w:space="0" w:color="auto"/>
            </w:tcBorders>
            <w:shd w:val="clear" w:color="auto" w:fill="auto"/>
            <w:hideMark/>
          </w:tcPr>
          <w:p w14:paraId="41B4A565" w14:textId="77777777" w:rsidR="00264521" w:rsidRPr="001B08B4" w:rsidRDefault="00264521" w:rsidP="001B08B4">
            <w:pPr>
              <w:spacing w:afterLines="0" w:line="240" w:lineRule="auto"/>
              <w:rPr>
                <w:kern w:val="0"/>
                <w:szCs w:val="21"/>
                <w:shd w:val="clear" w:color="auto" w:fill="auto"/>
              </w:rPr>
            </w:pPr>
            <w:r w:rsidRPr="001B08B4">
              <w:rPr>
                <w:kern w:val="0"/>
                <w:sz w:val="21"/>
                <w:szCs w:val="21"/>
                <w:shd w:val="clear" w:color="auto" w:fill="auto"/>
              </w:rPr>
              <w:t>125</w:t>
            </w:r>
          </w:p>
        </w:tc>
        <w:tc>
          <w:tcPr>
            <w:tcW w:w="0" w:type="auto"/>
            <w:tcBorders>
              <w:top w:val="nil"/>
              <w:left w:val="nil"/>
              <w:bottom w:val="single" w:sz="4" w:space="0" w:color="auto"/>
              <w:right w:val="single" w:sz="4" w:space="0" w:color="auto"/>
            </w:tcBorders>
            <w:shd w:val="clear" w:color="auto" w:fill="auto"/>
            <w:hideMark/>
          </w:tcPr>
          <w:p w14:paraId="4A39ED88" w14:textId="77777777" w:rsidR="00264521" w:rsidRPr="001B08B4" w:rsidRDefault="00264521" w:rsidP="001B08B4">
            <w:pPr>
              <w:spacing w:afterLines="0" w:line="240" w:lineRule="auto"/>
              <w:rPr>
                <w:kern w:val="0"/>
                <w:szCs w:val="21"/>
                <w:shd w:val="clear" w:color="auto" w:fill="auto"/>
              </w:rPr>
            </w:pPr>
            <w:r w:rsidRPr="001B08B4">
              <w:rPr>
                <w:kern w:val="0"/>
                <w:sz w:val="21"/>
                <w:szCs w:val="21"/>
                <w:shd w:val="clear" w:color="auto" w:fill="auto"/>
              </w:rPr>
              <w:t xml:space="preserve">12,625 </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2B5A4C14" w14:textId="77777777" w:rsidR="00264521" w:rsidRPr="001B08B4" w:rsidRDefault="00264521" w:rsidP="001B08B4">
            <w:pPr>
              <w:spacing w:afterLines="0" w:line="240" w:lineRule="auto"/>
              <w:rPr>
                <w:kern w:val="0"/>
                <w:szCs w:val="21"/>
                <w:shd w:val="clear" w:color="auto" w:fill="auto"/>
              </w:rPr>
            </w:pPr>
            <w:r w:rsidRPr="001B08B4">
              <w:rPr>
                <w:kern w:val="0"/>
                <w:sz w:val="21"/>
                <w:szCs w:val="21"/>
                <w:shd w:val="clear" w:color="auto" w:fill="auto"/>
              </w:rPr>
              <w:t>ALL with (24) vs without (101) multidrug resistance</w:t>
            </w:r>
          </w:p>
        </w:tc>
      </w:tr>
      <w:tr w:rsidR="00264521" w:rsidRPr="001B08B4" w14:paraId="092BE6F6" w14:textId="77777777" w:rsidTr="00C671FC">
        <w:trPr>
          <w:trHeight w:val="20"/>
        </w:trPr>
        <w:tc>
          <w:tcPr>
            <w:tcW w:w="0" w:type="auto"/>
            <w:tcBorders>
              <w:top w:val="single" w:sz="4" w:space="0" w:color="auto"/>
              <w:left w:val="single" w:sz="4" w:space="0" w:color="auto"/>
              <w:bottom w:val="single" w:sz="4" w:space="0" w:color="auto"/>
              <w:right w:val="single" w:sz="4" w:space="0" w:color="auto"/>
            </w:tcBorders>
            <w:shd w:val="clear" w:color="DBE5F1" w:fill="DBE5F1"/>
            <w:hideMark/>
          </w:tcPr>
          <w:p w14:paraId="31F91F42" w14:textId="77777777" w:rsidR="00264521" w:rsidRPr="001B08B4" w:rsidRDefault="00264521" w:rsidP="001B08B4">
            <w:pPr>
              <w:spacing w:afterLines="0" w:line="240" w:lineRule="auto"/>
              <w:rPr>
                <w:kern w:val="0"/>
                <w:szCs w:val="21"/>
                <w:shd w:val="clear" w:color="auto" w:fill="auto"/>
              </w:rPr>
            </w:pPr>
            <w:r w:rsidRPr="001B08B4">
              <w:rPr>
                <w:kern w:val="0"/>
                <w:sz w:val="21"/>
                <w:szCs w:val="21"/>
                <w:shd w:val="clear" w:color="auto" w:fill="auto"/>
              </w:rPr>
              <w:t>9</w:t>
            </w:r>
          </w:p>
        </w:tc>
        <w:tc>
          <w:tcPr>
            <w:tcW w:w="0" w:type="auto"/>
            <w:tcBorders>
              <w:top w:val="single" w:sz="4" w:space="0" w:color="auto"/>
              <w:left w:val="single" w:sz="4" w:space="0" w:color="auto"/>
              <w:bottom w:val="single" w:sz="4" w:space="0" w:color="auto"/>
              <w:right w:val="single" w:sz="4" w:space="0" w:color="auto"/>
            </w:tcBorders>
            <w:shd w:val="clear" w:color="DBE5F1" w:fill="DBE5F1"/>
            <w:hideMark/>
          </w:tcPr>
          <w:p w14:paraId="3D30F2BB" w14:textId="77777777" w:rsidR="00264521" w:rsidRPr="001B08B4" w:rsidRDefault="00264521" w:rsidP="001B08B4">
            <w:pPr>
              <w:spacing w:afterLines="0" w:line="240" w:lineRule="auto"/>
              <w:rPr>
                <w:kern w:val="0"/>
                <w:szCs w:val="21"/>
                <w:shd w:val="clear" w:color="auto" w:fill="auto"/>
              </w:rPr>
            </w:pPr>
            <w:r w:rsidRPr="001B08B4">
              <w:rPr>
                <w:kern w:val="0"/>
                <w:sz w:val="21"/>
                <w:szCs w:val="21"/>
                <w:shd w:val="clear" w:color="auto" w:fill="auto"/>
              </w:rPr>
              <w:t>ALL4</w:t>
            </w:r>
          </w:p>
        </w:tc>
        <w:tc>
          <w:tcPr>
            <w:tcW w:w="0" w:type="auto"/>
            <w:tcBorders>
              <w:top w:val="single" w:sz="4" w:space="0" w:color="auto"/>
              <w:left w:val="single" w:sz="4" w:space="0" w:color="auto"/>
              <w:bottom w:val="single" w:sz="4" w:space="0" w:color="auto"/>
              <w:right w:val="single" w:sz="4" w:space="0" w:color="auto"/>
            </w:tcBorders>
            <w:shd w:val="clear" w:color="DBE5F1" w:fill="DBE5F1"/>
            <w:hideMark/>
          </w:tcPr>
          <w:p w14:paraId="19DCBBEA" w14:textId="77777777" w:rsidR="00264521" w:rsidRPr="001B08B4" w:rsidRDefault="00264521" w:rsidP="001B08B4">
            <w:pPr>
              <w:spacing w:afterLines="0" w:line="240" w:lineRule="auto"/>
              <w:rPr>
                <w:kern w:val="0"/>
                <w:szCs w:val="21"/>
                <w:shd w:val="clear" w:color="auto" w:fill="auto"/>
              </w:rPr>
            </w:pPr>
            <w:r w:rsidRPr="001B08B4">
              <w:rPr>
                <w:kern w:val="0"/>
                <w:sz w:val="21"/>
                <w:szCs w:val="21"/>
                <w:shd w:val="clear" w:color="auto" w:fill="auto"/>
              </w:rPr>
              <w:t>93</w:t>
            </w:r>
          </w:p>
        </w:tc>
        <w:tc>
          <w:tcPr>
            <w:tcW w:w="0" w:type="auto"/>
            <w:tcBorders>
              <w:top w:val="single" w:sz="4" w:space="0" w:color="auto"/>
              <w:left w:val="single" w:sz="4" w:space="0" w:color="auto"/>
              <w:bottom w:val="single" w:sz="4" w:space="0" w:color="auto"/>
              <w:right w:val="single" w:sz="4" w:space="0" w:color="auto"/>
            </w:tcBorders>
            <w:shd w:val="clear" w:color="DBE5F1" w:fill="DBE5F1"/>
            <w:hideMark/>
          </w:tcPr>
          <w:p w14:paraId="4421BA87" w14:textId="77777777" w:rsidR="00264521" w:rsidRPr="001B08B4" w:rsidRDefault="00264521" w:rsidP="001B08B4">
            <w:pPr>
              <w:spacing w:afterLines="0" w:line="240" w:lineRule="auto"/>
              <w:rPr>
                <w:kern w:val="0"/>
                <w:szCs w:val="21"/>
                <w:shd w:val="clear" w:color="auto" w:fill="auto"/>
              </w:rPr>
            </w:pPr>
            <w:r w:rsidRPr="001B08B4">
              <w:rPr>
                <w:kern w:val="0"/>
                <w:sz w:val="21"/>
                <w:szCs w:val="21"/>
                <w:shd w:val="clear" w:color="auto" w:fill="auto"/>
              </w:rPr>
              <w:t xml:space="preserve">12,625 </w:t>
            </w:r>
          </w:p>
        </w:tc>
        <w:tc>
          <w:tcPr>
            <w:tcW w:w="0" w:type="auto"/>
            <w:tcBorders>
              <w:top w:val="single" w:sz="4" w:space="0" w:color="auto"/>
              <w:left w:val="single" w:sz="4" w:space="0" w:color="auto"/>
              <w:bottom w:val="single" w:sz="4" w:space="0" w:color="auto"/>
              <w:right w:val="single" w:sz="4" w:space="0" w:color="auto"/>
            </w:tcBorders>
            <w:shd w:val="clear" w:color="DBE5F1" w:fill="DBE5F1"/>
            <w:hideMark/>
          </w:tcPr>
          <w:p w14:paraId="5CFDA190" w14:textId="77777777" w:rsidR="00264521" w:rsidRPr="001B08B4" w:rsidRDefault="00264521" w:rsidP="001B08B4">
            <w:pPr>
              <w:spacing w:afterLines="0" w:line="240" w:lineRule="auto"/>
              <w:rPr>
                <w:kern w:val="0"/>
                <w:szCs w:val="21"/>
                <w:shd w:val="clear" w:color="auto" w:fill="auto"/>
              </w:rPr>
            </w:pPr>
            <w:r w:rsidRPr="001B08B4">
              <w:rPr>
                <w:kern w:val="0"/>
                <w:sz w:val="21"/>
                <w:szCs w:val="21"/>
                <w:shd w:val="clear" w:color="auto" w:fill="auto"/>
              </w:rPr>
              <w:t>ALL with (26) and without (67) the t(9;22) chromosome translocation</w:t>
            </w:r>
          </w:p>
        </w:tc>
      </w:tr>
      <w:tr w:rsidR="00264521" w:rsidRPr="001B08B4" w14:paraId="1631F6AF" w14:textId="77777777" w:rsidTr="00C671FC">
        <w:trPr>
          <w:trHeight w:val="20"/>
        </w:trPr>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74481014" w14:textId="77777777" w:rsidR="00264521" w:rsidRPr="001B08B4" w:rsidRDefault="00264521" w:rsidP="001B08B4">
            <w:pPr>
              <w:spacing w:afterLines="0" w:line="240" w:lineRule="auto"/>
              <w:rPr>
                <w:kern w:val="0"/>
                <w:szCs w:val="21"/>
                <w:shd w:val="clear" w:color="auto" w:fill="auto"/>
              </w:rPr>
            </w:pPr>
            <w:r w:rsidRPr="001B08B4">
              <w:rPr>
                <w:kern w:val="0"/>
                <w:sz w:val="21"/>
                <w:szCs w:val="21"/>
                <w:shd w:val="clear" w:color="auto" w:fill="auto"/>
              </w:rPr>
              <w:t>10</w:t>
            </w:r>
          </w:p>
        </w:tc>
        <w:tc>
          <w:tcPr>
            <w:tcW w:w="0" w:type="auto"/>
            <w:tcBorders>
              <w:top w:val="nil"/>
              <w:left w:val="nil"/>
              <w:bottom w:val="single" w:sz="4" w:space="0" w:color="auto"/>
              <w:right w:val="single" w:sz="4" w:space="0" w:color="auto"/>
            </w:tcBorders>
            <w:shd w:val="clear" w:color="auto" w:fill="auto"/>
            <w:hideMark/>
          </w:tcPr>
          <w:p w14:paraId="0B9DCF9F" w14:textId="77777777" w:rsidR="00264521" w:rsidRPr="001B08B4" w:rsidRDefault="00264521" w:rsidP="001B08B4">
            <w:pPr>
              <w:spacing w:afterLines="0" w:line="240" w:lineRule="auto"/>
              <w:rPr>
                <w:kern w:val="0"/>
                <w:szCs w:val="21"/>
                <w:shd w:val="clear" w:color="auto" w:fill="auto"/>
              </w:rPr>
            </w:pPr>
            <w:r w:rsidRPr="001B08B4">
              <w:rPr>
                <w:kern w:val="0"/>
                <w:sz w:val="21"/>
                <w:szCs w:val="21"/>
                <w:shd w:val="clear" w:color="auto" w:fill="auto"/>
              </w:rPr>
              <w:t>CNS</w:t>
            </w:r>
          </w:p>
        </w:tc>
        <w:tc>
          <w:tcPr>
            <w:tcW w:w="0" w:type="auto"/>
            <w:tcBorders>
              <w:top w:val="nil"/>
              <w:left w:val="nil"/>
              <w:bottom w:val="single" w:sz="4" w:space="0" w:color="auto"/>
              <w:right w:val="single" w:sz="4" w:space="0" w:color="auto"/>
            </w:tcBorders>
            <w:shd w:val="clear" w:color="auto" w:fill="auto"/>
            <w:hideMark/>
          </w:tcPr>
          <w:p w14:paraId="4032C015" w14:textId="77777777" w:rsidR="00264521" w:rsidRPr="001B08B4" w:rsidRDefault="00264521" w:rsidP="001B08B4">
            <w:pPr>
              <w:spacing w:afterLines="0" w:line="240" w:lineRule="auto"/>
              <w:rPr>
                <w:kern w:val="0"/>
                <w:szCs w:val="21"/>
                <w:shd w:val="clear" w:color="auto" w:fill="auto"/>
              </w:rPr>
            </w:pPr>
            <w:r w:rsidRPr="001B08B4">
              <w:rPr>
                <w:kern w:val="0"/>
                <w:sz w:val="21"/>
                <w:szCs w:val="21"/>
                <w:shd w:val="clear" w:color="auto" w:fill="auto"/>
              </w:rPr>
              <w:t>60</w:t>
            </w:r>
          </w:p>
        </w:tc>
        <w:tc>
          <w:tcPr>
            <w:tcW w:w="0" w:type="auto"/>
            <w:tcBorders>
              <w:top w:val="nil"/>
              <w:left w:val="nil"/>
              <w:bottom w:val="single" w:sz="4" w:space="0" w:color="auto"/>
              <w:right w:val="single" w:sz="4" w:space="0" w:color="auto"/>
            </w:tcBorders>
            <w:shd w:val="clear" w:color="auto" w:fill="auto"/>
            <w:hideMark/>
          </w:tcPr>
          <w:p w14:paraId="75FFBDBE" w14:textId="77777777" w:rsidR="00264521" w:rsidRPr="001B08B4" w:rsidRDefault="00264521" w:rsidP="001B08B4">
            <w:pPr>
              <w:spacing w:afterLines="0" w:line="240" w:lineRule="auto"/>
              <w:rPr>
                <w:kern w:val="0"/>
                <w:szCs w:val="21"/>
                <w:shd w:val="clear" w:color="auto" w:fill="auto"/>
              </w:rPr>
            </w:pPr>
            <w:r w:rsidRPr="001B08B4">
              <w:rPr>
                <w:kern w:val="0"/>
                <w:sz w:val="21"/>
                <w:szCs w:val="21"/>
                <w:shd w:val="clear" w:color="auto" w:fill="auto"/>
              </w:rPr>
              <w:t xml:space="preserve">7,129 </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6F1F133D" w14:textId="77777777" w:rsidR="00264521" w:rsidRPr="001B08B4" w:rsidRDefault="00264521" w:rsidP="001B08B4">
            <w:pPr>
              <w:spacing w:afterLines="0" w:line="240" w:lineRule="auto"/>
              <w:rPr>
                <w:kern w:val="0"/>
                <w:szCs w:val="21"/>
                <w:shd w:val="clear" w:color="auto" w:fill="auto"/>
              </w:rPr>
            </w:pPr>
            <w:r w:rsidRPr="001B08B4">
              <w:rPr>
                <w:kern w:val="0"/>
                <w:sz w:val="21"/>
                <w:szCs w:val="21"/>
                <w:shd w:val="clear" w:color="auto" w:fill="auto"/>
              </w:rPr>
              <w:t>medulloblastoma survivors (39) vs  treatment failures (21)</w:t>
            </w:r>
          </w:p>
        </w:tc>
      </w:tr>
      <w:tr w:rsidR="00264521" w:rsidRPr="001B08B4" w14:paraId="1949CC9B" w14:textId="77777777" w:rsidTr="00C671FC">
        <w:trPr>
          <w:trHeight w:val="20"/>
        </w:trPr>
        <w:tc>
          <w:tcPr>
            <w:tcW w:w="0" w:type="auto"/>
            <w:tcBorders>
              <w:top w:val="single" w:sz="4" w:space="0" w:color="auto"/>
              <w:left w:val="single" w:sz="4" w:space="0" w:color="auto"/>
              <w:bottom w:val="single" w:sz="4" w:space="0" w:color="auto"/>
              <w:right w:val="single" w:sz="4" w:space="0" w:color="auto"/>
            </w:tcBorders>
            <w:shd w:val="clear" w:color="DBE5F1" w:fill="DBE5F1"/>
            <w:hideMark/>
          </w:tcPr>
          <w:p w14:paraId="15D1643B" w14:textId="77777777" w:rsidR="00264521" w:rsidRPr="001B08B4" w:rsidRDefault="00264521" w:rsidP="001B08B4">
            <w:pPr>
              <w:spacing w:afterLines="0" w:line="240" w:lineRule="auto"/>
              <w:rPr>
                <w:kern w:val="0"/>
                <w:szCs w:val="21"/>
                <w:shd w:val="clear" w:color="auto" w:fill="auto"/>
              </w:rPr>
            </w:pPr>
            <w:r w:rsidRPr="001B08B4">
              <w:rPr>
                <w:kern w:val="0"/>
                <w:sz w:val="21"/>
                <w:szCs w:val="21"/>
                <w:shd w:val="clear" w:color="auto" w:fill="auto"/>
              </w:rPr>
              <w:t>11</w:t>
            </w:r>
          </w:p>
        </w:tc>
        <w:tc>
          <w:tcPr>
            <w:tcW w:w="0" w:type="auto"/>
            <w:tcBorders>
              <w:top w:val="single" w:sz="4" w:space="0" w:color="auto"/>
              <w:left w:val="single" w:sz="4" w:space="0" w:color="auto"/>
              <w:bottom w:val="single" w:sz="4" w:space="0" w:color="auto"/>
              <w:right w:val="single" w:sz="4" w:space="0" w:color="auto"/>
            </w:tcBorders>
            <w:shd w:val="clear" w:color="DBE5F1" w:fill="DBE5F1"/>
            <w:hideMark/>
          </w:tcPr>
          <w:p w14:paraId="1CFED7F2" w14:textId="77777777" w:rsidR="00264521" w:rsidRPr="001B08B4" w:rsidRDefault="00264521" w:rsidP="00592250">
            <w:pPr>
              <w:spacing w:afterLines="0" w:line="240" w:lineRule="auto"/>
              <w:rPr>
                <w:kern w:val="0"/>
                <w:szCs w:val="21"/>
                <w:shd w:val="clear" w:color="auto" w:fill="auto"/>
              </w:rPr>
            </w:pPr>
            <w:r w:rsidRPr="001B08B4">
              <w:rPr>
                <w:kern w:val="0"/>
                <w:sz w:val="21"/>
                <w:szCs w:val="21"/>
                <w:shd w:val="clear" w:color="auto" w:fill="auto"/>
              </w:rPr>
              <w:t xml:space="preserve">Lym </w:t>
            </w:r>
          </w:p>
        </w:tc>
        <w:tc>
          <w:tcPr>
            <w:tcW w:w="0" w:type="auto"/>
            <w:tcBorders>
              <w:top w:val="single" w:sz="4" w:space="0" w:color="auto"/>
              <w:left w:val="single" w:sz="4" w:space="0" w:color="auto"/>
              <w:bottom w:val="single" w:sz="4" w:space="0" w:color="auto"/>
              <w:right w:val="single" w:sz="4" w:space="0" w:color="auto"/>
            </w:tcBorders>
            <w:shd w:val="clear" w:color="DBE5F1" w:fill="DBE5F1"/>
            <w:hideMark/>
          </w:tcPr>
          <w:p w14:paraId="77AF0E57" w14:textId="77777777" w:rsidR="00264521" w:rsidRPr="001B08B4" w:rsidRDefault="00264521" w:rsidP="001B08B4">
            <w:pPr>
              <w:spacing w:afterLines="0" w:line="240" w:lineRule="auto"/>
              <w:rPr>
                <w:kern w:val="0"/>
                <w:szCs w:val="21"/>
                <w:shd w:val="clear" w:color="auto" w:fill="auto"/>
              </w:rPr>
            </w:pPr>
            <w:r w:rsidRPr="001B08B4">
              <w:rPr>
                <w:kern w:val="0"/>
                <w:sz w:val="21"/>
                <w:szCs w:val="21"/>
                <w:shd w:val="clear" w:color="auto" w:fill="auto"/>
              </w:rPr>
              <w:t>45</w:t>
            </w:r>
          </w:p>
        </w:tc>
        <w:tc>
          <w:tcPr>
            <w:tcW w:w="0" w:type="auto"/>
            <w:tcBorders>
              <w:top w:val="single" w:sz="4" w:space="0" w:color="auto"/>
              <w:left w:val="single" w:sz="4" w:space="0" w:color="auto"/>
              <w:bottom w:val="single" w:sz="4" w:space="0" w:color="auto"/>
              <w:right w:val="single" w:sz="4" w:space="0" w:color="auto"/>
            </w:tcBorders>
            <w:shd w:val="clear" w:color="DBE5F1" w:fill="DBE5F1"/>
            <w:hideMark/>
          </w:tcPr>
          <w:p w14:paraId="11C61EFD" w14:textId="77777777" w:rsidR="00264521" w:rsidRPr="001B08B4" w:rsidRDefault="00264521" w:rsidP="001B08B4">
            <w:pPr>
              <w:spacing w:afterLines="0" w:line="240" w:lineRule="auto"/>
              <w:rPr>
                <w:kern w:val="0"/>
                <w:szCs w:val="21"/>
                <w:shd w:val="clear" w:color="auto" w:fill="auto"/>
              </w:rPr>
            </w:pPr>
            <w:r w:rsidRPr="001B08B4">
              <w:rPr>
                <w:kern w:val="0"/>
                <w:sz w:val="21"/>
                <w:szCs w:val="21"/>
                <w:shd w:val="clear" w:color="auto" w:fill="auto"/>
              </w:rPr>
              <w:t xml:space="preserve">4,026 </w:t>
            </w:r>
          </w:p>
        </w:tc>
        <w:tc>
          <w:tcPr>
            <w:tcW w:w="0" w:type="auto"/>
            <w:tcBorders>
              <w:top w:val="single" w:sz="4" w:space="0" w:color="auto"/>
              <w:left w:val="single" w:sz="4" w:space="0" w:color="auto"/>
              <w:bottom w:val="single" w:sz="4" w:space="0" w:color="auto"/>
              <w:right w:val="single" w:sz="4" w:space="0" w:color="auto"/>
            </w:tcBorders>
            <w:shd w:val="clear" w:color="DBE5F1" w:fill="DBE5F1"/>
            <w:hideMark/>
          </w:tcPr>
          <w:p w14:paraId="789F7B4A" w14:textId="77777777" w:rsidR="00264521" w:rsidRPr="001B08B4" w:rsidRDefault="00264521" w:rsidP="001B08B4">
            <w:pPr>
              <w:spacing w:afterLines="0" w:line="240" w:lineRule="auto"/>
              <w:rPr>
                <w:kern w:val="0"/>
                <w:szCs w:val="21"/>
                <w:shd w:val="clear" w:color="auto" w:fill="auto"/>
              </w:rPr>
            </w:pPr>
            <w:r w:rsidRPr="001B08B4">
              <w:rPr>
                <w:kern w:val="0"/>
                <w:sz w:val="21"/>
                <w:szCs w:val="21"/>
                <w:shd w:val="clear" w:color="auto" w:fill="auto"/>
              </w:rPr>
              <w:t>germinalcentre (22) vs activated B-like DLBCL (23)</w:t>
            </w:r>
          </w:p>
        </w:tc>
      </w:tr>
      <w:tr w:rsidR="00264521" w:rsidRPr="001B08B4" w14:paraId="6B4113A4" w14:textId="77777777" w:rsidTr="00C671FC">
        <w:trPr>
          <w:trHeight w:val="20"/>
        </w:trPr>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3F3B2090" w14:textId="77777777" w:rsidR="00264521" w:rsidRPr="001B08B4" w:rsidRDefault="00264521" w:rsidP="001B08B4">
            <w:pPr>
              <w:spacing w:afterLines="0" w:line="240" w:lineRule="auto"/>
              <w:rPr>
                <w:kern w:val="0"/>
                <w:szCs w:val="21"/>
                <w:shd w:val="clear" w:color="auto" w:fill="auto"/>
              </w:rPr>
            </w:pPr>
            <w:r w:rsidRPr="001B08B4">
              <w:rPr>
                <w:kern w:val="0"/>
                <w:sz w:val="21"/>
                <w:szCs w:val="21"/>
                <w:shd w:val="clear" w:color="auto" w:fill="auto"/>
              </w:rPr>
              <w:t>12</w:t>
            </w:r>
          </w:p>
        </w:tc>
        <w:tc>
          <w:tcPr>
            <w:tcW w:w="0" w:type="auto"/>
            <w:tcBorders>
              <w:top w:val="nil"/>
              <w:left w:val="nil"/>
              <w:bottom w:val="single" w:sz="4" w:space="0" w:color="auto"/>
              <w:right w:val="single" w:sz="4" w:space="0" w:color="auto"/>
            </w:tcBorders>
            <w:shd w:val="clear" w:color="auto" w:fill="auto"/>
            <w:hideMark/>
          </w:tcPr>
          <w:p w14:paraId="5A5D0E60" w14:textId="77777777" w:rsidR="00264521" w:rsidRPr="001B08B4" w:rsidRDefault="00264521" w:rsidP="00592250">
            <w:pPr>
              <w:spacing w:afterLines="0" w:line="240" w:lineRule="auto"/>
              <w:rPr>
                <w:kern w:val="0"/>
                <w:szCs w:val="21"/>
                <w:shd w:val="clear" w:color="auto" w:fill="auto"/>
              </w:rPr>
            </w:pPr>
            <w:r w:rsidRPr="001B08B4">
              <w:rPr>
                <w:kern w:val="0"/>
                <w:sz w:val="21"/>
                <w:szCs w:val="21"/>
                <w:shd w:val="clear" w:color="auto" w:fill="auto"/>
              </w:rPr>
              <w:t xml:space="preserve">Adeno </w:t>
            </w:r>
          </w:p>
        </w:tc>
        <w:tc>
          <w:tcPr>
            <w:tcW w:w="0" w:type="auto"/>
            <w:tcBorders>
              <w:top w:val="nil"/>
              <w:left w:val="nil"/>
              <w:bottom w:val="single" w:sz="4" w:space="0" w:color="auto"/>
              <w:right w:val="single" w:sz="4" w:space="0" w:color="auto"/>
            </w:tcBorders>
            <w:shd w:val="clear" w:color="auto" w:fill="auto"/>
            <w:hideMark/>
          </w:tcPr>
          <w:p w14:paraId="3EFD5F74" w14:textId="77777777" w:rsidR="00264521" w:rsidRPr="001B08B4" w:rsidRDefault="00264521" w:rsidP="001B08B4">
            <w:pPr>
              <w:spacing w:afterLines="0" w:line="240" w:lineRule="auto"/>
              <w:rPr>
                <w:kern w:val="0"/>
                <w:szCs w:val="21"/>
                <w:shd w:val="clear" w:color="auto" w:fill="auto"/>
              </w:rPr>
            </w:pPr>
            <w:r w:rsidRPr="001B08B4">
              <w:rPr>
                <w:kern w:val="0"/>
                <w:sz w:val="21"/>
                <w:szCs w:val="21"/>
                <w:shd w:val="clear" w:color="auto" w:fill="auto"/>
              </w:rPr>
              <w:t>36</w:t>
            </w:r>
          </w:p>
        </w:tc>
        <w:tc>
          <w:tcPr>
            <w:tcW w:w="0" w:type="auto"/>
            <w:tcBorders>
              <w:top w:val="nil"/>
              <w:left w:val="nil"/>
              <w:bottom w:val="single" w:sz="4" w:space="0" w:color="auto"/>
              <w:right w:val="single" w:sz="4" w:space="0" w:color="auto"/>
            </w:tcBorders>
            <w:shd w:val="clear" w:color="auto" w:fill="auto"/>
            <w:hideMark/>
          </w:tcPr>
          <w:p w14:paraId="1943B22B" w14:textId="77777777" w:rsidR="00264521" w:rsidRPr="001B08B4" w:rsidRDefault="00264521" w:rsidP="001B08B4">
            <w:pPr>
              <w:spacing w:afterLines="0" w:line="240" w:lineRule="auto"/>
              <w:rPr>
                <w:kern w:val="0"/>
                <w:szCs w:val="21"/>
                <w:shd w:val="clear" w:color="auto" w:fill="auto"/>
              </w:rPr>
            </w:pPr>
            <w:r w:rsidRPr="001B08B4">
              <w:rPr>
                <w:kern w:val="0"/>
                <w:sz w:val="21"/>
                <w:szCs w:val="21"/>
                <w:shd w:val="clear" w:color="auto" w:fill="auto"/>
              </w:rPr>
              <w:t xml:space="preserve">7,457 </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5516EAF8" w14:textId="77777777" w:rsidR="00264521" w:rsidRPr="001B08B4" w:rsidRDefault="00264521" w:rsidP="001B08B4">
            <w:pPr>
              <w:spacing w:afterLines="0" w:line="240" w:lineRule="auto"/>
              <w:rPr>
                <w:kern w:val="0"/>
                <w:szCs w:val="21"/>
                <w:shd w:val="clear" w:color="auto" w:fill="auto"/>
              </w:rPr>
            </w:pPr>
            <w:r w:rsidRPr="001B08B4">
              <w:rPr>
                <w:kern w:val="0"/>
                <w:sz w:val="21"/>
                <w:szCs w:val="21"/>
                <w:shd w:val="clear" w:color="auto" w:fill="auto"/>
              </w:rPr>
              <w:t>colon adenocarcinoma (18) vs normal (18)</w:t>
            </w:r>
          </w:p>
        </w:tc>
      </w:tr>
      <w:tr w:rsidR="00264521" w:rsidRPr="001B08B4" w14:paraId="05A00039" w14:textId="77777777" w:rsidTr="00C671FC">
        <w:trPr>
          <w:trHeight w:val="20"/>
        </w:trPr>
        <w:tc>
          <w:tcPr>
            <w:tcW w:w="0" w:type="auto"/>
            <w:tcBorders>
              <w:top w:val="single" w:sz="4" w:space="0" w:color="auto"/>
              <w:left w:val="single" w:sz="4" w:space="0" w:color="auto"/>
              <w:bottom w:val="single" w:sz="4" w:space="0" w:color="auto"/>
              <w:right w:val="single" w:sz="4" w:space="0" w:color="auto"/>
            </w:tcBorders>
            <w:shd w:val="clear" w:color="DBE5F1" w:fill="DBE5F1"/>
            <w:hideMark/>
          </w:tcPr>
          <w:p w14:paraId="3A9B7BD5" w14:textId="77777777" w:rsidR="00264521" w:rsidRPr="001B08B4" w:rsidRDefault="00264521" w:rsidP="001B08B4">
            <w:pPr>
              <w:spacing w:afterLines="0" w:line="240" w:lineRule="auto"/>
              <w:rPr>
                <w:kern w:val="0"/>
                <w:szCs w:val="21"/>
                <w:shd w:val="clear" w:color="auto" w:fill="auto"/>
              </w:rPr>
            </w:pPr>
            <w:r w:rsidRPr="001B08B4">
              <w:rPr>
                <w:kern w:val="0"/>
                <w:sz w:val="21"/>
                <w:szCs w:val="21"/>
                <w:shd w:val="clear" w:color="auto" w:fill="auto"/>
              </w:rPr>
              <w:t>13</w:t>
            </w:r>
          </w:p>
        </w:tc>
        <w:tc>
          <w:tcPr>
            <w:tcW w:w="0" w:type="auto"/>
            <w:tcBorders>
              <w:top w:val="single" w:sz="4" w:space="0" w:color="auto"/>
              <w:left w:val="single" w:sz="4" w:space="0" w:color="auto"/>
              <w:bottom w:val="single" w:sz="4" w:space="0" w:color="auto"/>
              <w:right w:val="single" w:sz="4" w:space="0" w:color="auto"/>
            </w:tcBorders>
            <w:shd w:val="clear" w:color="DBE5F1" w:fill="DBE5F1"/>
            <w:hideMark/>
          </w:tcPr>
          <w:p w14:paraId="79EA5A97" w14:textId="77777777" w:rsidR="00264521" w:rsidRPr="001B08B4" w:rsidRDefault="00264521" w:rsidP="00592250">
            <w:pPr>
              <w:spacing w:afterLines="0" w:line="240" w:lineRule="auto"/>
              <w:rPr>
                <w:kern w:val="0"/>
                <w:szCs w:val="21"/>
                <w:shd w:val="clear" w:color="auto" w:fill="auto"/>
              </w:rPr>
            </w:pPr>
            <w:r w:rsidRPr="001B08B4">
              <w:rPr>
                <w:kern w:val="0"/>
                <w:sz w:val="21"/>
                <w:szCs w:val="21"/>
                <w:shd w:val="clear" w:color="auto" w:fill="auto"/>
              </w:rPr>
              <w:t>Gas</w:t>
            </w:r>
          </w:p>
        </w:tc>
        <w:tc>
          <w:tcPr>
            <w:tcW w:w="0" w:type="auto"/>
            <w:tcBorders>
              <w:top w:val="single" w:sz="4" w:space="0" w:color="auto"/>
              <w:left w:val="single" w:sz="4" w:space="0" w:color="auto"/>
              <w:bottom w:val="single" w:sz="4" w:space="0" w:color="auto"/>
              <w:right w:val="single" w:sz="4" w:space="0" w:color="auto"/>
            </w:tcBorders>
            <w:shd w:val="clear" w:color="DBE5F1" w:fill="DBE5F1"/>
            <w:hideMark/>
          </w:tcPr>
          <w:p w14:paraId="2EA2463F" w14:textId="77777777" w:rsidR="00264521" w:rsidRPr="001B08B4" w:rsidRDefault="00264521" w:rsidP="001B08B4">
            <w:pPr>
              <w:spacing w:afterLines="0" w:line="240" w:lineRule="auto"/>
              <w:rPr>
                <w:kern w:val="0"/>
                <w:szCs w:val="21"/>
                <w:shd w:val="clear" w:color="auto" w:fill="auto"/>
              </w:rPr>
            </w:pPr>
            <w:r w:rsidRPr="001B08B4">
              <w:rPr>
                <w:kern w:val="0"/>
                <w:sz w:val="21"/>
                <w:szCs w:val="21"/>
                <w:shd w:val="clear" w:color="auto" w:fill="auto"/>
              </w:rPr>
              <w:t>65</w:t>
            </w:r>
          </w:p>
        </w:tc>
        <w:tc>
          <w:tcPr>
            <w:tcW w:w="0" w:type="auto"/>
            <w:tcBorders>
              <w:top w:val="single" w:sz="4" w:space="0" w:color="auto"/>
              <w:left w:val="single" w:sz="4" w:space="0" w:color="auto"/>
              <w:bottom w:val="single" w:sz="4" w:space="0" w:color="auto"/>
              <w:right w:val="single" w:sz="4" w:space="0" w:color="auto"/>
            </w:tcBorders>
            <w:shd w:val="clear" w:color="DBE5F1" w:fill="DBE5F1"/>
            <w:hideMark/>
          </w:tcPr>
          <w:p w14:paraId="226DAE3D" w14:textId="77777777" w:rsidR="00264521" w:rsidRPr="001B08B4" w:rsidRDefault="00264521" w:rsidP="001B08B4">
            <w:pPr>
              <w:spacing w:afterLines="0" w:line="240" w:lineRule="auto"/>
              <w:rPr>
                <w:kern w:val="0"/>
                <w:szCs w:val="21"/>
                <w:shd w:val="clear" w:color="auto" w:fill="auto"/>
              </w:rPr>
            </w:pPr>
            <w:r w:rsidRPr="001B08B4">
              <w:rPr>
                <w:kern w:val="0"/>
                <w:sz w:val="21"/>
                <w:szCs w:val="21"/>
                <w:shd w:val="clear" w:color="auto" w:fill="auto"/>
              </w:rPr>
              <w:t xml:space="preserve">22,645 </w:t>
            </w:r>
          </w:p>
        </w:tc>
        <w:tc>
          <w:tcPr>
            <w:tcW w:w="0" w:type="auto"/>
            <w:tcBorders>
              <w:top w:val="single" w:sz="4" w:space="0" w:color="auto"/>
              <w:left w:val="single" w:sz="4" w:space="0" w:color="auto"/>
              <w:bottom w:val="single" w:sz="4" w:space="0" w:color="auto"/>
              <w:right w:val="single" w:sz="4" w:space="0" w:color="auto"/>
            </w:tcBorders>
            <w:shd w:val="clear" w:color="DBE5F1" w:fill="DBE5F1"/>
            <w:hideMark/>
          </w:tcPr>
          <w:p w14:paraId="64C21B59" w14:textId="77777777" w:rsidR="00264521" w:rsidRPr="001B08B4" w:rsidRDefault="00264521" w:rsidP="001B08B4">
            <w:pPr>
              <w:spacing w:afterLines="0" w:line="240" w:lineRule="auto"/>
              <w:rPr>
                <w:kern w:val="0"/>
                <w:szCs w:val="21"/>
                <w:shd w:val="clear" w:color="auto" w:fill="auto"/>
              </w:rPr>
            </w:pPr>
            <w:r w:rsidRPr="001B08B4">
              <w:rPr>
                <w:kern w:val="0"/>
                <w:sz w:val="21"/>
                <w:szCs w:val="21"/>
                <w:shd w:val="clear" w:color="auto" w:fill="auto"/>
              </w:rPr>
              <w:t>gastric cancer (29) vs non-malignants (36)</w:t>
            </w:r>
          </w:p>
        </w:tc>
      </w:tr>
      <w:tr w:rsidR="00264521" w:rsidRPr="001B08B4" w14:paraId="14C54136" w14:textId="77777777" w:rsidTr="00C671FC">
        <w:trPr>
          <w:trHeight w:val="20"/>
        </w:trPr>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66354AD8" w14:textId="77777777" w:rsidR="00264521" w:rsidRPr="001B08B4" w:rsidRDefault="00264521" w:rsidP="001B08B4">
            <w:pPr>
              <w:spacing w:afterLines="0" w:line="240" w:lineRule="auto"/>
              <w:rPr>
                <w:kern w:val="0"/>
                <w:szCs w:val="21"/>
                <w:shd w:val="clear" w:color="auto" w:fill="auto"/>
              </w:rPr>
            </w:pPr>
            <w:r w:rsidRPr="001B08B4">
              <w:rPr>
                <w:kern w:val="0"/>
                <w:sz w:val="21"/>
                <w:szCs w:val="21"/>
                <w:shd w:val="clear" w:color="auto" w:fill="auto"/>
              </w:rPr>
              <w:t>14</w:t>
            </w:r>
          </w:p>
        </w:tc>
        <w:tc>
          <w:tcPr>
            <w:tcW w:w="0" w:type="auto"/>
            <w:tcBorders>
              <w:top w:val="nil"/>
              <w:left w:val="nil"/>
              <w:bottom w:val="single" w:sz="4" w:space="0" w:color="auto"/>
              <w:right w:val="single" w:sz="4" w:space="0" w:color="auto"/>
            </w:tcBorders>
            <w:shd w:val="clear" w:color="auto" w:fill="auto"/>
            <w:hideMark/>
          </w:tcPr>
          <w:p w14:paraId="25852CE4" w14:textId="77777777" w:rsidR="00264521" w:rsidRPr="001B08B4" w:rsidRDefault="00264521" w:rsidP="00592250">
            <w:pPr>
              <w:spacing w:afterLines="0" w:line="240" w:lineRule="auto"/>
              <w:rPr>
                <w:kern w:val="0"/>
                <w:szCs w:val="21"/>
                <w:shd w:val="clear" w:color="auto" w:fill="auto"/>
              </w:rPr>
            </w:pPr>
            <w:r w:rsidRPr="001B08B4">
              <w:rPr>
                <w:kern w:val="0"/>
                <w:sz w:val="21"/>
                <w:szCs w:val="21"/>
                <w:shd w:val="clear" w:color="auto" w:fill="auto"/>
              </w:rPr>
              <w:t xml:space="preserve">Gas1 </w:t>
            </w:r>
          </w:p>
        </w:tc>
        <w:tc>
          <w:tcPr>
            <w:tcW w:w="0" w:type="auto"/>
            <w:tcBorders>
              <w:top w:val="nil"/>
              <w:left w:val="nil"/>
              <w:bottom w:val="single" w:sz="4" w:space="0" w:color="auto"/>
              <w:right w:val="single" w:sz="4" w:space="0" w:color="auto"/>
            </w:tcBorders>
            <w:shd w:val="clear" w:color="auto" w:fill="auto"/>
            <w:hideMark/>
          </w:tcPr>
          <w:p w14:paraId="0117FA4D" w14:textId="77777777" w:rsidR="00264521" w:rsidRPr="001B08B4" w:rsidRDefault="00264521" w:rsidP="001B08B4">
            <w:pPr>
              <w:spacing w:afterLines="0" w:line="240" w:lineRule="auto"/>
              <w:rPr>
                <w:kern w:val="0"/>
                <w:szCs w:val="21"/>
                <w:shd w:val="clear" w:color="auto" w:fill="auto"/>
              </w:rPr>
            </w:pPr>
            <w:r w:rsidRPr="001B08B4">
              <w:rPr>
                <w:kern w:val="0"/>
                <w:sz w:val="21"/>
                <w:szCs w:val="21"/>
                <w:shd w:val="clear" w:color="auto" w:fill="auto"/>
              </w:rPr>
              <w:t>144</w:t>
            </w:r>
          </w:p>
        </w:tc>
        <w:tc>
          <w:tcPr>
            <w:tcW w:w="0" w:type="auto"/>
            <w:tcBorders>
              <w:top w:val="nil"/>
              <w:left w:val="nil"/>
              <w:bottom w:val="single" w:sz="4" w:space="0" w:color="auto"/>
              <w:right w:val="single" w:sz="4" w:space="0" w:color="auto"/>
            </w:tcBorders>
            <w:shd w:val="clear" w:color="auto" w:fill="auto"/>
            <w:hideMark/>
          </w:tcPr>
          <w:p w14:paraId="0FEA1CCA" w14:textId="77777777" w:rsidR="00264521" w:rsidRPr="001B08B4" w:rsidRDefault="00264521" w:rsidP="001B08B4">
            <w:pPr>
              <w:spacing w:afterLines="0" w:line="240" w:lineRule="auto"/>
              <w:rPr>
                <w:kern w:val="0"/>
                <w:szCs w:val="21"/>
                <w:shd w:val="clear" w:color="auto" w:fill="auto"/>
              </w:rPr>
            </w:pPr>
            <w:r w:rsidRPr="001B08B4">
              <w:rPr>
                <w:kern w:val="0"/>
                <w:sz w:val="21"/>
                <w:szCs w:val="21"/>
                <w:shd w:val="clear" w:color="auto" w:fill="auto"/>
              </w:rPr>
              <w:t xml:space="preserve">22,283 </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235F296F" w14:textId="77777777" w:rsidR="00264521" w:rsidRPr="001B08B4" w:rsidRDefault="00264521" w:rsidP="001B08B4">
            <w:pPr>
              <w:spacing w:afterLines="0" w:line="240" w:lineRule="auto"/>
              <w:rPr>
                <w:kern w:val="0"/>
                <w:szCs w:val="21"/>
                <w:shd w:val="clear" w:color="auto" w:fill="auto"/>
              </w:rPr>
            </w:pPr>
            <w:r w:rsidRPr="001B08B4">
              <w:rPr>
                <w:kern w:val="0"/>
                <w:sz w:val="21"/>
                <w:szCs w:val="21"/>
                <w:shd w:val="clear" w:color="auto" w:fill="auto"/>
              </w:rPr>
              <w:t>non-cardia gastric cancer (72) vs normal (72)</w:t>
            </w:r>
          </w:p>
        </w:tc>
      </w:tr>
      <w:tr w:rsidR="00264521" w:rsidRPr="001B08B4" w14:paraId="2A0465AB" w14:textId="77777777" w:rsidTr="00C671FC">
        <w:trPr>
          <w:trHeight w:val="20"/>
        </w:trPr>
        <w:tc>
          <w:tcPr>
            <w:tcW w:w="0" w:type="auto"/>
            <w:tcBorders>
              <w:top w:val="single" w:sz="4" w:space="0" w:color="auto"/>
              <w:left w:val="single" w:sz="4" w:space="0" w:color="auto"/>
              <w:bottom w:val="single" w:sz="4" w:space="0" w:color="auto"/>
              <w:right w:val="single" w:sz="4" w:space="0" w:color="auto"/>
            </w:tcBorders>
            <w:shd w:val="clear" w:color="DBE5F1" w:fill="DBE5F1"/>
            <w:hideMark/>
          </w:tcPr>
          <w:p w14:paraId="6E636116" w14:textId="77777777" w:rsidR="00264521" w:rsidRPr="001B08B4" w:rsidRDefault="00264521" w:rsidP="001B08B4">
            <w:pPr>
              <w:spacing w:afterLines="0" w:line="240" w:lineRule="auto"/>
              <w:rPr>
                <w:kern w:val="0"/>
                <w:szCs w:val="21"/>
                <w:shd w:val="clear" w:color="auto" w:fill="auto"/>
              </w:rPr>
            </w:pPr>
            <w:r w:rsidRPr="001B08B4">
              <w:rPr>
                <w:kern w:val="0"/>
                <w:sz w:val="21"/>
                <w:szCs w:val="21"/>
                <w:shd w:val="clear" w:color="auto" w:fill="auto"/>
              </w:rPr>
              <w:t>15</w:t>
            </w:r>
          </w:p>
        </w:tc>
        <w:tc>
          <w:tcPr>
            <w:tcW w:w="0" w:type="auto"/>
            <w:tcBorders>
              <w:top w:val="single" w:sz="4" w:space="0" w:color="auto"/>
              <w:left w:val="single" w:sz="4" w:space="0" w:color="auto"/>
              <w:bottom w:val="single" w:sz="4" w:space="0" w:color="auto"/>
              <w:right w:val="single" w:sz="4" w:space="0" w:color="auto"/>
            </w:tcBorders>
            <w:shd w:val="clear" w:color="DBE5F1" w:fill="DBE5F1"/>
            <w:hideMark/>
          </w:tcPr>
          <w:p w14:paraId="75906E7B" w14:textId="77777777" w:rsidR="00264521" w:rsidRPr="001B08B4" w:rsidRDefault="00264521" w:rsidP="00592250">
            <w:pPr>
              <w:spacing w:afterLines="0" w:line="240" w:lineRule="auto"/>
              <w:rPr>
                <w:kern w:val="0"/>
                <w:szCs w:val="21"/>
                <w:shd w:val="clear" w:color="auto" w:fill="auto"/>
              </w:rPr>
            </w:pPr>
            <w:r w:rsidRPr="001B08B4">
              <w:rPr>
                <w:kern w:val="0"/>
                <w:sz w:val="21"/>
                <w:szCs w:val="21"/>
                <w:shd w:val="clear" w:color="auto" w:fill="auto"/>
              </w:rPr>
              <w:t xml:space="preserve">Gas2 </w:t>
            </w:r>
          </w:p>
        </w:tc>
        <w:tc>
          <w:tcPr>
            <w:tcW w:w="0" w:type="auto"/>
            <w:tcBorders>
              <w:top w:val="single" w:sz="4" w:space="0" w:color="auto"/>
              <w:left w:val="single" w:sz="4" w:space="0" w:color="auto"/>
              <w:bottom w:val="single" w:sz="4" w:space="0" w:color="auto"/>
              <w:right w:val="single" w:sz="4" w:space="0" w:color="auto"/>
            </w:tcBorders>
            <w:shd w:val="clear" w:color="DBE5F1" w:fill="DBE5F1"/>
            <w:hideMark/>
          </w:tcPr>
          <w:p w14:paraId="40EB530E" w14:textId="77777777" w:rsidR="00264521" w:rsidRPr="001B08B4" w:rsidRDefault="00264521" w:rsidP="001B08B4">
            <w:pPr>
              <w:spacing w:afterLines="0" w:line="240" w:lineRule="auto"/>
              <w:rPr>
                <w:kern w:val="0"/>
                <w:szCs w:val="21"/>
                <w:shd w:val="clear" w:color="auto" w:fill="auto"/>
              </w:rPr>
            </w:pPr>
            <w:r w:rsidRPr="001B08B4">
              <w:rPr>
                <w:kern w:val="0"/>
                <w:sz w:val="21"/>
                <w:szCs w:val="21"/>
                <w:shd w:val="clear" w:color="auto" w:fill="auto"/>
              </w:rPr>
              <w:t>124</w:t>
            </w:r>
          </w:p>
        </w:tc>
        <w:tc>
          <w:tcPr>
            <w:tcW w:w="0" w:type="auto"/>
            <w:tcBorders>
              <w:top w:val="single" w:sz="4" w:space="0" w:color="auto"/>
              <w:left w:val="single" w:sz="4" w:space="0" w:color="auto"/>
              <w:bottom w:val="single" w:sz="4" w:space="0" w:color="auto"/>
              <w:right w:val="single" w:sz="4" w:space="0" w:color="auto"/>
            </w:tcBorders>
            <w:shd w:val="clear" w:color="DBE5F1" w:fill="DBE5F1"/>
            <w:hideMark/>
          </w:tcPr>
          <w:p w14:paraId="1EDE08FE" w14:textId="77777777" w:rsidR="00264521" w:rsidRPr="001B08B4" w:rsidRDefault="00264521" w:rsidP="001B08B4">
            <w:pPr>
              <w:spacing w:afterLines="0" w:line="240" w:lineRule="auto"/>
              <w:rPr>
                <w:kern w:val="0"/>
                <w:szCs w:val="21"/>
                <w:shd w:val="clear" w:color="auto" w:fill="auto"/>
              </w:rPr>
            </w:pPr>
            <w:r w:rsidRPr="001B08B4">
              <w:rPr>
                <w:kern w:val="0"/>
                <w:sz w:val="21"/>
                <w:szCs w:val="21"/>
                <w:shd w:val="clear" w:color="auto" w:fill="auto"/>
              </w:rPr>
              <w:t xml:space="preserve">22,283 </w:t>
            </w:r>
          </w:p>
        </w:tc>
        <w:tc>
          <w:tcPr>
            <w:tcW w:w="0" w:type="auto"/>
            <w:tcBorders>
              <w:top w:val="single" w:sz="4" w:space="0" w:color="auto"/>
              <w:left w:val="single" w:sz="4" w:space="0" w:color="auto"/>
              <w:bottom w:val="single" w:sz="4" w:space="0" w:color="auto"/>
              <w:right w:val="single" w:sz="4" w:space="0" w:color="auto"/>
            </w:tcBorders>
            <w:shd w:val="clear" w:color="DBE5F1" w:fill="DBE5F1"/>
            <w:hideMark/>
          </w:tcPr>
          <w:p w14:paraId="470BC7FF" w14:textId="77777777" w:rsidR="00264521" w:rsidRPr="001B08B4" w:rsidRDefault="00264521" w:rsidP="001B08B4">
            <w:pPr>
              <w:spacing w:afterLines="0" w:line="240" w:lineRule="auto"/>
              <w:rPr>
                <w:kern w:val="0"/>
                <w:szCs w:val="21"/>
                <w:shd w:val="clear" w:color="auto" w:fill="auto"/>
              </w:rPr>
            </w:pPr>
            <w:r w:rsidRPr="001B08B4">
              <w:rPr>
                <w:kern w:val="0"/>
                <w:sz w:val="21"/>
                <w:szCs w:val="21"/>
                <w:shd w:val="clear" w:color="auto" w:fill="auto"/>
              </w:rPr>
              <w:t>cardia gastric cancer (62) vs normal (62)</w:t>
            </w:r>
          </w:p>
        </w:tc>
      </w:tr>
      <w:tr w:rsidR="00264521" w:rsidRPr="001B08B4" w14:paraId="71FE0C09" w14:textId="77777777" w:rsidTr="00C671FC">
        <w:trPr>
          <w:trHeight w:val="20"/>
        </w:trPr>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05BD1768" w14:textId="77777777" w:rsidR="00264521" w:rsidRPr="001B08B4" w:rsidRDefault="00264521" w:rsidP="001B08B4">
            <w:pPr>
              <w:spacing w:afterLines="0" w:line="240" w:lineRule="auto"/>
              <w:rPr>
                <w:kern w:val="0"/>
                <w:szCs w:val="21"/>
                <w:shd w:val="clear" w:color="auto" w:fill="auto"/>
              </w:rPr>
            </w:pPr>
            <w:r w:rsidRPr="001B08B4">
              <w:rPr>
                <w:kern w:val="0"/>
                <w:sz w:val="21"/>
                <w:szCs w:val="21"/>
                <w:shd w:val="clear" w:color="auto" w:fill="auto"/>
              </w:rPr>
              <w:t>16</w:t>
            </w:r>
          </w:p>
        </w:tc>
        <w:tc>
          <w:tcPr>
            <w:tcW w:w="0" w:type="auto"/>
            <w:tcBorders>
              <w:top w:val="nil"/>
              <w:left w:val="nil"/>
              <w:bottom w:val="single" w:sz="4" w:space="0" w:color="auto"/>
              <w:right w:val="single" w:sz="4" w:space="0" w:color="auto"/>
            </w:tcBorders>
            <w:shd w:val="clear" w:color="auto" w:fill="auto"/>
            <w:hideMark/>
          </w:tcPr>
          <w:p w14:paraId="4237B2CB" w14:textId="77777777" w:rsidR="00264521" w:rsidRPr="001B08B4" w:rsidRDefault="00264521" w:rsidP="001B08B4">
            <w:pPr>
              <w:spacing w:afterLines="0" w:line="240" w:lineRule="auto"/>
              <w:rPr>
                <w:kern w:val="0"/>
                <w:szCs w:val="21"/>
                <w:shd w:val="clear" w:color="auto" w:fill="auto"/>
              </w:rPr>
            </w:pPr>
            <w:r w:rsidRPr="001B08B4">
              <w:rPr>
                <w:kern w:val="0"/>
                <w:sz w:val="21"/>
                <w:szCs w:val="21"/>
                <w:shd w:val="clear" w:color="auto" w:fill="auto"/>
              </w:rPr>
              <w:t>T1D</w:t>
            </w:r>
          </w:p>
        </w:tc>
        <w:tc>
          <w:tcPr>
            <w:tcW w:w="0" w:type="auto"/>
            <w:tcBorders>
              <w:top w:val="nil"/>
              <w:left w:val="nil"/>
              <w:bottom w:val="single" w:sz="4" w:space="0" w:color="auto"/>
              <w:right w:val="single" w:sz="4" w:space="0" w:color="auto"/>
            </w:tcBorders>
            <w:shd w:val="clear" w:color="auto" w:fill="auto"/>
            <w:hideMark/>
          </w:tcPr>
          <w:p w14:paraId="6DD2F08F" w14:textId="77777777" w:rsidR="00264521" w:rsidRPr="001B08B4" w:rsidRDefault="00264521" w:rsidP="001B08B4">
            <w:pPr>
              <w:spacing w:afterLines="0" w:line="240" w:lineRule="auto"/>
              <w:rPr>
                <w:kern w:val="0"/>
                <w:szCs w:val="21"/>
                <w:shd w:val="clear" w:color="auto" w:fill="auto"/>
              </w:rPr>
            </w:pPr>
            <w:r w:rsidRPr="001B08B4">
              <w:rPr>
                <w:kern w:val="0"/>
                <w:sz w:val="21"/>
                <w:szCs w:val="21"/>
                <w:shd w:val="clear" w:color="auto" w:fill="auto"/>
              </w:rPr>
              <w:t>101</w:t>
            </w:r>
          </w:p>
        </w:tc>
        <w:tc>
          <w:tcPr>
            <w:tcW w:w="0" w:type="auto"/>
            <w:tcBorders>
              <w:top w:val="nil"/>
              <w:left w:val="nil"/>
              <w:bottom w:val="single" w:sz="4" w:space="0" w:color="auto"/>
              <w:right w:val="single" w:sz="4" w:space="0" w:color="auto"/>
            </w:tcBorders>
            <w:shd w:val="clear" w:color="auto" w:fill="auto"/>
            <w:hideMark/>
          </w:tcPr>
          <w:p w14:paraId="50637D7B" w14:textId="77777777" w:rsidR="00264521" w:rsidRPr="001B08B4" w:rsidRDefault="00264521" w:rsidP="001B08B4">
            <w:pPr>
              <w:spacing w:afterLines="0" w:line="240" w:lineRule="auto"/>
              <w:rPr>
                <w:kern w:val="0"/>
                <w:szCs w:val="21"/>
                <w:shd w:val="clear" w:color="auto" w:fill="auto"/>
              </w:rPr>
            </w:pPr>
            <w:r w:rsidRPr="001B08B4">
              <w:rPr>
                <w:kern w:val="0"/>
                <w:sz w:val="21"/>
                <w:szCs w:val="21"/>
                <w:shd w:val="clear" w:color="auto" w:fill="auto"/>
              </w:rPr>
              <w:t xml:space="preserve">54,675 </w:t>
            </w:r>
          </w:p>
        </w:tc>
        <w:tc>
          <w:tcPr>
            <w:tcW w:w="0" w:type="auto"/>
            <w:tcBorders>
              <w:top w:val="single" w:sz="4" w:space="0" w:color="auto"/>
              <w:left w:val="single" w:sz="4" w:space="0" w:color="auto"/>
              <w:bottom w:val="single" w:sz="4" w:space="0" w:color="auto"/>
              <w:right w:val="single" w:sz="4" w:space="0" w:color="auto"/>
            </w:tcBorders>
            <w:shd w:val="clear" w:color="auto" w:fill="auto"/>
            <w:hideMark/>
          </w:tcPr>
          <w:p w14:paraId="13D1C84E" w14:textId="77777777" w:rsidR="00264521" w:rsidRPr="001B08B4" w:rsidRDefault="00264521" w:rsidP="001B08B4">
            <w:pPr>
              <w:spacing w:afterLines="0" w:line="240" w:lineRule="auto"/>
              <w:rPr>
                <w:kern w:val="0"/>
                <w:szCs w:val="21"/>
                <w:shd w:val="clear" w:color="auto" w:fill="auto"/>
              </w:rPr>
            </w:pPr>
            <w:r w:rsidRPr="001B08B4">
              <w:rPr>
                <w:kern w:val="0"/>
                <w:sz w:val="21"/>
                <w:szCs w:val="21"/>
                <w:shd w:val="clear" w:color="auto" w:fill="auto"/>
              </w:rPr>
              <w:t>T1D (57) vs control (44)</w:t>
            </w:r>
          </w:p>
        </w:tc>
      </w:tr>
      <w:tr w:rsidR="00264521" w:rsidRPr="001B08B4" w14:paraId="122A4765" w14:textId="77777777" w:rsidTr="00C671FC">
        <w:trPr>
          <w:trHeight w:val="20"/>
        </w:trPr>
        <w:tc>
          <w:tcPr>
            <w:tcW w:w="0" w:type="auto"/>
            <w:tcBorders>
              <w:top w:val="single" w:sz="4" w:space="0" w:color="auto"/>
              <w:left w:val="single" w:sz="4" w:space="0" w:color="auto"/>
              <w:bottom w:val="single" w:sz="4" w:space="0" w:color="auto"/>
              <w:right w:val="single" w:sz="4" w:space="0" w:color="auto"/>
            </w:tcBorders>
            <w:shd w:val="clear" w:color="DBE5F1" w:fill="DBE5F1"/>
            <w:hideMark/>
          </w:tcPr>
          <w:p w14:paraId="3A209BD9" w14:textId="77777777" w:rsidR="00264521" w:rsidRPr="001B08B4" w:rsidRDefault="00264521" w:rsidP="001B08B4">
            <w:pPr>
              <w:spacing w:afterLines="0" w:line="240" w:lineRule="auto"/>
              <w:rPr>
                <w:kern w:val="0"/>
                <w:szCs w:val="21"/>
                <w:shd w:val="clear" w:color="auto" w:fill="auto"/>
              </w:rPr>
            </w:pPr>
            <w:r w:rsidRPr="001B08B4">
              <w:rPr>
                <w:kern w:val="0"/>
                <w:sz w:val="21"/>
                <w:szCs w:val="21"/>
                <w:shd w:val="clear" w:color="auto" w:fill="auto"/>
              </w:rPr>
              <w:t>17</w:t>
            </w:r>
          </w:p>
        </w:tc>
        <w:tc>
          <w:tcPr>
            <w:tcW w:w="0" w:type="auto"/>
            <w:tcBorders>
              <w:top w:val="single" w:sz="4" w:space="0" w:color="auto"/>
              <w:left w:val="single" w:sz="4" w:space="0" w:color="auto"/>
              <w:bottom w:val="single" w:sz="4" w:space="0" w:color="auto"/>
              <w:right w:val="single" w:sz="4" w:space="0" w:color="auto"/>
            </w:tcBorders>
            <w:shd w:val="clear" w:color="DBE5F1" w:fill="DBE5F1"/>
            <w:hideMark/>
          </w:tcPr>
          <w:p w14:paraId="1007A0F0" w14:textId="77777777" w:rsidR="00264521" w:rsidRPr="001B08B4" w:rsidRDefault="00264521" w:rsidP="001B08B4">
            <w:pPr>
              <w:spacing w:afterLines="0" w:line="240" w:lineRule="auto"/>
              <w:rPr>
                <w:kern w:val="0"/>
                <w:szCs w:val="21"/>
                <w:shd w:val="clear" w:color="auto" w:fill="auto"/>
              </w:rPr>
            </w:pPr>
            <w:r w:rsidRPr="001B08B4">
              <w:rPr>
                <w:kern w:val="0"/>
                <w:sz w:val="21"/>
                <w:szCs w:val="21"/>
                <w:shd w:val="clear" w:color="auto" w:fill="auto"/>
              </w:rPr>
              <w:t>Stroke</w:t>
            </w:r>
          </w:p>
        </w:tc>
        <w:tc>
          <w:tcPr>
            <w:tcW w:w="0" w:type="auto"/>
            <w:tcBorders>
              <w:top w:val="single" w:sz="4" w:space="0" w:color="auto"/>
              <w:left w:val="single" w:sz="4" w:space="0" w:color="auto"/>
              <w:bottom w:val="single" w:sz="4" w:space="0" w:color="auto"/>
              <w:right w:val="single" w:sz="4" w:space="0" w:color="auto"/>
            </w:tcBorders>
            <w:shd w:val="clear" w:color="DBE5F1" w:fill="DBE5F1"/>
            <w:hideMark/>
          </w:tcPr>
          <w:p w14:paraId="0FB5C725" w14:textId="77777777" w:rsidR="00264521" w:rsidRPr="001B08B4" w:rsidRDefault="00264521" w:rsidP="001B08B4">
            <w:pPr>
              <w:spacing w:afterLines="0" w:line="240" w:lineRule="auto"/>
              <w:rPr>
                <w:kern w:val="0"/>
                <w:szCs w:val="21"/>
                <w:shd w:val="clear" w:color="auto" w:fill="auto"/>
              </w:rPr>
            </w:pPr>
            <w:r w:rsidRPr="001B08B4">
              <w:rPr>
                <w:kern w:val="0"/>
                <w:sz w:val="21"/>
                <w:szCs w:val="21"/>
                <w:shd w:val="clear" w:color="auto" w:fill="auto"/>
              </w:rPr>
              <w:t>40</w:t>
            </w:r>
          </w:p>
        </w:tc>
        <w:tc>
          <w:tcPr>
            <w:tcW w:w="0" w:type="auto"/>
            <w:tcBorders>
              <w:top w:val="single" w:sz="4" w:space="0" w:color="auto"/>
              <w:left w:val="single" w:sz="4" w:space="0" w:color="auto"/>
              <w:bottom w:val="single" w:sz="4" w:space="0" w:color="auto"/>
              <w:right w:val="single" w:sz="4" w:space="0" w:color="auto"/>
            </w:tcBorders>
            <w:shd w:val="clear" w:color="DBE5F1" w:fill="DBE5F1"/>
            <w:hideMark/>
          </w:tcPr>
          <w:p w14:paraId="4BA59382" w14:textId="77777777" w:rsidR="00264521" w:rsidRPr="001B08B4" w:rsidRDefault="00264521" w:rsidP="001B08B4">
            <w:pPr>
              <w:spacing w:afterLines="0" w:line="240" w:lineRule="auto"/>
              <w:rPr>
                <w:kern w:val="0"/>
                <w:szCs w:val="21"/>
                <w:shd w:val="clear" w:color="auto" w:fill="auto"/>
              </w:rPr>
            </w:pPr>
            <w:r w:rsidRPr="001B08B4">
              <w:rPr>
                <w:kern w:val="0"/>
                <w:sz w:val="21"/>
                <w:szCs w:val="21"/>
                <w:shd w:val="clear" w:color="auto" w:fill="auto"/>
              </w:rPr>
              <w:t xml:space="preserve">54,675 </w:t>
            </w:r>
          </w:p>
        </w:tc>
        <w:tc>
          <w:tcPr>
            <w:tcW w:w="0" w:type="auto"/>
            <w:tcBorders>
              <w:top w:val="single" w:sz="4" w:space="0" w:color="auto"/>
              <w:left w:val="single" w:sz="4" w:space="0" w:color="auto"/>
              <w:bottom w:val="single" w:sz="4" w:space="0" w:color="auto"/>
              <w:right w:val="single" w:sz="4" w:space="0" w:color="auto"/>
            </w:tcBorders>
            <w:shd w:val="clear" w:color="DBE5F1" w:fill="DBE5F1"/>
            <w:hideMark/>
          </w:tcPr>
          <w:p w14:paraId="2A18BD7E" w14:textId="77777777" w:rsidR="00264521" w:rsidRPr="001B08B4" w:rsidRDefault="00264521" w:rsidP="001B08B4">
            <w:pPr>
              <w:spacing w:afterLines="0" w:line="240" w:lineRule="auto"/>
              <w:rPr>
                <w:kern w:val="0"/>
                <w:szCs w:val="21"/>
                <w:shd w:val="clear" w:color="auto" w:fill="auto"/>
              </w:rPr>
            </w:pPr>
            <w:r w:rsidRPr="001B08B4">
              <w:rPr>
                <w:kern w:val="0"/>
                <w:sz w:val="21"/>
                <w:szCs w:val="21"/>
                <w:shd w:val="clear" w:color="auto" w:fill="auto"/>
              </w:rPr>
              <w:t>ischemic stroke (20) vs control (20)</w:t>
            </w:r>
          </w:p>
        </w:tc>
      </w:tr>
    </w:tbl>
    <w:p w14:paraId="7B019F24" w14:textId="77777777" w:rsidR="00326B4C" w:rsidRPr="005D6768" w:rsidRDefault="00326B4C" w:rsidP="000263D2">
      <w:pPr>
        <w:spacing w:after="312"/>
      </w:pPr>
    </w:p>
    <w:p w14:paraId="084323CA" w14:textId="77777777" w:rsidR="008B70E2" w:rsidRPr="00F30E40" w:rsidRDefault="008B70E2" w:rsidP="000263D2">
      <w:pPr>
        <w:spacing w:after="312"/>
      </w:pPr>
      <w:r>
        <w:rPr>
          <w:rFonts w:hint="eastAsia"/>
        </w:rPr>
        <w:t xml:space="preserve">A recent study proposed that </w:t>
      </w:r>
      <w:r w:rsidR="00C9222C">
        <w:rPr>
          <w:rFonts w:hint="eastAsia"/>
        </w:rPr>
        <w:t xml:space="preserve">methylomes outperformed transcriptomic profiles in separating prostate cancers from the controls </w:t>
      </w:r>
      <w:hyperlink w:anchor="_ENREF_50" w:tooltip="Paziewska, 2014 #78" w:history="1">
        <w:r w:rsidR="00422B92">
          <w:fldChar w:fldCharType="begin">
            <w:fldData xml:space="preserve">PEVuZE5vdGU+PENpdGU+PEF1dGhvcj5QYXppZXdza2E8L0F1dGhvcj48WWVhcj4yMDE0PC9ZZWFy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</w:fldData>
          </w:fldChar>
        </w:r>
        <w:r w:rsidR="00422B92">
          <w:instrText xml:space="preserve"> ADDIN EN.CITE </w:instrText>
        </w:r>
        <w:r w:rsidR="00422B92">
          <w:fldChar w:fldCharType="begin">
            <w:fldData xml:space="preserve">PEVuZE5vdGU+PENpdGU+PEF1dGhvcj5QYXppZXdza2E8L0F1dGhvcj48WWVhcj4yMDE0PC9ZZWFy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</w:fldData>
          </w:fldChar>
        </w:r>
        <w:r w:rsidR="00422B92">
          <w:instrText xml:space="preserve"> ADDIN EN.CITE.DATA </w:instrText>
        </w:r>
        <w:r w:rsidR="00422B92">
          <w:fldChar w:fldCharType="end"/>
        </w:r>
        <w:r w:rsidR="00422B92">
          <w:fldChar w:fldCharType="separate"/>
        </w:r>
        <w:r w:rsidR="00422B92" w:rsidRPr="00C05514">
          <w:rPr>
            <w:noProof/>
            <w:vertAlign w:val="superscript"/>
          </w:rPr>
          <w:t>50</w:t>
        </w:r>
        <w:r w:rsidR="00422B92">
          <w:fldChar w:fldCharType="end"/>
        </w:r>
      </w:hyperlink>
      <w:r w:rsidR="00932FC8">
        <w:rPr>
          <w:rFonts w:hint="eastAsia"/>
        </w:rPr>
        <w:t xml:space="preserve">. </w:t>
      </w:r>
      <w:r w:rsidR="00FE7D45">
        <w:rPr>
          <w:rFonts w:hint="eastAsia"/>
        </w:rPr>
        <w:t xml:space="preserve">We demonstrated that a delicate selection of </w:t>
      </w:r>
      <w:r w:rsidR="001306CE">
        <w:rPr>
          <w:rFonts w:hint="eastAsia"/>
        </w:rPr>
        <w:t xml:space="preserve">transcriptomic </w:t>
      </w:r>
      <w:r w:rsidR="00FE7D45">
        <w:rPr>
          <w:rFonts w:hint="eastAsia"/>
        </w:rPr>
        <w:t xml:space="preserve">features </w:t>
      </w:r>
      <w:r w:rsidR="000426B8">
        <w:rPr>
          <w:rFonts w:hint="eastAsia"/>
        </w:rPr>
        <w:t xml:space="preserve">may also achieve </w:t>
      </w:r>
      <w:r w:rsidR="00311AE4">
        <w:rPr>
          <w:rFonts w:hint="eastAsia"/>
        </w:rPr>
        <w:t>a similarly good classification model compared with methylomes.</w:t>
      </w:r>
      <w:r w:rsidR="00EE5603">
        <w:rPr>
          <w:rFonts w:hint="eastAsia"/>
        </w:rPr>
        <w:t xml:space="preserve"> </w:t>
      </w:r>
      <w:r w:rsidR="00173806">
        <w:t xml:space="preserve">The dataset GSE55599 was downloaded from the Gene Expression Omnibus (GEO) database </w:t>
      </w:r>
      <w:hyperlink w:anchor="_ENREF_51" w:tooltip="Clough, 2016 #79" w:history="1">
        <w:r w:rsidR="00422B92">
          <w:fldChar w:fldCharType="begin"/>
        </w:r>
        <w:r w:rsidR="00422B92">
          <w:instrText xml:space="preserve"> ADDIN EN.CITE &lt;EndNote&gt;&lt;Cite&gt;&lt;Author&gt;Clough&lt;/Author&gt;&lt;Year&gt;2016&lt;/Year&gt;&lt;RecNum&gt;79&lt;/RecNum&gt;&lt;DisplayText&gt;&lt;style face="superscript"&gt;51&lt;/style&gt;&lt;/DisplayText&gt;&lt;record&gt;&lt;rec-number&gt;79&lt;/rec-number&gt;&lt;foreign-keys&gt;&lt;key app="EN" db-id="9wdv2zav3zfvtdedtrlpt0e9derw5tsw0dxv"&gt;79&lt;/key&gt;&lt;/foreign-keys&gt;&lt;ref-type name="Journal Article"&gt;17&lt;/ref-type&gt;&lt;contributors&gt;&lt;authors&gt;&lt;author&gt;Clough, E.&lt;/author&gt;&lt;author&gt;Barrett, T.&lt;/author&gt;&lt;/authors&gt;&lt;/contributors&gt;&lt;auth-address&gt;National Center for Biotechnology Information, National Library of Medicine, National Institutes of Health, 45 Center Drive, MSC 6510, Building 45, Room AS13B, Bethesda, MD, 20892-6510, USA.&amp;#xD;National Center for Biotechnology Information, National Library of Medicine, National Institutes of Health, 45 Center Drive, MSC 6510, Building 45, Room AS13B, Bethesda, MD, 20892-6510, USA. barrett@ncbi.nlm.nih.gov.&lt;/auth-address&gt;&lt;titles&gt;&lt;title&gt;The Gene Expression Omnibus Database&lt;/title&gt;&lt;secondary-title&gt;Methods Mol Biol&lt;/secondary-title&gt;&lt;alt-title&gt;Methods in molecular biology&lt;/alt-title&gt;&lt;/titles&gt;&lt;periodical&gt;&lt;full-title&gt;Methods Mol Biol&lt;/full-title&gt;&lt;abbr-1&gt;Methods in molecular biology&lt;/abbr-1&gt;&lt;/periodical&gt;&lt;alt-periodical&gt;&lt;full-title&gt;Methods Mol Biol&lt;/full-title&gt;&lt;abbr-1&gt;Methods in molecular biology&lt;/abbr-1&gt;&lt;/alt-periodical&gt;&lt;pages&gt;93-110&lt;/pages&gt;&lt;volume&gt;1418&lt;/volume&gt;&lt;keywords&gt;&lt;keyword&gt;Computational Biology/methods&lt;/keyword&gt;&lt;keyword&gt;*Databases, Genetic&lt;/keyword&gt;&lt;keyword&gt;*Gene Expression&lt;/keyword&gt;&lt;keyword&gt;Gene Expression Profiling/*methods&lt;/keyword&gt;&lt;keyword&gt;Genomics/*methods&lt;/keyword&gt;&lt;keyword&gt;Software&lt;/keyword&gt;&lt;keyword&gt;Web Browser&lt;/keyword&gt;&lt;/keywords&gt;&lt;dates&gt;&lt;year&gt;2016&lt;/year&gt;&lt;/dates&gt;&lt;isbn&gt;1940-6029 (Electronic)&amp;#xD;1064-3745 (Linking)&lt;/isbn&gt;&lt;accession-num&gt;27008011&lt;/accession-num&gt;&lt;urls&gt;&lt;related-urls&gt;&lt;url&gt;http://www.ncbi.nlm.nih.gov/pubmed/27008011&lt;/url&gt;&lt;/related-urls&gt;&lt;/urls&gt;&lt;custom2&gt;4944384&lt;/custom2&gt;&lt;electronic-resource-num&gt;10.1007/978-1-4939-3578-9_5&lt;/electronic-resource-num&gt;&lt;/record&gt;&lt;/Cite&gt;&lt;/EndNote&gt;</w:instrText>
        </w:r>
        <w:r w:rsidR="00422B92">
          <w:fldChar w:fldCharType="separate"/>
        </w:r>
        <w:r w:rsidR="00422B92" w:rsidRPr="00C05514">
          <w:rPr>
            <w:noProof/>
            <w:vertAlign w:val="superscript"/>
          </w:rPr>
          <w:t>51</w:t>
        </w:r>
        <w:r w:rsidR="00422B92">
          <w:fldChar w:fldCharType="end"/>
        </w:r>
      </w:hyperlink>
      <w:r w:rsidR="00173806">
        <w:t xml:space="preserve">. </w:t>
      </w:r>
      <w:r w:rsidR="002421E0">
        <w:t xml:space="preserve">The binary classification problem worked on the 32 prostate carcinoma samples and 10 </w:t>
      </w:r>
      <w:r w:rsidR="0023019B">
        <w:t xml:space="preserve">benign prostatic hyperplasia samples. </w:t>
      </w:r>
      <w:r w:rsidR="004A5E39">
        <w:t xml:space="preserve">Each sample </w:t>
      </w:r>
      <w:r w:rsidR="002A2072">
        <w:rPr>
          <w:rFonts w:hint="eastAsia"/>
        </w:rPr>
        <w:t xml:space="preserve">has 47,231 probesets, </w:t>
      </w:r>
      <w:r w:rsidR="002A2072" w:rsidRPr="002A2072">
        <w:rPr>
          <w:rFonts w:hint="eastAsia"/>
          <w:i/>
        </w:rPr>
        <w:t>i.e.</w:t>
      </w:r>
      <w:r w:rsidR="002A2072">
        <w:rPr>
          <w:rFonts w:hint="eastAsia"/>
        </w:rPr>
        <w:t xml:space="preserve"> features.</w:t>
      </w:r>
    </w:p>
    <w:p w14:paraId="12C0ABAA" w14:textId="77777777" w:rsidR="00A308E1" w:rsidRPr="00D025A7" w:rsidRDefault="00A308E1" w:rsidP="000263D2">
      <w:pPr>
        <w:pStyle w:val="Heading3"/>
        <w:spacing w:after="312"/>
      </w:pPr>
      <w:r w:rsidRPr="00D025A7">
        <w:t>RIFS</w:t>
      </w:r>
      <w:r w:rsidR="0081641A">
        <w:t xml:space="preserve">, </w:t>
      </w:r>
      <w:r w:rsidR="009A3E53">
        <w:t>a</w:t>
      </w:r>
      <w:r w:rsidR="0081641A">
        <w:t xml:space="preserve"> randomly re-started incremental feature selection</w:t>
      </w:r>
      <w:r w:rsidRPr="00D025A7">
        <w:t xml:space="preserve"> algorithm</w:t>
      </w:r>
    </w:p>
    <w:p w14:paraId="048663D7" w14:textId="77777777" w:rsidR="00C62515" w:rsidRDefault="0004456F" w:rsidP="000263D2">
      <w:pPr>
        <w:spacing w:after="312"/>
      </w:pPr>
      <w:r w:rsidRPr="0004456F">
        <w:t xml:space="preserve">The incremental feature selection algorithm </w:t>
      </w:r>
      <w:r>
        <w:t>was modified to have a start position</w:t>
      </w:r>
      <w:r w:rsidR="002D5DCE">
        <w:t xml:space="preserve"> </w:t>
      </w:r>
      <w:r w:rsidR="00FC5223" w:rsidRPr="00FC5223">
        <w:rPr>
          <w:i/>
        </w:rPr>
        <w:t>k</w:t>
      </w:r>
      <w:r w:rsidR="002B25F1">
        <w:t xml:space="preserve"> and the consecutive performance decreasing cutoff </w:t>
      </w:r>
      <w:r w:rsidR="002B25F1" w:rsidRPr="002B25F1">
        <w:rPr>
          <w:i/>
        </w:rPr>
        <w:t>D</w:t>
      </w:r>
      <w:r w:rsidR="002B25F1">
        <w:t>,</w:t>
      </w:r>
      <w:r>
        <w:t xml:space="preserve"> which is denoted as the algorithm </w:t>
      </w:r>
      <w:r w:rsidRPr="00FC5223">
        <w:rPr>
          <w:i/>
        </w:rPr>
        <w:t>sIFS</w:t>
      </w:r>
      <w:r w:rsidR="00FC5223">
        <w:t>(</w:t>
      </w:r>
      <w:r w:rsidR="00FC5223" w:rsidRPr="00FC5223">
        <w:rPr>
          <w:i/>
        </w:rPr>
        <w:t>k</w:t>
      </w:r>
      <w:r w:rsidR="00F05F3D">
        <w:t xml:space="preserve">, </w:t>
      </w:r>
      <w:r w:rsidR="00F05F3D" w:rsidRPr="00F05F3D">
        <w:rPr>
          <w:i/>
        </w:rPr>
        <w:t>D</w:t>
      </w:r>
      <w:r w:rsidR="00FC5223">
        <w:t>)</w:t>
      </w:r>
      <w:r>
        <w:t xml:space="preserve">. </w:t>
      </w:r>
      <w:r w:rsidR="00593005">
        <w:t xml:space="preserve">Given a binary classification problem with </w:t>
      </w:r>
      <w:r w:rsidR="00593005" w:rsidRPr="00593005">
        <w:rPr>
          <w:i/>
        </w:rPr>
        <w:t>n</w:t>
      </w:r>
      <w:r w:rsidR="00593005">
        <w:t xml:space="preserve"> features and </w:t>
      </w:r>
      <w:r w:rsidR="00593005" w:rsidRPr="00593005">
        <w:rPr>
          <w:i/>
        </w:rPr>
        <w:t xml:space="preserve">m </w:t>
      </w:r>
      <w:r w:rsidR="00593005">
        <w:t xml:space="preserve">samples, </w:t>
      </w:r>
      <w:r w:rsidR="000F6F93">
        <w:t xml:space="preserve">the features are ranked based on their </w:t>
      </w:r>
      <w:r w:rsidR="00D17D57">
        <w:t>association significance with the binary class labels.</w:t>
      </w:r>
      <w:r w:rsidR="00D17D57" w:rsidRPr="00FA4F13">
        <w:rPr>
          <w:color w:val="3333FF"/>
        </w:rPr>
        <w:t xml:space="preserve"> </w:t>
      </w:r>
      <w:r w:rsidR="007A46D2" w:rsidRPr="00FA4F13">
        <w:rPr>
          <w:color w:val="3333FF"/>
        </w:rPr>
        <w:t xml:space="preserve">A feature’s </w:t>
      </w:r>
      <w:r w:rsidR="00D17D57" w:rsidRPr="00FA4F13">
        <w:rPr>
          <w:color w:val="3333FF"/>
        </w:rPr>
        <w:t xml:space="preserve">association significance </w:t>
      </w:r>
      <w:r w:rsidR="007A46D2" w:rsidRPr="00FA4F13">
        <w:rPr>
          <w:color w:val="3333FF"/>
        </w:rPr>
        <w:t xml:space="preserve">with the class label is measured by the statistical significance </w:t>
      </w:r>
      <w:r w:rsidR="007A46D2" w:rsidRPr="00FA4F13">
        <w:rPr>
          <w:i/>
          <w:color w:val="3333FF"/>
        </w:rPr>
        <w:t>P value</w:t>
      </w:r>
      <w:r w:rsidR="007A46D2" w:rsidRPr="00FA4F13">
        <w:rPr>
          <w:color w:val="3333FF"/>
        </w:rPr>
        <w:t xml:space="preserve"> of the t-test</w:t>
      </w:r>
      <w:r w:rsidR="006E42E0" w:rsidRPr="00FA4F13">
        <w:rPr>
          <w:color w:val="3333FF"/>
        </w:rPr>
        <w:t xml:space="preserve"> </w:t>
      </w:r>
      <w:hyperlink w:anchor="_ENREF_32" w:tooltip="Baldi, 2001 #34" w:history="1">
        <w:r w:rsidR="00422B92" w:rsidRPr="00FA4F13">
          <w:rPr>
            <w:rFonts w:cs="Times New Roman"/>
            <w:color w:val="3333FF"/>
          </w:rPr>
          <w:fldChar w:fldCharType="begin"/>
        </w:r>
        <w:r w:rsidR="00422B92" w:rsidRPr="00FA4F13">
          <w:rPr>
            <w:rFonts w:cs="Times New Roman"/>
            <w:color w:val="3333FF"/>
          </w:rPr>
          <w:instrText xml:space="preserve"> ADDIN EN.CITE &lt;EndNote&gt;&lt;Cite&gt;&lt;Author&gt;Baldi&lt;/Author&gt;&lt;Year&gt;2001&lt;/Year&gt;&lt;RecNum&gt;34&lt;/RecNum&gt;&lt;DisplayText&gt;&lt;style face="superscript"&gt;32&lt;/style&gt;&lt;/DisplayText&gt;&lt;record&gt;&lt;rec-number&gt;34&lt;/rec-number&gt;&lt;foreign-keys&gt;&lt;key app="EN" db-id="f9rvfetwnsxxthedxe5vwztirp2a959sr2sd"&gt;34&lt;/key&gt;&lt;/foreign-keys&gt;&lt;ref-type name="Journal Article"&gt;17&lt;/ref-type&gt;&lt;contributors&gt;&lt;authors&gt;&lt;author&gt;Baldi, P.&lt;/author&gt;&lt;author&gt;Long, A. D.&lt;/author&gt;&lt;/authors&gt;&lt;/contributors&gt;&lt;auth-address&gt;Department of Information and Computer Science, University of California at Irvine, Irvine, CA 92697-3425, USA. pfbaldi@ics.uci.edu&lt;/auth-address&gt;&lt;titles&gt;&lt;title&gt;A Bayesian framework for the analysis of microarray expression data: regularized t -test and statistical inferences of gene changes&lt;/title&gt;&lt;secondary-title&gt;Bioinformatics&lt;/secondary-title&gt;&lt;alt-title&gt;Bioinformatics&lt;/alt-title&gt;&lt;/titles&gt;&lt;pages&gt;509-19&lt;/pages&gt;&lt;volume&gt;17&lt;/volume&gt;&lt;number&gt;6&lt;/number&gt;&lt;keywords&gt;&lt;keyword&gt;*Bayes Theorem&lt;/keyword&gt;&lt;keyword&gt;Computer Simulation&lt;/keyword&gt;&lt;keyword&gt;*Data Interpretation, Statistical&lt;/keyword&gt;&lt;keyword&gt;Models, Genetic&lt;/keyword&gt;&lt;keyword&gt;*Models, Statistical&lt;/keyword&gt;&lt;keyword&gt;Oligonucleotide Array Sequence Analysis/*statistics &amp;amp; numerical data&lt;/keyword&gt;&lt;keyword&gt;Programming Languages&lt;/keyword&gt;&lt;keyword&gt;Software&lt;/keyword&gt;&lt;/keywords&gt;&lt;dates&gt;&lt;year&gt;2001&lt;/year&gt;&lt;pub-dates&gt;&lt;date&gt;Jun&lt;/date&gt;&lt;/pub-dates&gt;&lt;/dates&gt;&lt;isbn&gt;1367-4803 (Print)&amp;#xD;1367-4803 (Linking)&lt;/isbn&gt;&lt;accession-num&gt;11395427&lt;/accession-num&gt;&lt;urls&gt;&lt;related-urls&gt;&lt;url&gt;http://www.ncbi.nlm.nih.gov/pubmed/11395427&lt;/url&gt;&lt;/related-urls&gt;&lt;/urls&gt;&lt;/record&gt;&lt;/Cite&gt;&lt;/EndNote&gt;</w:instrText>
        </w:r>
        <w:r w:rsidR="00422B92" w:rsidRPr="00FA4F13">
          <w:rPr>
            <w:rFonts w:cs="Times New Roman"/>
            <w:color w:val="3333FF"/>
          </w:rPr>
          <w:fldChar w:fldCharType="separate"/>
        </w:r>
        <w:r w:rsidR="00422B92" w:rsidRPr="00FA4F13">
          <w:rPr>
            <w:rFonts w:cs="Times New Roman"/>
            <w:noProof/>
            <w:color w:val="3333FF"/>
            <w:vertAlign w:val="superscript"/>
          </w:rPr>
          <w:t>32</w:t>
        </w:r>
        <w:r w:rsidR="00422B92" w:rsidRPr="00FA4F13">
          <w:rPr>
            <w:rFonts w:cs="Times New Roman"/>
            <w:color w:val="3333FF"/>
          </w:rPr>
          <w:fldChar w:fldCharType="end"/>
        </w:r>
      </w:hyperlink>
      <w:r w:rsidR="007A46D2" w:rsidRPr="00FA4F13">
        <w:rPr>
          <w:color w:val="3333FF"/>
        </w:rPr>
        <w:t>.</w:t>
      </w:r>
      <w:r w:rsidR="006E42E0" w:rsidRPr="00FA4F13">
        <w:rPr>
          <w:color w:val="3333FF"/>
        </w:rPr>
        <w:t xml:space="preserve"> </w:t>
      </w:r>
      <w:r w:rsidR="005D50EA" w:rsidRPr="00FA4F13">
        <w:rPr>
          <w:color w:val="3333FF"/>
        </w:rPr>
        <w:t xml:space="preserve">Features are denoted as </w:t>
      </w:r>
      <w:r w:rsidR="005D50EA" w:rsidRPr="00FA4F13">
        <w:rPr>
          <w:i/>
          <w:color w:val="3333FF"/>
        </w:rPr>
        <w:t>f</w:t>
      </w:r>
      <w:r w:rsidR="005D50EA" w:rsidRPr="00FA4F13">
        <w:rPr>
          <w:i/>
          <w:color w:val="3333FF"/>
          <w:vertAlign w:val="subscript"/>
        </w:rPr>
        <w:t>i</w:t>
      </w:r>
      <w:r w:rsidR="005D50EA" w:rsidRPr="00FA4F13">
        <w:rPr>
          <w:color w:val="3333FF"/>
        </w:rPr>
        <w:t xml:space="preserve">, </w:t>
      </w:r>
      <w:r w:rsidR="005D50EA" w:rsidRPr="00FA4F13">
        <w:rPr>
          <w:i/>
          <w:color w:val="3333FF"/>
        </w:rPr>
        <w:t>i</w:t>
      </w:r>
      <w:r w:rsidR="005D50EA" w:rsidRPr="00FA4F13">
        <w:rPr>
          <w:color w:val="3333FF"/>
        </w:rPr>
        <w:sym w:font="Symbol" w:char="F0CE"/>
      </w:r>
      <w:r w:rsidR="005D50EA" w:rsidRPr="00FA4F13">
        <w:rPr>
          <w:color w:val="3333FF"/>
        </w:rPr>
        <w:t xml:space="preserve">{1, 2, …, </w:t>
      </w:r>
      <w:r w:rsidR="005D50EA" w:rsidRPr="00FA4F13">
        <w:rPr>
          <w:i/>
          <w:color w:val="3333FF"/>
        </w:rPr>
        <w:t>n</w:t>
      </w:r>
      <w:r w:rsidR="005D50EA" w:rsidRPr="00FA4F13">
        <w:rPr>
          <w:color w:val="3333FF"/>
        </w:rPr>
        <w:t>}, based on their ranks.</w:t>
      </w:r>
      <w:r w:rsidR="00B82A24" w:rsidRPr="00FA4F13">
        <w:rPr>
          <w:color w:val="3333FF"/>
        </w:rPr>
        <w:t xml:space="preserve"> The algorithm will </w:t>
      </w:r>
      <w:r w:rsidR="00A63788" w:rsidRPr="00FA4F13">
        <w:rPr>
          <w:color w:val="3333FF"/>
        </w:rPr>
        <w:t>c</w:t>
      </w:r>
      <w:r w:rsidR="00A63788">
        <w:t>onsecutively add the next feature to the feature subset</w:t>
      </w:r>
      <w:r w:rsidR="001D05E7">
        <w:t xml:space="preserve"> until the binary classification accuracy decreases for consecutively </w:t>
      </w:r>
      <w:r w:rsidR="001D05E7" w:rsidRPr="001D05E7">
        <w:rPr>
          <w:i/>
        </w:rPr>
        <w:t xml:space="preserve">D </w:t>
      </w:r>
      <w:r w:rsidR="001D05E7">
        <w:t>times.</w:t>
      </w:r>
    </w:p>
    <w:p w14:paraId="32B0E2BB" w14:textId="77777777" w:rsidR="00FB15E0" w:rsidRPr="001D6B6F" w:rsidRDefault="00C37257" w:rsidP="000263D2">
      <w:pPr>
        <w:spacing w:after="312"/>
      </w:pPr>
      <w:r>
        <w:pict w14:anchorId="3370DB30">
          <v:shapetype id="_x0000_t202" coordsize="21600,21600" o:spt="202" path="m0,0l0,21600,21600,21600,21600,0xe">
            <v:stroke joinstyle="miter"/>
            <v:path gradientshapeok="t" o:connecttype="rect"/>
          </v:shapetype>
          <v:shape id="_x0000_s1027" type="#_x0000_t202" style="width:413.2pt;height:230.45pt;mso-left-percent:-10001;mso-top-percent:-10001;mso-position-horizontal:absolute;mso-position-horizontal-relative:char;mso-position-vertical:absolute;mso-position-vertical-relative:line;mso-left-percent:-10001;mso-top-percent:-10001;mso-width-relative:margin;mso-height-relative:margin">
            <v:textbox style="mso-next-textbox:#_x0000_s1027">
              <w:txbxContent>
                <w:p w14:paraId="22D24BF5" w14:textId="77777777" w:rsidR="00246ED4" w:rsidRDefault="00246ED4" w:rsidP="00223409">
                  <w:pPr>
                    <w:spacing w:afterLines="0" w:line="240" w:lineRule="auto"/>
                  </w:pPr>
                  <w:r w:rsidRPr="00524F8F">
                    <w:rPr>
                      <w:b/>
                    </w:rPr>
                    <w:t>Algorithm.</w:t>
                  </w:r>
                  <w:r>
                    <w:t xml:space="preserve"> </w:t>
                  </w:r>
                  <w:r w:rsidRPr="00246ED4">
                    <w:rPr>
                      <w:i/>
                    </w:rPr>
                    <w:t>sIFS</w:t>
                  </w:r>
                  <w:r>
                    <w:t>(</w:t>
                  </w:r>
                  <w:r w:rsidRPr="00246ED4">
                    <w:rPr>
                      <w:i/>
                    </w:rPr>
                    <w:t>k</w:t>
                  </w:r>
                  <w:r w:rsidR="003E67F9">
                    <w:t xml:space="preserve">, </w:t>
                  </w:r>
                  <w:r w:rsidR="003E67F9" w:rsidRPr="003E67F9">
                    <w:rPr>
                      <w:i/>
                    </w:rPr>
                    <w:t>D</w:t>
                  </w:r>
                  <w:r>
                    <w:t>)</w:t>
                  </w:r>
                </w:p>
                <w:p w14:paraId="78B8C43A" w14:textId="77777777" w:rsidR="00246ED4" w:rsidRDefault="00246ED4" w:rsidP="00223409">
                  <w:pPr>
                    <w:spacing w:afterLines="0" w:line="240" w:lineRule="auto"/>
                  </w:pPr>
                  <w:r w:rsidRPr="00524F8F">
                    <w:rPr>
                      <w:b/>
                    </w:rPr>
                    <w:t xml:space="preserve">Input. </w:t>
                  </w:r>
                  <w:r w:rsidR="006907D6">
                    <w:t>The list of ranked features {</w:t>
                  </w:r>
                  <w:r w:rsidR="006907D6" w:rsidRPr="006907D6">
                    <w:rPr>
                      <w:i/>
                    </w:rPr>
                    <w:t>f</w:t>
                  </w:r>
                  <w:r w:rsidR="006907D6" w:rsidRPr="006907D6">
                    <w:rPr>
                      <w:vertAlign w:val="subscript"/>
                    </w:rPr>
                    <w:t>1</w:t>
                  </w:r>
                  <w:r w:rsidR="006907D6">
                    <w:t xml:space="preserve">, </w:t>
                  </w:r>
                  <w:r w:rsidR="006907D6" w:rsidRPr="006907D6">
                    <w:rPr>
                      <w:i/>
                    </w:rPr>
                    <w:t>f</w:t>
                  </w:r>
                  <w:r w:rsidR="006907D6" w:rsidRPr="006907D6">
                    <w:rPr>
                      <w:vertAlign w:val="subscript"/>
                    </w:rPr>
                    <w:t>2</w:t>
                  </w:r>
                  <w:r w:rsidR="006907D6">
                    <w:t xml:space="preserve">, …, </w:t>
                  </w:r>
                  <w:r w:rsidR="006907D6" w:rsidRPr="006907D6">
                    <w:rPr>
                      <w:i/>
                    </w:rPr>
                    <w:t>f</w:t>
                  </w:r>
                  <w:r w:rsidR="006907D6" w:rsidRPr="006907D6">
                    <w:rPr>
                      <w:i/>
                      <w:vertAlign w:val="subscript"/>
                    </w:rPr>
                    <w:t>n</w:t>
                  </w:r>
                  <w:r w:rsidR="006907D6">
                    <w:t>}</w:t>
                  </w:r>
                  <w:r w:rsidR="006E0E2D">
                    <w:t xml:space="preserve">, and </w:t>
                  </w:r>
                  <w:r w:rsidR="000A2F35">
                    <w:t xml:space="preserve">the start position </w:t>
                  </w:r>
                  <w:r w:rsidR="000A2F35" w:rsidRPr="000A2F35">
                    <w:rPr>
                      <w:i/>
                    </w:rPr>
                    <w:t>k</w:t>
                  </w:r>
                  <w:r w:rsidR="000A2F35">
                    <w:t>.</w:t>
                  </w:r>
                  <w:r w:rsidR="009A4FD5">
                    <w:t xml:space="preserve"> </w:t>
                  </w:r>
                  <w:r w:rsidR="00682805">
                    <w:t xml:space="preserve">The consecutive decreasing cutoff is </w:t>
                  </w:r>
                  <w:r w:rsidR="00682805" w:rsidRPr="00682805">
                    <w:rPr>
                      <w:i/>
                    </w:rPr>
                    <w:t>D</w:t>
                  </w:r>
                  <w:r w:rsidR="00682805">
                    <w:t>.</w:t>
                  </w:r>
                </w:p>
                <w:p w14:paraId="634CD72F" w14:textId="77777777" w:rsidR="00DC089A" w:rsidRPr="00223409" w:rsidRDefault="00DC089A" w:rsidP="00223409">
                  <w:pPr>
                    <w:spacing w:afterLines="0" w:line="240" w:lineRule="auto"/>
                    <w:rPr>
                      <w:b/>
                    </w:rPr>
                  </w:pPr>
                  <w:r w:rsidRPr="00223409">
                    <w:rPr>
                      <w:b/>
                    </w:rPr>
                    <w:t>Begin.</w:t>
                  </w:r>
                </w:p>
                <w:p w14:paraId="15E8187E" w14:textId="77777777" w:rsidR="00DC089A" w:rsidRDefault="005A4CE4" w:rsidP="00223409">
                  <w:pPr>
                    <w:spacing w:afterLines="0" w:line="240" w:lineRule="auto"/>
                  </w:pPr>
                  <w:r>
                    <w:t xml:space="preserve">  FeatureSubset = </w:t>
                  </w:r>
                  <w:hyperlink w:anchor="_ENREF_1" w:tooltip="Atanasovska, 2015 #58" w:history="1">
                    <w:r w:rsidR="00422B92">
                      <w:fldChar w:fldCharType="begin">
                        <w:fldData xml:space="preserve">PEVuZE5vdGU+PENpdGUgRXhjbHVkZVllYXI9IjEiPjxBdXRob3I+QXRhbmFzb3Zza2E8L0F1dGhv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</w:fldData>
                      </w:fldChar>
                    </w:r>
                    <w:r w:rsidR="00422B92">
                      <w:instrText xml:space="preserve"> ADDIN EN.CITE </w:instrText>
                    </w:r>
                    <w:r w:rsidR="00422B92">
                      <w:fldChar w:fldCharType="begin">
                        <w:fldData xml:space="preserve">PEVuZE5vdGU+PENpdGUgRXhjbHVkZVllYXI9IjEiPjxBdXRob3I+QXRhbmFzb3Zza2E8L0F1dGhv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</w:fldData>
                      </w:fldChar>
                    </w:r>
                    <w:r w:rsidR="00422B92">
                      <w:instrText xml:space="preserve"> ADDIN EN.CITE.DATA </w:instrText>
                    </w:r>
                    <w:r w:rsidR="00422B92">
                      <w:fldChar w:fldCharType="end"/>
                    </w:r>
                    <w:r w:rsidR="00422B92">
                      <w:fldChar w:fldCharType="separate"/>
                    </w:r>
                    <w:r w:rsidR="00422B92" w:rsidRPr="000D38EB">
                      <w:rPr>
                        <w:noProof/>
                        <w:vertAlign w:val="superscript"/>
                      </w:rPr>
                      <w:t>1</w:t>
                    </w:r>
                    <w:r w:rsidR="00422B92">
                      <w:fldChar w:fldCharType="end"/>
                    </w:r>
                  </w:hyperlink>
                </w:p>
                <w:p w14:paraId="04005B44" w14:textId="77777777" w:rsidR="00040910" w:rsidRDefault="009703DB" w:rsidP="00223409">
                  <w:pPr>
                    <w:spacing w:afterLines="0" w:line="240" w:lineRule="auto"/>
                  </w:pPr>
                  <w:r>
                    <w:t xml:space="preserve">  BestFS=FeatureSubset</w:t>
                  </w:r>
                </w:p>
                <w:p w14:paraId="1CB9E9BE" w14:textId="77777777" w:rsidR="00EE0FE9" w:rsidRDefault="00EE0FE9" w:rsidP="00223409">
                  <w:pPr>
                    <w:spacing w:afterLines="0" w:line="240" w:lineRule="auto"/>
                  </w:pPr>
                  <w:r>
                    <w:t xml:space="preserve">  DecreaseTimes = 0</w:t>
                  </w:r>
                </w:p>
                <w:p w14:paraId="2348CDAE" w14:textId="77777777" w:rsidR="005A4CE4" w:rsidRDefault="005A4CE4" w:rsidP="00223409">
                  <w:pPr>
                    <w:spacing w:afterLines="0" w:line="240" w:lineRule="auto"/>
                  </w:pPr>
                  <w:r>
                    <w:t xml:space="preserve">  </w:t>
                  </w:r>
                  <w:r w:rsidR="00702330">
                    <w:t xml:space="preserve">while </w:t>
                  </w:r>
                  <w:r w:rsidR="002044EE">
                    <w:t>DecreaseTimes</w:t>
                  </w:r>
                  <w:r w:rsidR="00942E88">
                    <w:t>&lt;=D:</w:t>
                  </w:r>
                </w:p>
                <w:p w14:paraId="3B0753C5" w14:textId="77777777" w:rsidR="00942E88" w:rsidRDefault="007B7EF8" w:rsidP="0086605D">
                  <w:pPr>
                    <w:spacing w:afterLines="0" w:line="240" w:lineRule="auto"/>
                    <w:ind w:firstLineChars="200" w:firstLine="480"/>
                  </w:pPr>
                  <w:r>
                    <w:t>if Accuracy(FeatureSubset)&gt;Accuracy(FeatureSubset</w:t>
                  </w:r>
                  <w:r>
                    <w:sym w:font="Symbol" w:char="F0C8"/>
                  </w:r>
                  <w:r w:rsidR="00B467C2">
                    <w:t>{NextFeature})</w:t>
                  </w:r>
                  <w:r w:rsidR="00A10BF9">
                    <w:t>:</w:t>
                  </w:r>
                </w:p>
                <w:p w14:paraId="232571F4" w14:textId="77777777" w:rsidR="00D11EC2" w:rsidRDefault="00D11EC2" w:rsidP="00223409">
                  <w:pPr>
                    <w:spacing w:afterLines="0" w:line="240" w:lineRule="auto"/>
                  </w:pPr>
                  <w:r>
                    <w:t xml:space="preserve">  </w:t>
                  </w:r>
                  <w:r w:rsidR="007608F0">
                    <w:t xml:space="preserve">  </w:t>
                  </w:r>
                  <w:r w:rsidR="0086605D">
                    <w:t xml:space="preserve">  </w:t>
                  </w:r>
                  <w:r w:rsidR="00C86958">
                    <w:t>FeatureSubset=</w:t>
                  </w:r>
                  <w:r w:rsidR="00C86958" w:rsidRPr="00C86958">
                    <w:t xml:space="preserve"> </w:t>
                  </w:r>
                  <w:r w:rsidR="00C86958">
                    <w:t>FeatureSubset</w:t>
                  </w:r>
                  <w:r w:rsidR="00C86958">
                    <w:sym w:font="Symbol" w:char="F0C8"/>
                  </w:r>
                  <w:r w:rsidR="00C86958">
                    <w:t>{NextFeature}</w:t>
                  </w:r>
                </w:p>
                <w:p w14:paraId="6E9158C2" w14:textId="77777777" w:rsidR="00C86958" w:rsidRDefault="00C86958" w:rsidP="00223409">
                  <w:pPr>
                    <w:spacing w:afterLines="0" w:line="240" w:lineRule="auto"/>
                  </w:pPr>
                  <w:r>
                    <w:t xml:space="preserve">  </w:t>
                  </w:r>
                  <w:r w:rsidR="007608F0">
                    <w:t xml:space="preserve">  </w:t>
                  </w:r>
                  <w:r w:rsidR="0086605D">
                    <w:t xml:space="preserve">  </w:t>
                  </w:r>
                  <w:r>
                    <w:t>DecreaseTimes += 1</w:t>
                  </w:r>
                </w:p>
                <w:p w14:paraId="5906F061" w14:textId="77777777" w:rsidR="006806CF" w:rsidRDefault="006806CF" w:rsidP="0086605D">
                  <w:pPr>
                    <w:spacing w:afterLines="0" w:line="240" w:lineRule="auto"/>
                    <w:ind w:firstLineChars="200" w:firstLine="480"/>
                  </w:pPr>
                  <w:r>
                    <w:t>else:</w:t>
                  </w:r>
                </w:p>
                <w:p w14:paraId="7A409446" w14:textId="77777777" w:rsidR="006806CF" w:rsidRDefault="006806CF" w:rsidP="00223409">
                  <w:pPr>
                    <w:spacing w:afterLines="0" w:line="240" w:lineRule="auto"/>
                  </w:pPr>
                  <w:r>
                    <w:t xml:space="preserve">  </w:t>
                  </w:r>
                  <w:r w:rsidR="007608F0">
                    <w:t xml:space="preserve">  </w:t>
                  </w:r>
                  <w:r w:rsidR="0086605D">
                    <w:t xml:space="preserve">  </w:t>
                  </w:r>
                  <w:r>
                    <w:t>BestFS=FeatureSubset</w:t>
                  </w:r>
                </w:p>
                <w:p w14:paraId="1A8535DF" w14:textId="77777777" w:rsidR="00706863" w:rsidRDefault="009A3D2B" w:rsidP="00223409">
                  <w:pPr>
                    <w:spacing w:afterLines="0" w:line="240" w:lineRule="auto"/>
                  </w:pPr>
                  <w:r>
                    <w:t xml:space="preserve">  </w:t>
                  </w:r>
                  <w:r w:rsidR="007608F0">
                    <w:t xml:space="preserve">  </w:t>
                  </w:r>
                  <w:r w:rsidR="0086605D">
                    <w:t xml:space="preserve">  </w:t>
                  </w:r>
                  <w:r>
                    <w:t>DecreaseTimes = 0</w:t>
                  </w:r>
                </w:p>
                <w:p w14:paraId="037069FB" w14:textId="77777777" w:rsidR="00706863" w:rsidRDefault="00706863" w:rsidP="00223409">
                  <w:pPr>
                    <w:spacing w:afterLines="0" w:line="240" w:lineRule="auto"/>
                  </w:pPr>
                  <w:r>
                    <w:t xml:space="preserve">  </w:t>
                  </w:r>
                  <w:r w:rsidR="00B862C6">
                    <w:t>r</w:t>
                  </w:r>
                  <w:r>
                    <w:t>eturn BestFS</w:t>
                  </w:r>
                </w:p>
                <w:p w14:paraId="0A9E7DFB" w14:textId="77777777" w:rsidR="00DC089A" w:rsidRPr="00223409" w:rsidRDefault="00DC089A" w:rsidP="00223409">
                  <w:pPr>
                    <w:spacing w:afterLines="0" w:line="240" w:lineRule="auto"/>
                    <w:rPr>
                      <w:b/>
                    </w:rPr>
                  </w:pPr>
                  <w:r w:rsidRPr="00223409">
                    <w:rPr>
                      <w:b/>
                    </w:rPr>
                    <w:t>End.</w:t>
                  </w:r>
                </w:p>
              </w:txbxContent>
            </v:textbox>
            <w10:wrap type="none"/>
            <w10:anchorlock/>
          </v:shape>
        </w:pict>
      </w:r>
    </w:p>
    <w:p w14:paraId="46F6FF8B" w14:textId="77777777" w:rsidR="00C62515" w:rsidRPr="001D6B6F" w:rsidRDefault="00D1690E" w:rsidP="000263D2">
      <w:pPr>
        <w:spacing w:after="312"/>
      </w:pPr>
      <w:r w:rsidRPr="001D6B6F">
        <w:t>The Randomly re-started Incremental Feature Selection (RIFS) algorithm</w:t>
      </w:r>
      <w:r w:rsidR="007C1B5A" w:rsidRPr="001D6B6F">
        <w:t xml:space="preserve"> is proposed based on the unit algorithm </w:t>
      </w:r>
      <w:r w:rsidR="007C1B5A" w:rsidRPr="001D6B6F">
        <w:rPr>
          <w:i/>
        </w:rPr>
        <w:t>sIFS</w:t>
      </w:r>
      <w:r w:rsidR="007C1B5A" w:rsidRPr="001D6B6F">
        <w:t>(</w:t>
      </w:r>
      <w:r w:rsidR="007C1B5A" w:rsidRPr="001D6B6F">
        <w:rPr>
          <w:i/>
        </w:rPr>
        <w:t>k</w:t>
      </w:r>
      <w:r w:rsidR="007C1B5A" w:rsidRPr="001D6B6F">
        <w:t xml:space="preserve">, </w:t>
      </w:r>
      <w:r w:rsidR="007C1B5A" w:rsidRPr="001D6B6F">
        <w:rPr>
          <w:i/>
        </w:rPr>
        <w:t>D</w:t>
      </w:r>
      <w:r w:rsidR="007C1B5A" w:rsidRPr="001D6B6F">
        <w:t>)</w:t>
      </w:r>
      <w:r w:rsidR="00421B4C" w:rsidRPr="001D6B6F">
        <w:t xml:space="preserve">. </w:t>
      </w:r>
      <w:r w:rsidR="004B2883" w:rsidRPr="001D6B6F">
        <w:t xml:space="preserve">The basic hypothesis is that a summarization of multiple </w:t>
      </w:r>
      <w:r w:rsidR="000B794B" w:rsidRPr="001D6B6F">
        <w:rPr>
          <w:i/>
        </w:rPr>
        <w:t>sIFS</w:t>
      </w:r>
      <w:r w:rsidR="000B794B" w:rsidRPr="001D6B6F">
        <w:t>(</w:t>
      </w:r>
      <w:r w:rsidR="000B794B" w:rsidRPr="001D6B6F">
        <w:rPr>
          <w:i/>
        </w:rPr>
        <w:t>k</w:t>
      </w:r>
      <w:r w:rsidR="000B794B" w:rsidRPr="001D6B6F">
        <w:t xml:space="preserve">, </w:t>
      </w:r>
      <w:r w:rsidR="000B794B" w:rsidRPr="001D6B6F">
        <w:rPr>
          <w:i/>
        </w:rPr>
        <w:t>D</w:t>
      </w:r>
      <w:r w:rsidR="000B794B" w:rsidRPr="001D6B6F">
        <w:t>) algorithms</w:t>
      </w:r>
      <w:r w:rsidR="005C6F04" w:rsidRPr="001D6B6F">
        <w:t xml:space="preserve"> may generate a feature subset </w:t>
      </w:r>
      <w:r w:rsidR="00480114" w:rsidRPr="001D6B6F">
        <w:t xml:space="preserve">with better classification accuracy than the </w:t>
      </w:r>
      <w:r w:rsidR="00B152E9" w:rsidRPr="001D6B6F">
        <w:t>classi</w:t>
      </w:r>
      <w:r w:rsidR="00E407A3" w:rsidRPr="001D6B6F">
        <w:t>cal alg</w:t>
      </w:r>
      <w:r w:rsidR="00B152E9" w:rsidRPr="001D6B6F">
        <w:t>orithms sIFS(</w:t>
      </w:r>
      <w:r w:rsidR="00FD50C3" w:rsidRPr="001D6B6F">
        <w:t>1</w:t>
      </w:r>
      <w:r w:rsidR="00B152E9" w:rsidRPr="001D6B6F">
        <w:t xml:space="preserve">, </w:t>
      </w:r>
      <w:r w:rsidR="00FD50C3" w:rsidRPr="001D6B6F">
        <w:t>1</w:t>
      </w:r>
      <w:r w:rsidR="00B152E9" w:rsidRPr="001D6B6F">
        <w:t>).</w:t>
      </w:r>
    </w:p>
    <w:p w14:paraId="0CB648A6" w14:textId="77777777" w:rsidR="0036183C" w:rsidRDefault="00C37257" w:rsidP="000263D2">
      <w:pPr>
        <w:spacing w:after="312"/>
        <w:rPr>
          <w:color w:val="FF0000"/>
        </w:rPr>
      </w:pPr>
      <w:r>
        <w:pict w14:anchorId="02278BAE">
          <v:shape id="_x0000_s1026" type="#_x0000_t202" style="width:413.2pt;height:204.5pt;mso-left-percent:-10001;mso-top-percent:-10001;mso-position-horizontal:absolute;mso-position-horizontal-relative:char;mso-position-vertical:absolute;mso-position-vertical-relative:line;mso-left-percent:-10001;mso-top-percent:-10001;mso-width-relative:margin;mso-height-relative:margin">
            <v:textbox>
              <w:txbxContent>
                <w:p w14:paraId="0FBB9D6F" w14:textId="77777777" w:rsidR="000E7C83" w:rsidRDefault="000E7C83" w:rsidP="002D6DED">
                  <w:pPr>
                    <w:spacing w:afterLines="0" w:line="240" w:lineRule="auto"/>
                  </w:pPr>
                  <w:r w:rsidRPr="00524F8F">
                    <w:rPr>
                      <w:b/>
                    </w:rPr>
                    <w:t>Algorithm.</w:t>
                  </w:r>
                  <w:r>
                    <w:t xml:space="preserve"> </w:t>
                  </w:r>
                  <w:r>
                    <w:rPr>
                      <w:i/>
                    </w:rPr>
                    <w:t>R</w:t>
                  </w:r>
                  <w:r w:rsidRPr="00246ED4">
                    <w:rPr>
                      <w:i/>
                    </w:rPr>
                    <w:t>IFS</w:t>
                  </w:r>
                  <w:r>
                    <w:t>(</w:t>
                  </w:r>
                  <w:r w:rsidR="006F267D">
                    <w:rPr>
                      <w:i/>
                    </w:rPr>
                    <w:t>K</w:t>
                  </w:r>
                  <w:r>
                    <w:t xml:space="preserve">, </w:t>
                  </w:r>
                  <w:r w:rsidRPr="003E67F9">
                    <w:rPr>
                      <w:i/>
                    </w:rPr>
                    <w:t>D</w:t>
                  </w:r>
                  <w:r>
                    <w:t>)</w:t>
                  </w:r>
                </w:p>
                <w:p w14:paraId="2B935669" w14:textId="77777777" w:rsidR="000E7C83" w:rsidRDefault="000E7C83" w:rsidP="002D6DED">
                  <w:pPr>
                    <w:spacing w:afterLines="0" w:line="240" w:lineRule="auto"/>
                  </w:pPr>
                  <w:r w:rsidRPr="00524F8F">
                    <w:rPr>
                      <w:b/>
                    </w:rPr>
                    <w:t xml:space="preserve">Input. </w:t>
                  </w:r>
                  <w:r>
                    <w:t xml:space="preserve">The </w:t>
                  </w:r>
                  <w:r w:rsidR="00DF741D">
                    <w:t xml:space="preserve">number of start positions for </w:t>
                  </w:r>
                  <w:r w:rsidR="00DF741D" w:rsidRPr="00667F5D">
                    <w:rPr>
                      <w:i/>
                    </w:rPr>
                    <w:t>sIFS</w:t>
                  </w:r>
                  <w:r w:rsidR="00DF741D">
                    <w:t>(</w:t>
                  </w:r>
                  <w:r w:rsidR="00DF741D" w:rsidRPr="00667F5D">
                    <w:rPr>
                      <w:i/>
                    </w:rPr>
                    <w:t>k</w:t>
                  </w:r>
                  <w:r w:rsidR="00DF741D">
                    <w:t xml:space="preserve">, </w:t>
                  </w:r>
                  <w:r w:rsidR="00DF741D" w:rsidRPr="00667F5D">
                    <w:rPr>
                      <w:i/>
                    </w:rPr>
                    <w:t>D</w:t>
                  </w:r>
                  <w:r w:rsidR="00DF741D">
                    <w:t>)</w:t>
                  </w:r>
                  <w:r w:rsidR="00166424">
                    <w:t xml:space="preserve"> is </w:t>
                  </w:r>
                  <w:r w:rsidR="00166424" w:rsidRPr="00667F5D">
                    <w:rPr>
                      <w:i/>
                    </w:rPr>
                    <w:t>K</w:t>
                  </w:r>
                  <w:r w:rsidR="00DF741D">
                    <w:t>, and</w:t>
                  </w:r>
                  <w:r>
                    <w:t xml:space="preserve"> </w:t>
                  </w:r>
                  <w:r w:rsidR="00DF741D">
                    <w:t>t</w:t>
                  </w:r>
                  <w:r>
                    <w:t xml:space="preserve">he consecutive decreasing cutoff is </w:t>
                  </w:r>
                  <w:r w:rsidRPr="00682805">
                    <w:rPr>
                      <w:i/>
                    </w:rPr>
                    <w:t>D</w:t>
                  </w:r>
                  <w:r>
                    <w:t>.</w:t>
                  </w:r>
                </w:p>
                <w:p w14:paraId="4E66BEA1" w14:textId="77777777" w:rsidR="000E7C83" w:rsidRPr="00524F8F" w:rsidRDefault="000E7C83" w:rsidP="002D6DED">
                  <w:pPr>
                    <w:spacing w:afterLines="0" w:line="240" w:lineRule="auto"/>
                  </w:pPr>
                  <w:r w:rsidRPr="00524F8F">
                    <w:t>Begin.</w:t>
                  </w:r>
                </w:p>
                <w:p w14:paraId="56AC0113" w14:textId="77777777" w:rsidR="000E7C83" w:rsidRDefault="000E7C83" w:rsidP="002D6DED">
                  <w:pPr>
                    <w:spacing w:afterLines="0" w:line="240" w:lineRule="auto"/>
                  </w:pPr>
                  <w:r>
                    <w:t xml:space="preserve">  </w:t>
                  </w:r>
                  <w:r w:rsidR="00FD50C3">
                    <w:t>Solution={}</w:t>
                  </w:r>
                </w:p>
                <w:p w14:paraId="1FB226E6" w14:textId="77777777" w:rsidR="00FD50C3" w:rsidRDefault="00FD50C3" w:rsidP="002D6DED">
                  <w:pPr>
                    <w:spacing w:afterLines="0" w:line="240" w:lineRule="auto"/>
                  </w:pPr>
                  <w:r>
                    <w:t xml:space="preserve">  for i in (1..</w:t>
                  </w:r>
                  <w:r w:rsidR="00CF44AE">
                    <w:t>K):</w:t>
                  </w:r>
                </w:p>
                <w:p w14:paraId="108AF5BD" w14:textId="77777777" w:rsidR="00CF44AE" w:rsidRDefault="00CF44AE" w:rsidP="002D6DED">
                  <w:pPr>
                    <w:spacing w:afterLines="0" w:line="240" w:lineRule="auto"/>
                    <w:ind w:firstLineChars="200" w:firstLine="480"/>
                  </w:pPr>
                  <w:r w:rsidRPr="0081400D">
                    <w:rPr>
                      <w:i/>
                    </w:rPr>
                    <w:t>k</w:t>
                  </w:r>
                  <w:r>
                    <w:t>=random()</w:t>
                  </w:r>
                </w:p>
                <w:p w14:paraId="3E01FF45" w14:textId="77777777" w:rsidR="00CF44AE" w:rsidRDefault="00CF44AE" w:rsidP="002D6DED">
                  <w:pPr>
                    <w:spacing w:afterLines="0" w:line="240" w:lineRule="auto"/>
                    <w:ind w:firstLineChars="200" w:firstLine="480"/>
                  </w:pPr>
                  <w:r>
                    <w:t>Solution=Solution</w:t>
                  </w:r>
                  <w:r>
                    <w:sym w:font="Symbol" w:char="F0C8"/>
                  </w:r>
                  <w:r w:rsidR="0081400D">
                    <w:t>{</w:t>
                  </w:r>
                  <w:r w:rsidR="0081400D" w:rsidRPr="00667F5D">
                    <w:rPr>
                      <w:i/>
                    </w:rPr>
                    <w:t>sIFS</w:t>
                  </w:r>
                  <w:r w:rsidR="0081400D">
                    <w:t>(</w:t>
                  </w:r>
                  <w:r w:rsidR="0081400D" w:rsidRPr="00667F5D">
                    <w:rPr>
                      <w:i/>
                    </w:rPr>
                    <w:t>k</w:t>
                  </w:r>
                  <w:r w:rsidR="0081400D">
                    <w:t xml:space="preserve">, </w:t>
                  </w:r>
                  <w:r w:rsidR="0081400D" w:rsidRPr="00667F5D">
                    <w:rPr>
                      <w:i/>
                    </w:rPr>
                    <w:t>D</w:t>
                  </w:r>
                  <w:r w:rsidR="0081400D">
                    <w:t>)}</w:t>
                  </w:r>
                </w:p>
                <w:p w14:paraId="6DAAC8F7" w14:textId="77777777" w:rsidR="00DD058A" w:rsidRDefault="00DD058A" w:rsidP="002D6DED">
                  <w:pPr>
                    <w:spacing w:afterLines="0" w:line="240" w:lineRule="auto"/>
                  </w:pPr>
                  <w:r>
                    <w:t xml:space="preserve">  BestFS=Solution[0]</w:t>
                  </w:r>
                </w:p>
                <w:p w14:paraId="4BEC8FD6" w14:textId="77777777" w:rsidR="00D4193E" w:rsidRDefault="000E7C83" w:rsidP="002D6DED">
                  <w:pPr>
                    <w:spacing w:afterLines="0" w:line="240" w:lineRule="auto"/>
                  </w:pPr>
                  <w:r>
                    <w:t xml:space="preserve">  </w:t>
                  </w:r>
                  <w:r w:rsidR="00D4193E">
                    <w:t xml:space="preserve">for </w:t>
                  </w:r>
                  <w:r w:rsidR="00D4193E" w:rsidRPr="009D778F">
                    <w:rPr>
                      <w:i/>
                    </w:rPr>
                    <w:t>i</w:t>
                  </w:r>
                  <w:r w:rsidR="00D4193E">
                    <w:t xml:space="preserve"> in (1..</w:t>
                  </w:r>
                  <w:r w:rsidR="00D4193E" w:rsidRPr="009D778F">
                    <w:rPr>
                      <w:i/>
                    </w:rPr>
                    <w:t>K</w:t>
                  </w:r>
                  <w:r w:rsidR="00D4193E">
                    <w:t>):</w:t>
                  </w:r>
                </w:p>
                <w:p w14:paraId="4D56D1FE" w14:textId="77777777" w:rsidR="00D4193E" w:rsidRDefault="00073C68" w:rsidP="002D6DED">
                  <w:pPr>
                    <w:spacing w:afterLines="0" w:line="240" w:lineRule="auto"/>
                    <w:ind w:firstLineChars="200" w:firstLine="480"/>
                  </w:pPr>
                  <w:r>
                    <w:t>if Accuracy(BestFS)&lt;Accuraccy(Solution[</w:t>
                  </w:r>
                  <w:r w:rsidRPr="009D778F">
                    <w:rPr>
                      <w:i/>
                    </w:rPr>
                    <w:t>i</w:t>
                  </w:r>
                  <w:r>
                    <w:t>]):</w:t>
                  </w:r>
                </w:p>
                <w:p w14:paraId="16C2E188" w14:textId="77777777" w:rsidR="00073C68" w:rsidRPr="00073C68" w:rsidRDefault="00073C68" w:rsidP="002D6DED">
                  <w:pPr>
                    <w:spacing w:afterLines="0" w:line="240" w:lineRule="auto"/>
                  </w:pPr>
                  <w:r>
                    <w:t xml:space="preserve">  </w:t>
                  </w:r>
                  <w:r w:rsidR="002D6DED">
                    <w:t xml:space="preserve">    </w:t>
                  </w:r>
                  <w:r>
                    <w:t>BestFS=Solution[</w:t>
                  </w:r>
                  <w:r w:rsidRPr="009D778F">
                    <w:rPr>
                      <w:i/>
                    </w:rPr>
                    <w:t>i</w:t>
                  </w:r>
                  <w:r>
                    <w:t>]</w:t>
                  </w:r>
                </w:p>
                <w:p w14:paraId="4D52D33B" w14:textId="77777777" w:rsidR="000E7C83" w:rsidRDefault="000E7C83" w:rsidP="002D6DED">
                  <w:pPr>
                    <w:spacing w:afterLines="0" w:line="240" w:lineRule="auto"/>
                    <w:ind w:firstLineChars="100" w:firstLine="240"/>
                  </w:pPr>
                  <w:r>
                    <w:t>return BestFS</w:t>
                  </w:r>
                </w:p>
                <w:p w14:paraId="7D7E5A71" w14:textId="77777777" w:rsidR="000E7C83" w:rsidRPr="00524F8F" w:rsidRDefault="000E7C83" w:rsidP="002D6DED">
                  <w:pPr>
                    <w:spacing w:afterLines="0" w:line="240" w:lineRule="auto"/>
                  </w:pPr>
                  <w:r w:rsidRPr="00524F8F">
                    <w:t>End.</w:t>
                  </w:r>
                </w:p>
              </w:txbxContent>
            </v:textbox>
            <w10:wrap type="none"/>
            <w10:anchorlock/>
          </v:shape>
        </w:pict>
      </w:r>
    </w:p>
    <w:p w14:paraId="480DB0EA" w14:textId="77777777" w:rsidR="00D3634C" w:rsidRPr="008B7567" w:rsidRDefault="00D3634C" w:rsidP="000263D2">
      <w:pPr>
        <w:spacing w:after="312"/>
      </w:pPr>
    </w:p>
    <w:p w14:paraId="5048EC14" w14:textId="77777777" w:rsidR="007B5B74" w:rsidRPr="00D025A7" w:rsidRDefault="007B5B74" w:rsidP="000263D2">
      <w:pPr>
        <w:pStyle w:val="Heading3"/>
        <w:spacing w:after="312"/>
      </w:pPr>
      <w:r>
        <w:t>Randomly seeded k-fold c</w:t>
      </w:r>
      <w:r w:rsidRPr="00D025A7">
        <w:t xml:space="preserve">ross </w:t>
      </w:r>
      <w:r>
        <w:t>v</w:t>
      </w:r>
      <w:r w:rsidRPr="00D025A7">
        <w:t xml:space="preserve">alidation </w:t>
      </w:r>
    </w:p>
    <w:p w14:paraId="1895AAC3" w14:textId="77777777" w:rsidR="006B6B8E" w:rsidRDefault="006B6B8E" w:rsidP="000263D2">
      <w:pPr>
        <w:spacing w:after="312"/>
      </w:pPr>
      <w:r w:rsidRPr="00E77A1B">
        <w:rPr>
          <w:rFonts w:hint="eastAsia"/>
        </w:rPr>
        <w:t>A</w:t>
      </w:r>
      <w:r w:rsidRPr="00E77A1B">
        <w:t xml:space="preserve"> </w:t>
      </w:r>
      <w:r w:rsidRPr="003A1AE3">
        <w:rPr>
          <w:i/>
        </w:rPr>
        <w:t>k</w:t>
      </w:r>
      <w:r w:rsidRPr="00E77A1B">
        <w:t xml:space="preserve">-fold cross validation (KFCV) strategy is utilized to calculate the overall classification performance. </w:t>
      </w:r>
      <w:r w:rsidR="0065648E" w:rsidRPr="00E77A1B">
        <w:t xml:space="preserve">Given a binary classification dataset with positive and negative samples in </w:t>
      </w:r>
      <w:r w:rsidR="008B7B14">
        <w:t xml:space="preserve">the subsets </w:t>
      </w:r>
      <w:r w:rsidR="0065648E" w:rsidRPr="003A1AE3">
        <w:rPr>
          <w:i/>
        </w:rPr>
        <w:t>P</w:t>
      </w:r>
      <w:r w:rsidR="0065648E" w:rsidRPr="00E77A1B">
        <w:t xml:space="preserve"> and </w:t>
      </w:r>
      <w:r w:rsidR="0065648E" w:rsidRPr="003A1AE3">
        <w:rPr>
          <w:i/>
        </w:rPr>
        <w:t>N</w:t>
      </w:r>
      <w:r w:rsidR="0065648E" w:rsidRPr="00E77A1B">
        <w:t xml:space="preserve">, respectively, </w:t>
      </w:r>
      <w:r w:rsidR="009E6135">
        <w:t xml:space="preserve">KFCV randomly splits </w:t>
      </w:r>
      <w:r w:rsidR="009E6135" w:rsidRPr="00016A70">
        <w:rPr>
          <w:i/>
        </w:rPr>
        <w:t>P</w:t>
      </w:r>
      <w:r w:rsidR="009E6135">
        <w:t xml:space="preserve"> and </w:t>
      </w:r>
      <w:r w:rsidR="009E6135" w:rsidRPr="00016A70">
        <w:rPr>
          <w:i/>
        </w:rPr>
        <w:t>N</w:t>
      </w:r>
      <w:r w:rsidR="009E6135">
        <w:t xml:space="preserve"> into </w:t>
      </w:r>
      <w:r w:rsidR="009E6135" w:rsidRPr="003A1AE3">
        <w:rPr>
          <w:i/>
        </w:rPr>
        <w:t>k</w:t>
      </w:r>
      <w:r w:rsidR="009E6135">
        <w:t xml:space="preserve"> equally-sized subsets, respectively. </w:t>
      </w:r>
      <w:r w:rsidR="0095376C" w:rsidRPr="0043285A">
        <w:rPr>
          <w:i/>
        </w:rPr>
        <w:t>P</w:t>
      </w:r>
      <w:r w:rsidR="0095376C">
        <w:t>=</w:t>
      </w:r>
      <w:r w:rsidR="00A67A7C">
        <w:t>{</w:t>
      </w:r>
      <w:r w:rsidR="00A67A7C" w:rsidRPr="0043285A">
        <w:rPr>
          <w:i/>
        </w:rPr>
        <w:t>P</w:t>
      </w:r>
      <w:r w:rsidR="00A67A7C" w:rsidRPr="0043285A">
        <w:rPr>
          <w:vertAlign w:val="subscript"/>
        </w:rPr>
        <w:t>1</w:t>
      </w:r>
      <w:r w:rsidR="00A67A7C">
        <w:t xml:space="preserve">, </w:t>
      </w:r>
      <w:r w:rsidR="00A67A7C" w:rsidRPr="0043285A">
        <w:rPr>
          <w:i/>
        </w:rPr>
        <w:t>P</w:t>
      </w:r>
      <w:r w:rsidR="00A67A7C" w:rsidRPr="0043285A">
        <w:rPr>
          <w:vertAlign w:val="subscript"/>
        </w:rPr>
        <w:t>2</w:t>
      </w:r>
      <w:r w:rsidR="00A67A7C">
        <w:t xml:space="preserve">, …, </w:t>
      </w:r>
      <w:r w:rsidR="00A67A7C" w:rsidRPr="0043285A">
        <w:rPr>
          <w:i/>
        </w:rPr>
        <w:t>P</w:t>
      </w:r>
      <w:r w:rsidR="00A67A7C" w:rsidRPr="0043285A">
        <w:rPr>
          <w:i/>
          <w:vertAlign w:val="subscript"/>
        </w:rPr>
        <w:t>k</w:t>
      </w:r>
      <w:r w:rsidR="00A67A7C">
        <w:t xml:space="preserve">} and </w:t>
      </w:r>
      <w:r w:rsidR="0043285A">
        <w:rPr>
          <w:i/>
        </w:rPr>
        <w:t>N</w:t>
      </w:r>
      <w:r w:rsidR="0043285A">
        <w:t>={</w:t>
      </w:r>
      <w:r w:rsidR="0043285A">
        <w:rPr>
          <w:i/>
        </w:rPr>
        <w:t>N</w:t>
      </w:r>
      <w:r w:rsidR="0043285A" w:rsidRPr="0043285A">
        <w:rPr>
          <w:vertAlign w:val="subscript"/>
        </w:rPr>
        <w:t>1</w:t>
      </w:r>
      <w:r w:rsidR="0043285A">
        <w:t xml:space="preserve">, </w:t>
      </w:r>
      <w:r w:rsidR="0043285A">
        <w:rPr>
          <w:i/>
        </w:rPr>
        <w:t>N</w:t>
      </w:r>
      <w:r w:rsidR="0043285A" w:rsidRPr="0043285A">
        <w:rPr>
          <w:vertAlign w:val="subscript"/>
        </w:rPr>
        <w:t>2</w:t>
      </w:r>
      <w:r w:rsidR="0043285A">
        <w:t xml:space="preserve">, …, </w:t>
      </w:r>
      <w:r w:rsidR="0043285A">
        <w:rPr>
          <w:i/>
        </w:rPr>
        <w:t>N</w:t>
      </w:r>
      <w:r w:rsidR="0043285A" w:rsidRPr="0043285A">
        <w:rPr>
          <w:i/>
          <w:vertAlign w:val="subscript"/>
        </w:rPr>
        <w:t>k</w:t>
      </w:r>
      <w:r w:rsidR="0043285A">
        <w:t xml:space="preserve">}. </w:t>
      </w:r>
      <w:r w:rsidR="00DB55ED">
        <w:t xml:space="preserve">Iteratively, </w:t>
      </w:r>
      <w:r w:rsidR="009C0FFC" w:rsidRPr="001652CC">
        <w:rPr>
          <w:i/>
        </w:rPr>
        <w:t>P</w:t>
      </w:r>
      <w:r w:rsidR="009C0FFC" w:rsidRPr="001652CC">
        <w:rPr>
          <w:i/>
          <w:vertAlign w:val="subscript"/>
        </w:rPr>
        <w:t>i</w:t>
      </w:r>
      <w:r w:rsidR="009C0FFC">
        <w:sym w:font="Symbol" w:char="F0C8"/>
      </w:r>
      <w:r w:rsidR="009C0FFC" w:rsidRPr="001652CC">
        <w:rPr>
          <w:i/>
        </w:rPr>
        <w:t>N</w:t>
      </w:r>
      <w:r w:rsidR="009C0FFC" w:rsidRPr="001652CC">
        <w:rPr>
          <w:i/>
          <w:vertAlign w:val="subscript"/>
        </w:rPr>
        <w:t>i</w:t>
      </w:r>
      <w:r w:rsidR="009C0FFC">
        <w:t xml:space="preserve"> is selected as the testing dataset, and </w:t>
      </w:r>
      <w:r w:rsidR="00262FD5">
        <w:t>the other samples are used as the training data</w:t>
      </w:r>
      <w:r w:rsidR="00F33657">
        <w:t xml:space="preserve"> for a given classification algorithm. </w:t>
      </w:r>
      <w:r w:rsidR="005F6DFA">
        <w:t xml:space="preserve">The classification performance measurements </w:t>
      </w:r>
      <w:r w:rsidR="005F6DFA" w:rsidRPr="00D83D9C">
        <w:rPr>
          <w:i/>
        </w:rPr>
        <w:t>Sn</w:t>
      </w:r>
      <w:r w:rsidR="005F6DFA">
        <w:t xml:space="preserve">, </w:t>
      </w:r>
      <w:r w:rsidR="005F6DFA" w:rsidRPr="00D83D9C">
        <w:rPr>
          <w:i/>
        </w:rPr>
        <w:t>Sp</w:t>
      </w:r>
      <w:r w:rsidR="005F6DFA">
        <w:t xml:space="preserve"> and </w:t>
      </w:r>
      <w:r w:rsidR="005F6DFA" w:rsidRPr="00D83D9C">
        <w:rPr>
          <w:i/>
        </w:rPr>
        <w:t>Acc</w:t>
      </w:r>
      <w:r w:rsidR="005F6DFA">
        <w:t xml:space="preserve"> are calculated based on </w:t>
      </w:r>
      <w:r w:rsidR="00ED37B0">
        <w:t>this round of iteration.</w:t>
      </w:r>
      <w:r w:rsidR="00C077BE">
        <w:t xml:space="preserve"> </w:t>
      </w:r>
    </w:p>
    <w:p w14:paraId="40C4B91B" w14:textId="77777777" w:rsidR="00864433" w:rsidRPr="00C05126" w:rsidRDefault="00864433" w:rsidP="000263D2">
      <w:pPr>
        <w:spacing w:after="312"/>
        <w:rPr>
          <w:color w:val="3333FF"/>
        </w:rPr>
      </w:pPr>
      <w:r w:rsidRPr="00C05126">
        <w:rPr>
          <w:color w:val="3333FF"/>
        </w:rPr>
        <w:t xml:space="preserve">Due to </w:t>
      </w:r>
      <w:r w:rsidR="00B224F8" w:rsidRPr="00C05126">
        <w:rPr>
          <w:color w:val="3333FF"/>
        </w:rPr>
        <w:t xml:space="preserve">that different data splitting will generate different performances, </w:t>
      </w:r>
      <w:r w:rsidR="005D2FE0" w:rsidRPr="00C05126">
        <w:rPr>
          <w:color w:val="3333FF"/>
        </w:rPr>
        <w:t xml:space="preserve">different random seeds will be employed to </w:t>
      </w:r>
      <w:r w:rsidR="0098466C" w:rsidRPr="00C05126">
        <w:rPr>
          <w:color w:val="3333FF"/>
        </w:rPr>
        <w:t xml:space="preserve">produce </w:t>
      </w:r>
      <w:r w:rsidR="00A82B2F" w:rsidRPr="00C05126">
        <w:rPr>
          <w:color w:val="3333FF"/>
        </w:rPr>
        <w:t>KFCV calculations, and the classification performance measurements are averaged over all the rounds of KFCV experiments.</w:t>
      </w:r>
    </w:p>
    <w:p w14:paraId="55FE1879" w14:textId="77777777" w:rsidR="00030375" w:rsidRPr="00D025A7" w:rsidRDefault="00030375" w:rsidP="000263D2">
      <w:pPr>
        <w:pStyle w:val="Heading3"/>
        <w:spacing w:after="312"/>
      </w:pPr>
      <w:r>
        <w:t>Experimental procedure</w:t>
      </w:r>
    </w:p>
    <w:p w14:paraId="0FFDC7BB" w14:textId="77777777" w:rsidR="007B5B74" w:rsidRDefault="00CC62D0" w:rsidP="000263D2">
      <w:pPr>
        <w:spacing w:after="312"/>
      </w:pPr>
      <w:r>
        <w:t>RIFS</w:t>
      </w:r>
      <w:r w:rsidR="00A92123">
        <w:t xml:space="preserve"> was compared with two major classes of feature selection algorithms, </w:t>
      </w:r>
      <w:r w:rsidR="00A92123" w:rsidRPr="00A92123">
        <w:rPr>
          <w:i/>
        </w:rPr>
        <w:t xml:space="preserve">i.e. </w:t>
      </w:r>
      <w:r w:rsidR="00A92123">
        <w:t>three filters and three wrappers.</w:t>
      </w:r>
      <w:r w:rsidR="00C7207C">
        <w:t xml:space="preserve"> </w:t>
      </w:r>
      <w:r w:rsidR="00B702D6">
        <w:rPr>
          <w:rFonts w:hint="eastAsia"/>
        </w:rPr>
        <w:t xml:space="preserve">The performance measurement was calculated using </w:t>
      </w:r>
      <w:r w:rsidR="00D4140E">
        <w:rPr>
          <w:rFonts w:hint="eastAsia"/>
        </w:rPr>
        <w:t>10-fold cross validation</w:t>
      </w:r>
      <w:r w:rsidR="00772CE0">
        <w:rPr>
          <w:rFonts w:hint="eastAsia"/>
        </w:rPr>
        <w:t xml:space="preserve">, and the classification accuracy was the maximum value </w:t>
      </w:r>
      <w:r w:rsidR="004F6F58" w:rsidRPr="004F6F58">
        <w:rPr>
          <w:rFonts w:hint="eastAsia"/>
          <w:i/>
        </w:rPr>
        <w:t>mAcc</w:t>
      </w:r>
      <w:r w:rsidR="004F6F58">
        <w:rPr>
          <w:rFonts w:hint="eastAsia"/>
        </w:rPr>
        <w:t xml:space="preserve"> </w:t>
      </w:r>
      <w:r w:rsidR="00772CE0">
        <w:rPr>
          <w:rFonts w:hint="eastAsia"/>
        </w:rPr>
        <w:t>of the five classification algorithms</w:t>
      </w:r>
      <w:r w:rsidR="008806B1">
        <w:rPr>
          <w:rFonts w:hint="eastAsia"/>
        </w:rPr>
        <w:t xml:space="preserve">, </w:t>
      </w:r>
      <w:r w:rsidR="008806B1" w:rsidRPr="008806B1">
        <w:rPr>
          <w:rFonts w:hint="eastAsia"/>
          <w:i/>
        </w:rPr>
        <w:t>i.e.</w:t>
      </w:r>
      <w:r w:rsidR="008806B1">
        <w:rPr>
          <w:rFonts w:hint="eastAsia"/>
        </w:rPr>
        <w:t xml:space="preserve"> </w:t>
      </w:r>
      <w:r w:rsidR="008806B1" w:rsidRPr="008806B1">
        <w:t>SVM, KNN, DTree, NBayes and LR</w:t>
      </w:r>
      <w:r w:rsidR="008806B1">
        <w:rPr>
          <w:rFonts w:hint="eastAsia"/>
        </w:rPr>
        <w:t>.</w:t>
      </w:r>
      <w:r w:rsidR="00233E29">
        <w:rPr>
          <w:rFonts w:hint="eastAsia"/>
        </w:rPr>
        <w:t xml:space="preserve"> The detailed procedure was illustrated in Figure 1.</w:t>
      </w:r>
    </w:p>
    <w:p w14:paraId="15E40862" w14:textId="77777777" w:rsidR="00264AF9" w:rsidRPr="00030375" w:rsidRDefault="00264AF9" w:rsidP="000263D2">
      <w:pPr>
        <w:spacing w:after="312"/>
      </w:pPr>
      <w:r>
        <w:t>All the ex</w:t>
      </w:r>
      <w:r w:rsidR="00EB4516">
        <w:t>periments were carried out in a</w:t>
      </w:r>
      <w:r w:rsidR="00EB4516">
        <w:rPr>
          <w:rFonts w:hint="eastAsia"/>
        </w:rPr>
        <w:t>n Inspur</w:t>
      </w:r>
      <w:r w:rsidR="00EB4516">
        <w:t xml:space="preserve"> Gene Server G100, with </w:t>
      </w:r>
      <w:r w:rsidR="001F0000">
        <w:rPr>
          <w:rFonts w:hint="eastAsia"/>
        </w:rPr>
        <w:t>256GB memory, 28 Intel Xeon</w:t>
      </w:r>
      <w:r w:rsidR="001F0000">
        <w:t>®</w:t>
      </w:r>
      <w:r w:rsidR="001F0000">
        <w:rPr>
          <w:rFonts w:hint="eastAsia"/>
        </w:rPr>
        <w:t xml:space="preserve"> CPU cores</w:t>
      </w:r>
      <w:r w:rsidR="007E6FE4">
        <w:rPr>
          <w:rFonts w:hint="eastAsia"/>
        </w:rPr>
        <w:t xml:space="preserve"> (2.4GHz)</w:t>
      </w:r>
      <w:r w:rsidR="001F0000">
        <w:rPr>
          <w:rFonts w:hint="eastAsia"/>
        </w:rPr>
        <w:t xml:space="preserve">, </w:t>
      </w:r>
      <w:r w:rsidR="0043206B">
        <w:rPr>
          <w:rFonts w:hint="eastAsia"/>
        </w:rPr>
        <w:t xml:space="preserve">and </w:t>
      </w:r>
      <w:r w:rsidR="00BF6D83">
        <w:rPr>
          <w:rFonts w:hint="eastAsia"/>
        </w:rPr>
        <w:t>30TB RISC1 disk space</w:t>
      </w:r>
      <w:r w:rsidR="0043206B">
        <w:rPr>
          <w:rFonts w:hint="eastAsia"/>
        </w:rPr>
        <w:t>.</w:t>
      </w:r>
    </w:p>
    <w:p w14:paraId="68225AF6" w14:textId="77777777" w:rsidR="00030375" w:rsidRPr="00D374FB" w:rsidRDefault="00CC1434" w:rsidP="000263D2">
      <w:pPr>
        <w:spacing w:after="312"/>
        <w:rPr>
          <w:color w:val="3333FF"/>
        </w:rPr>
      </w:pPr>
      <w:r w:rsidRPr="00D374FB">
        <w:rPr>
          <w:noProof/>
          <w:color w:val="3333FF"/>
        </w:rPr>
        <w:drawing>
          <wp:inline distT="0" distB="0" distL="0" distR="0" wp14:anchorId="4226483C" wp14:editId="51ADFE37">
            <wp:extent cx="4054237" cy="4052047"/>
            <wp:effectExtent l="0" t="0" r="3413"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srcRect/>
                    <a:stretch>
                      <a:fillRect/>
                    </a:stretch>
                  </pic:blipFill>
                  <pic:spPr bwMode="auto">
                    <a:xfrm>
                      <a:off x="0" y="0"/>
                      <a:ext cx="4055099" cy="4052908"/>
                    </a:xfrm>
                    <a:prstGeom prst="rect">
                      <a:avLst/>
                    </a:prstGeom>
                    <a:noFill/>
                    <a:ln w="9525">
                      <a:noFill/>
                      <a:miter lim="800000"/>
                      <a:headEnd/>
                      <a:tailEnd/>
                    </a:ln>
                  </pic:spPr>
                </pic:pic>
              </a:graphicData>
            </a:graphic>
          </wp:inline>
        </w:drawing>
      </w:r>
    </w:p>
    <w:p w14:paraId="09087486" w14:textId="77777777" w:rsidR="0032382B" w:rsidRPr="00D374FB" w:rsidRDefault="0032382B" w:rsidP="000263D2">
      <w:pPr>
        <w:spacing w:after="312"/>
        <w:rPr>
          <w:color w:val="3333FF"/>
        </w:rPr>
      </w:pPr>
      <w:r w:rsidRPr="00D374FB">
        <w:rPr>
          <w:b/>
          <w:color w:val="3333FF"/>
        </w:rPr>
        <w:t>Figure 1</w:t>
      </w:r>
      <w:r w:rsidR="006841BE" w:rsidRPr="00D374FB">
        <w:rPr>
          <w:b/>
          <w:color w:val="3333FF"/>
        </w:rPr>
        <w:t>. Experimental setting of this work.</w:t>
      </w:r>
      <w:r w:rsidRPr="00D374FB">
        <w:rPr>
          <w:rFonts w:hint="eastAsia"/>
          <w:b/>
          <w:color w:val="3333FF"/>
        </w:rPr>
        <w:t xml:space="preserve"> </w:t>
      </w:r>
      <w:r w:rsidR="00F16AD9" w:rsidRPr="00D374FB">
        <w:rPr>
          <w:color w:val="3333FF"/>
        </w:rPr>
        <w:t xml:space="preserve">17 datasets were chosen to compare RIFS with three filters and three wrappers, and </w:t>
      </w:r>
      <w:r w:rsidR="00903ECB" w:rsidRPr="00D374FB">
        <w:rPr>
          <w:color w:val="3333FF"/>
        </w:rPr>
        <w:t>the classification performances were calculated using 10-fold cross validations.</w:t>
      </w:r>
    </w:p>
    <w:p w14:paraId="246AF466" w14:textId="77777777" w:rsidR="0032382B" w:rsidRPr="00D374FB" w:rsidRDefault="0032382B" w:rsidP="000263D2">
      <w:pPr>
        <w:spacing w:after="312"/>
        <w:rPr>
          <w:color w:val="3333FF"/>
        </w:rPr>
      </w:pPr>
    </w:p>
    <w:p w14:paraId="362EBDFA" w14:textId="77777777" w:rsidR="00AC05B2" w:rsidRPr="00D025A7" w:rsidRDefault="00FA7DE9" w:rsidP="000263D2">
      <w:pPr>
        <w:pStyle w:val="Heading2"/>
        <w:spacing w:after="312"/>
      </w:pPr>
      <w:r>
        <w:t>Results and Discussion</w:t>
      </w:r>
    </w:p>
    <w:p w14:paraId="3A3B0041" w14:textId="77777777" w:rsidR="00C250E4" w:rsidRDefault="00E67EAC" w:rsidP="000263D2">
      <w:pPr>
        <w:pStyle w:val="Heading3"/>
        <w:spacing w:after="312"/>
      </w:pPr>
      <w:r>
        <w:t>Two</w:t>
      </w:r>
      <w:r w:rsidR="00B91D80">
        <w:rPr>
          <w:rFonts w:hint="eastAsia"/>
        </w:rPr>
        <w:t xml:space="preserve"> </w:t>
      </w:r>
      <w:r w:rsidR="00C250E4" w:rsidRPr="00D025A7">
        <w:t>optimization</w:t>
      </w:r>
      <w:r w:rsidR="00B91D80">
        <w:rPr>
          <w:rFonts w:hint="eastAsia"/>
        </w:rPr>
        <w:t xml:space="preserve"> rules</w:t>
      </w:r>
      <w:r w:rsidR="00E55129">
        <w:t xml:space="preserve"> for the IFS strategy</w:t>
      </w:r>
    </w:p>
    <w:p w14:paraId="04858EB1" w14:textId="77777777" w:rsidR="00CF4B96" w:rsidRDefault="008C60CF" w:rsidP="000263D2">
      <w:pPr>
        <w:spacing w:after="312"/>
      </w:pPr>
      <w:r w:rsidRPr="006409BD">
        <w:t>This study proposes two hypothetical modifications of the Incremental Feature Selection (IFS) strategy</w:t>
      </w:r>
      <w:r w:rsidR="00E860E6" w:rsidRPr="006409BD">
        <w:t xml:space="preserve"> </w:t>
      </w:r>
      <w:r w:rsidR="005016B3" w:rsidRPr="006409BD">
        <w:fldChar w:fldCharType="begin">
          <w:fldData xml:space="preserve">PEVuZE5vdGU+PENpdGU+PEF1dGhvcj5DaGVuPC9BdXRob3I+PFllYXI+MjAxNjwvWWVhcj48UmVj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</w:fldData>
        </w:fldChar>
      </w:r>
      <w:r w:rsidR="00C05514">
        <w:instrText xml:space="preserve"> ADDIN EN.CITE </w:instrText>
      </w:r>
      <w:r w:rsidR="005016B3">
        <w:fldChar w:fldCharType="begin">
          <w:fldData xml:space="preserve">PEVuZE5vdGU+PENpdGU+PEF1dGhvcj5DaGVuPC9BdXRob3I+PFllYXI+MjAxNjwvWWVhcj48UmVj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</w:fldData>
        </w:fldChar>
      </w:r>
      <w:r w:rsidR="00C05514">
        <w:instrText xml:space="preserve"> ADDIN EN.CITE.DATA </w:instrText>
      </w:r>
      <w:r w:rsidR="005016B3">
        <w:fldChar w:fldCharType="end"/>
      </w:r>
      <w:r w:rsidR="005016B3" w:rsidRPr="006409BD">
        <w:fldChar w:fldCharType="separate"/>
      </w:r>
      <w:hyperlink w:anchor="_ENREF_18" w:tooltip="Guo, 2014 #22" w:history="1">
        <w:r w:rsidR="00422B92" w:rsidRPr="00C05514">
          <w:rPr>
            <w:noProof/>
            <w:vertAlign w:val="superscript"/>
          </w:rPr>
          <w:t>18</w:t>
        </w:r>
      </w:hyperlink>
      <w:r w:rsidR="00C05514" w:rsidRPr="00C05514">
        <w:rPr>
          <w:noProof/>
          <w:vertAlign w:val="superscript"/>
        </w:rPr>
        <w:t>,</w:t>
      </w:r>
      <w:hyperlink w:anchor="_ENREF_25" w:tooltip="Chen, 2016 #3" w:history="1">
        <w:r w:rsidR="00422B92" w:rsidRPr="00C05514">
          <w:rPr>
            <w:noProof/>
            <w:vertAlign w:val="superscript"/>
          </w:rPr>
          <w:t>25</w:t>
        </w:r>
      </w:hyperlink>
      <w:r w:rsidR="00C05514" w:rsidRPr="00C05514">
        <w:rPr>
          <w:noProof/>
          <w:vertAlign w:val="superscript"/>
        </w:rPr>
        <w:t>,</w:t>
      </w:r>
      <w:hyperlink w:anchor="_ENREF_52" w:tooltip="Chen, 2016 #2" w:history="1">
        <w:r w:rsidR="00422B92" w:rsidRPr="00C05514">
          <w:rPr>
            <w:noProof/>
            <w:vertAlign w:val="superscript"/>
          </w:rPr>
          <w:t>52</w:t>
        </w:r>
      </w:hyperlink>
      <w:r w:rsidR="005016B3" w:rsidRPr="006409BD">
        <w:fldChar w:fldCharType="end"/>
      </w:r>
      <w:r w:rsidR="00FC351B" w:rsidRPr="006409BD">
        <w:rPr>
          <w:rFonts w:hint="eastAsia"/>
        </w:rPr>
        <w:t xml:space="preserve"> based on the experiment data</w:t>
      </w:r>
      <w:r w:rsidR="00895480" w:rsidRPr="006409BD">
        <w:rPr>
          <w:rFonts w:hint="eastAsia"/>
        </w:rPr>
        <w:t>, as shown in Figure 2.</w:t>
      </w:r>
      <w:r w:rsidR="00F81A16">
        <w:t xml:space="preserve"> </w:t>
      </w:r>
      <w:r w:rsidR="00F86A3B">
        <w:t>The optimization goal is to maximize the binary classification accuracy using the selected feature subset.</w:t>
      </w:r>
    </w:p>
    <w:p w14:paraId="12BFBDF2" w14:textId="534D3AEE" w:rsidR="00C250E4" w:rsidRPr="00A60D57" w:rsidRDefault="00AE042A" w:rsidP="000263D2">
      <w:pPr>
        <w:spacing w:after="312"/>
        <w:rPr>
          <w:rFonts w:hint="eastAsia"/>
          <w:color w:val="3333FF"/>
        </w:rPr>
      </w:pPr>
      <w:r>
        <w:rPr>
          <w:rStyle w:val="Heading3Char"/>
          <w:rFonts w:cs="Times New Roman"/>
          <w:sz w:val="24"/>
          <w:szCs w:val="24"/>
        </w:rPr>
        <w:t xml:space="preserve">1. </w:t>
      </w:r>
      <w:r w:rsidR="00592FC8">
        <w:rPr>
          <w:rStyle w:val="Heading3Char"/>
          <w:rFonts w:cs="Times New Roman"/>
          <w:sz w:val="24"/>
          <w:szCs w:val="24"/>
        </w:rPr>
        <w:t>Randomly re-start the IFS strategy</w:t>
      </w:r>
      <w:r w:rsidR="00C250E4">
        <w:t>.</w:t>
      </w:r>
      <w:r w:rsidR="00D276D8">
        <w:rPr>
          <w:rFonts w:hint="eastAsia"/>
        </w:rPr>
        <w:t xml:space="preserve"> </w:t>
      </w:r>
      <w:r w:rsidR="00A142A3">
        <w:t xml:space="preserve">We generalize the </w:t>
      </w:r>
      <w:r w:rsidR="00CD0643">
        <w:t>class</w:t>
      </w:r>
      <w:r w:rsidR="001A41A2">
        <w:t>ical vers</w:t>
      </w:r>
      <w:r w:rsidR="00B31819">
        <w:t>ion of IFS as the IFS(</w:t>
      </w:r>
      <w:r w:rsidR="00B31819" w:rsidRPr="00AA2F4A">
        <w:rPr>
          <w:i/>
        </w:rPr>
        <w:t>i</w:t>
      </w:r>
      <w:r w:rsidR="00B31819">
        <w:t xml:space="preserve">), which chooses a subset of consecutively ranked features starting from rank </w:t>
      </w:r>
      <w:r w:rsidR="00B31819" w:rsidRPr="00B31819">
        <w:rPr>
          <w:i/>
        </w:rPr>
        <w:t>i</w:t>
      </w:r>
      <w:r w:rsidR="00B31819">
        <w:t xml:space="preserve">. </w:t>
      </w:r>
      <w:r w:rsidR="00B273B9">
        <w:t xml:space="preserve">Our hypothesis is that </w:t>
      </w:r>
      <w:r w:rsidR="004F3862">
        <w:t>there may exist a feature subset IFS(</w:t>
      </w:r>
      <w:r w:rsidR="004F3862" w:rsidRPr="004F3862">
        <w:rPr>
          <w:i/>
        </w:rPr>
        <w:t>i</w:t>
      </w:r>
      <w:r w:rsidR="004F3862">
        <w:t xml:space="preserve">) </w:t>
      </w:r>
      <w:r w:rsidR="00CC2CC5">
        <w:t>with a classification accuracy better than IFS(0).</w:t>
      </w:r>
      <w:r w:rsidR="00BA18AD">
        <w:t xml:space="preserve"> This </w:t>
      </w:r>
      <w:r w:rsidR="004803AA">
        <w:t>is</w:t>
      </w:r>
      <w:r w:rsidR="00BA18AD">
        <w:t xml:space="preserve"> supported by the</w:t>
      </w:r>
      <w:r w:rsidR="0032509F">
        <w:t xml:space="preserve"> two</w:t>
      </w:r>
      <w:r w:rsidR="00BA18AD">
        <w:t xml:space="preserve"> examples </w:t>
      </w:r>
      <w:r w:rsidR="0032509F">
        <w:t>in Figure 2 (a) and (b).</w:t>
      </w:r>
      <w:r w:rsidR="00C250E4" w:rsidRPr="00FD440A">
        <w:t xml:space="preserve"> </w:t>
      </w:r>
      <w:r w:rsidR="00745621" w:rsidRPr="00A60D57">
        <w:rPr>
          <w:rFonts w:hint="eastAsia"/>
          <w:color w:val="3333FF"/>
        </w:rPr>
        <w:t xml:space="preserve">The two features </w:t>
      </w:r>
      <w:r w:rsidR="00E00DC4" w:rsidRPr="00A60D57">
        <w:rPr>
          <w:rFonts w:hint="eastAsia"/>
          <w:color w:val="3333FF"/>
        </w:rPr>
        <w:t>with ranks 31 and 32 achieved 79.5% in the overall accuracy</w:t>
      </w:r>
      <w:r w:rsidR="003235A1" w:rsidRPr="00A60D57">
        <w:rPr>
          <w:rFonts w:hint="eastAsia"/>
          <w:color w:val="3333FF"/>
        </w:rPr>
        <w:t xml:space="preserve"> for the dataset ALL2</w:t>
      </w:r>
      <w:r w:rsidR="00E00DC4" w:rsidRPr="00A60D57">
        <w:rPr>
          <w:rFonts w:hint="eastAsia"/>
          <w:color w:val="3333FF"/>
        </w:rPr>
        <w:t>, better than 77.0% in accuracy for the top two ranked features by IFS(0), as shown in Figure 2</w:t>
      </w:r>
      <w:r w:rsidR="00D7259F" w:rsidRPr="00A60D57">
        <w:rPr>
          <w:rFonts w:hint="eastAsia"/>
          <w:color w:val="3333FF"/>
        </w:rPr>
        <w:t>.</w:t>
      </w:r>
      <w:r w:rsidR="0011762B" w:rsidRPr="00A60D57">
        <w:rPr>
          <w:rFonts w:hint="eastAsia"/>
          <w:color w:val="3333FF"/>
        </w:rPr>
        <w:t xml:space="preserve"> The four features with ranks 443, 444, 445 and 446 </w:t>
      </w:r>
      <w:r w:rsidR="006B73C9" w:rsidRPr="00A60D57">
        <w:rPr>
          <w:rFonts w:hint="eastAsia"/>
          <w:color w:val="3333FF"/>
        </w:rPr>
        <w:t xml:space="preserve">outperformed </w:t>
      </w:r>
      <w:r w:rsidR="00F30006" w:rsidRPr="00A60D57">
        <w:rPr>
          <w:rFonts w:hint="eastAsia"/>
          <w:color w:val="3333FF"/>
        </w:rPr>
        <w:t xml:space="preserve">the top four ranked features </w:t>
      </w:r>
      <w:r w:rsidR="004E740D" w:rsidRPr="00A60D57">
        <w:rPr>
          <w:rFonts w:hint="eastAsia"/>
          <w:color w:val="3333FF"/>
        </w:rPr>
        <w:t xml:space="preserve">by 1.3% in accuracy </w:t>
      </w:r>
      <w:r w:rsidR="003235A1" w:rsidRPr="00A60D57">
        <w:rPr>
          <w:rFonts w:hint="eastAsia"/>
          <w:color w:val="3333FF"/>
        </w:rPr>
        <w:t>for the dataset ALL3.</w:t>
      </w:r>
      <w:r w:rsidR="0080021E" w:rsidRPr="00A60D57">
        <w:rPr>
          <w:rFonts w:hint="eastAsia"/>
          <w:color w:val="3333FF"/>
        </w:rPr>
        <w:t xml:space="preserve"> Their statistical significances measured in </w:t>
      </w:r>
      <w:r w:rsidR="0080021E" w:rsidRPr="00A60D57">
        <w:rPr>
          <w:rFonts w:hint="eastAsia"/>
          <w:i/>
          <w:color w:val="3333FF"/>
        </w:rPr>
        <w:t>P-values</w:t>
      </w:r>
      <w:r w:rsidR="0080021E" w:rsidRPr="00A60D57">
        <w:rPr>
          <w:rFonts w:hint="eastAsia"/>
          <w:color w:val="3333FF"/>
        </w:rPr>
        <w:t xml:space="preserve"> are </w:t>
      </w:r>
      <w:r w:rsidR="000A36BB">
        <w:rPr>
          <w:rStyle w:val="None"/>
        </w:rPr>
        <w:t>0.036990, 0.036994, 0.037100 and 0.037105</w:t>
      </w:r>
      <w:r w:rsidR="00F73FC1" w:rsidRPr="00A60D57">
        <w:rPr>
          <w:rFonts w:hint="eastAsia"/>
          <w:color w:val="3333FF"/>
        </w:rPr>
        <w:t xml:space="preserve"> </w:t>
      </w:r>
      <w:r w:rsidR="00EF7D41">
        <w:rPr>
          <w:color w:val="3333FF"/>
        </w:rPr>
        <w:t xml:space="preserve">for these four low-ranked features, </w:t>
      </w:r>
      <w:r w:rsidR="00F73FC1" w:rsidRPr="00A60D57">
        <w:rPr>
          <w:rFonts w:hint="eastAsia"/>
          <w:color w:val="3333FF"/>
        </w:rPr>
        <w:t xml:space="preserve">respectively. </w:t>
      </w:r>
      <w:r w:rsidR="007356C4" w:rsidRPr="00A60D57">
        <w:rPr>
          <w:rFonts w:hint="eastAsia"/>
          <w:color w:val="3333FF"/>
        </w:rPr>
        <w:t xml:space="preserve">So </w:t>
      </w:r>
      <w:r w:rsidR="00A60D57" w:rsidRPr="00A60D57">
        <w:rPr>
          <w:rFonts w:hint="eastAsia"/>
          <w:color w:val="3333FF"/>
        </w:rPr>
        <w:t>the IFS strategy may be improved by randomly re-started.</w:t>
      </w:r>
      <w:r w:rsidR="00552F52">
        <w:rPr>
          <w:color w:val="3333FF"/>
        </w:rPr>
        <w:t xml:space="preserve"> </w:t>
      </w:r>
      <w:r w:rsidR="00552F52" w:rsidRPr="00552F52">
        <w:rPr>
          <w:color w:val="3333FF"/>
          <w:highlight w:val="yellow"/>
        </w:rPr>
        <w:t>(</w:t>
      </w:r>
      <w:r w:rsidR="00552F52" w:rsidRPr="00552F52">
        <w:rPr>
          <w:rFonts w:hint="eastAsia"/>
          <w:color w:val="3333FF"/>
          <w:highlight w:val="yellow"/>
        </w:rPr>
        <w:t>此处用到单遍的多倍交叉验证</w:t>
      </w:r>
      <w:r w:rsidR="00552F52" w:rsidRPr="00552F52">
        <w:rPr>
          <w:color w:val="3333FF"/>
          <w:highlight w:val="yellow"/>
        </w:rPr>
        <w:t>)</w:t>
      </w:r>
    </w:p>
    <w:p w14:paraId="60E6B5BE" w14:textId="77777777" w:rsidR="004639D1" w:rsidRDefault="00221357" w:rsidP="000263D2">
      <w:pPr>
        <w:spacing w:after="312"/>
      </w:pPr>
      <w:r w:rsidRPr="00221357">
        <w:rPr>
          <w:noProof/>
        </w:rPr>
        <w:drawing>
          <wp:inline distT="0" distB="0" distL="0" distR="0" wp14:anchorId="1AFE5B59" wp14:editId="2B03373B">
            <wp:extent cx="3616138" cy="2173890"/>
            <wp:effectExtent l="19050" t="0" r="3362"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cstate="print"/>
                    <a:srcRect/>
                    <a:stretch>
                      <a:fillRect/>
                    </a:stretch>
                  </pic:blipFill>
                  <pic:spPr bwMode="auto">
                    <a:xfrm>
                      <a:off x="0" y="0"/>
                      <a:ext cx="3615991" cy="2173802"/>
                    </a:xfrm>
                    <a:prstGeom prst="rect">
                      <a:avLst/>
                    </a:prstGeom>
                    <a:noFill/>
                    <a:ln w="9525">
                      <a:noFill/>
                      <a:miter lim="800000"/>
                      <a:headEnd/>
                      <a:tailEnd/>
                    </a:ln>
                  </pic:spPr>
                </pic:pic>
              </a:graphicData>
            </a:graphic>
          </wp:inline>
        </w:drawing>
      </w:r>
    </w:p>
    <w:p w14:paraId="0DD72925" w14:textId="77777777" w:rsidR="004639D1" w:rsidRDefault="004639D1" w:rsidP="000263D2">
      <w:pPr>
        <w:spacing w:after="312"/>
      </w:pPr>
      <w:r w:rsidRPr="00AD1166">
        <w:rPr>
          <w:b/>
        </w:rPr>
        <w:t>Figure 2.</w:t>
      </w:r>
      <w:r w:rsidR="00136CDA" w:rsidRPr="00AD1166">
        <w:rPr>
          <w:b/>
        </w:rPr>
        <w:t xml:space="preserve"> Two examples of IFS(</w:t>
      </w:r>
      <w:r w:rsidR="00136CDA" w:rsidRPr="00B57EAB">
        <w:rPr>
          <w:b/>
          <w:i/>
        </w:rPr>
        <w:t>i</w:t>
      </w:r>
      <w:r w:rsidR="00136CDA" w:rsidRPr="00AD1166">
        <w:rPr>
          <w:b/>
        </w:rPr>
        <w:t xml:space="preserve">) perform better than IFS(0). </w:t>
      </w:r>
      <w:r w:rsidR="00061E37">
        <w:t xml:space="preserve">(a) 2 features starting from the rank </w:t>
      </w:r>
      <w:r w:rsidR="00061E37" w:rsidRPr="00061E37">
        <w:rPr>
          <w:i/>
        </w:rPr>
        <w:t>i</w:t>
      </w:r>
      <w:r w:rsidR="00061E37">
        <w:t>= 31 for the dataset ALL2. (b) 4 features starting from</w:t>
      </w:r>
      <w:r w:rsidR="002152FF">
        <w:rPr>
          <w:rFonts w:hint="eastAsia"/>
        </w:rPr>
        <w:t xml:space="preserve"> the rank </w:t>
      </w:r>
      <w:r w:rsidR="002152FF" w:rsidRPr="002152FF">
        <w:rPr>
          <w:rFonts w:hint="eastAsia"/>
          <w:i/>
        </w:rPr>
        <w:t>i</w:t>
      </w:r>
      <w:r w:rsidR="002152FF">
        <w:rPr>
          <w:rFonts w:hint="eastAsia"/>
        </w:rPr>
        <w:t>=443 for the dataset ALL3.</w:t>
      </w:r>
    </w:p>
    <w:p w14:paraId="1252323B" w14:textId="09A20E85" w:rsidR="00C250E4" w:rsidRPr="00271F8C" w:rsidRDefault="00AE042A" w:rsidP="000263D2">
      <w:pPr>
        <w:spacing w:after="312"/>
        <w:rPr>
          <w:noProof/>
          <w:color w:val="3333FF"/>
        </w:rPr>
      </w:pPr>
      <w:r>
        <w:rPr>
          <w:rStyle w:val="Heading3Char"/>
          <w:rFonts w:cs="Times New Roman"/>
          <w:sz w:val="24"/>
          <w:szCs w:val="24"/>
        </w:rPr>
        <w:t xml:space="preserve">2. </w:t>
      </w:r>
      <w:r w:rsidR="0084067E">
        <w:rPr>
          <w:rStyle w:val="Heading3Char"/>
          <w:rFonts w:cs="Times New Roman"/>
          <w:sz w:val="24"/>
          <w:szCs w:val="24"/>
        </w:rPr>
        <w:t>Stop at one decrease does not work well</w:t>
      </w:r>
      <w:r w:rsidR="00C250E4">
        <w:rPr>
          <w:b/>
        </w:rPr>
        <w:t>.</w:t>
      </w:r>
      <w:r w:rsidR="00187C39" w:rsidRPr="00DD65DD">
        <w:t xml:space="preserve"> </w:t>
      </w:r>
      <w:r w:rsidR="00DD65DD" w:rsidRPr="00DD65DD">
        <w:t xml:space="preserve">We also observe that </w:t>
      </w:r>
      <w:r w:rsidR="00326EBE">
        <w:t xml:space="preserve">a big increase in the classification performance may be achieved with adding two consecutively ranked features, even </w:t>
      </w:r>
      <w:r w:rsidR="000D6FD7">
        <w:t>there is a decrease with adding one of them, as demonstrated by Figure 2 (c) and (</w:t>
      </w:r>
      <w:r w:rsidR="000D6FD7" w:rsidRPr="00271F8C">
        <w:rPr>
          <w:color w:val="3333FF"/>
        </w:rPr>
        <w:t>d).</w:t>
      </w:r>
      <w:r w:rsidR="00F64557" w:rsidRPr="00271F8C">
        <w:rPr>
          <w:color w:val="3333FF"/>
        </w:rPr>
        <w:t xml:space="preserve"> </w:t>
      </w:r>
      <w:r w:rsidR="005A0158" w:rsidRPr="00271F8C">
        <w:rPr>
          <w:color w:val="3333FF"/>
        </w:rPr>
        <w:t xml:space="preserve">The feature screening process IFS(37) got the first accuracy decrease </w:t>
      </w:r>
      <w:r w:rsidR="008F46A4" w:rsidRPr="00271F8C">
        <w:rPr>
          <w:color w:val="3333FF"/>
        </w:rPr>
        <w:t>(1.5%)</w:t>
      </w:r>
      <w:r w:rsidR="00F40735" w:rsidRPr="00271F8C">
        <w:rPr>
          <w:color w:val="3333FF"/>
        </w:rPr>
        <w:t xml:space="preserve"> for the dataset Colon</w:t>
      </w:r>
      <w:r w:rsidR="008F46A4" w:rsidRPr="00271F8C">
        <w:rPr>
          <w:color w:val="3333FF"/>
        </w:rPr>
        <w:t xml:space="preserve"> </w:t>
      </w:r>
      <w:r w:rsidR="005A0158" w:rsidRPr="00271F8C">
        <w:rPr>
          <w:color w:val="3333FF"/>
        </w:rPr>
        <w:t>when adding the four</w:t>
      </w:r>
      <w:r w:rsidR="005A0158" w:rsidRPr="00271F8C">
        <w:rPr>
          <w:color w:val="3333FF"/>
          <w:vertAlign w:val="superscript"/>
        </w:rPr>
        <w:t>th</w:t>
      </w:r>
      <w:r w:rsidR="005A0158" w:rsidRPr="00271F8C">
        <w:rPr>
          <w:color w:val="3333FF"/>
        </w:rPr>
        <w:t xml:space="preserve"> feature (ranked 40)</w:t>
      </w:r>
      <w:r w:rsidR="00FA54C5" w:rsidRPr="00271F8C">
        <w:rPr>
          <w:color w:val="3333FF"/>
        </w:rPr>
        <w:t xml:space="preserve">, but </w:t>
      </w:r>
      <w:r w:rsidR="004832E0" w:rsidRPr="00271F8C">
        <w:rPr>
          <w:color w:val="3333FF"/>
        </w:rPr>
        <w:t>achieved an increase (1.4%)</w:t>
      </w:r>
      <w:r w:rsidR="0062689F" w:rsidRPr="00271F8C">
        <w:rPr>
          <w:color w:val="3333FF"/>
        </w:rPr>
        <w:t xml:space="preserve"> in accuracy</w:t>
      </w:r>
      <w:r w:rsidR="004832E0" w:rsidRPr="00271F8C">
        <w:rPr>
          <w:color w:val="3333FF"/>
        </w:rPr>
        <w:t xml:space="preserve"> even compared with the situation before adding the four</w:t>
      </w:r>
      <w:r w:rsidR="004832E0" w:rsidRPr="00271F8C">
        <w:rPr>
          <w:color w:val="3333FF"/>
          <w:vertAlign w:val="superscript"/>
        </w:rPr>
        <w:t>th</w:t>
      </w:r>
      <w:r w:rsidR="004832E0" w:rsidRPr="00271F8C">
        <w:rPr>
          <w:color w:val="3333FF"/>
        </w:rPr>
        <w:t xml:space="preserve"> feature</w:t>
      </w:r>
      <w:r w:rsidR="00D01613" w:rsidRPr="00271F8C">
        <w:rPr>
          <w:color w:val="3333FF"/>
        </w:rPr>
        <w:t>, as shown in Figure 3 (a).</w:t>
      </w:r>
      <w:r w:rsidR="003102F3" w:rsidRPr="00271F8C">
        <w:rPr>
          <w:color w:val="3333FF"/>
        </w:rPr>
        <w:t xml:space="preserve"> Another case </w:t>
      </w:r>
      <w:r w:rsidR="008E0A56" w:rsidRPr="00271F8C">
        <w:rPr>
          <w:color w:val="3333FF"/>
        </w:rPr>
        <w:t>was</w:t>
      </w:r>
      <w:r w:rsidR="003102F3" w:rsidRPr="00271F8C">
        <w:rPr>
          <w:color w:val="3333FF"/>
        </w:rPr>
        <w:t xml:space="preserve"> </w:t>
      </w:r>
      <w:r w:rsidR="00F40735" w:rsidRPr="00271F8C">
        <w:rPr>
          <w:color w:val="3333FF"/>
        </w:rPr>
        <w:t>the feature screening process IFS(757) for the dataset T1D</w:t>
      </w:r>
      <w:r w:rsidR="00957CB8" w:rsidRPr="00271F8C">
        <w:rPr>
          <w:color w:val="3333FF"/>
        </w:rPr>
        <w:t xml:space="preserve">, as shown in Figure 3 (b). </w:t>
      </w:r>
      <w:r w:rsidR="00707DD0" w:rsidRPr="00271F8C">
        <w:rPr>
          <w:color w:val="3333FF"/>
        </w:rPr>
        <w:t xml:space="preserve">The integration of the third feature </w:t>
      </w:r>
      <w:r w:rsidR="00586409" w:rsidRPr="00271F8C">
        <w:rPr>
          <w:color w:val="3333FF"/>
        </w:rPr>
        <w:t>decreased</w:t>
      </w:r>
      <w:r w:rsidR="008E0A56" w:rsidRPr="00271F8C">
        <w:rPr>
          <w:color w:val="3333FF"/>
        </w:rPr>
        <w:t xml:space="preserve"> the accuracy by </w:t>
      </w:r>
      <w:r w:rsidR="007A0085" w:rsidRPr="00271F8C">
        <w:rPr>
          <w:color w:val="3333FF"/>
        </w:rPr>
        <w:t xml:space="preserve">1.3%, but </w:t>
      </w:r>
      <w:r w:rsidR="00E24258" w:rsidRPr="00271F8C">
        <w:rPr>
          <w:color w:val="3333FF"/>
        </w:rPr>
        <w:t>the next feature (ranked 760)</w:t>
      </w:r>
      <w:r w:rsidR="008047C2" w:rsidRPr="00271F8C">
        <w:rPr>
          <w:color w:val="3333FF"/>
        </w:rPr>
        <w:t xml:space="preserve"> increased the accuracy by 5.4%</w:t>
      </w:r>
      <w:r w:rsidR="003A433F" w:rsidRPr="00271F8C">
        <w:rPr>
          <w:color w:val="3333FF"/>
        </w:rPr>
        <w:t xml:space="preserve">, which was also higher than </w:t>
      </w:r>
      <w:r w:rsidR="00C17A31" w:rsidRPr="00271F8C">
        <w:rPr>
          <w:color w:val="3333FF"/>
        </w:rPr>
        <w:t xml:space="preserve">the two consecutively ranked features </w:t>
      </w:r>
      <w:r w:rsidR="00E422BE" w:rsidRPr="00271F8C">
        <w:rPr>
          <w:color w:val="3333FF"/>
        </w:rPr>
        <w:t xml:space="preserve">757 and 758 by </w:t>
      </w:r>
      <w:r w:rsidR="00C037E3" w:rsidRPr="00271F8C">
        <w:rPr>
          <w:color w:val="3333FF"/>
        </w:rPr>
        <w:t xml:space="preserve">4.1% </w:t>
      </w:r>
      <w:r w:rsidR="00626DCE" w:rsidRPr="00271F8C">
        <w:rPr>
          <w:color w:val="3333FF"/>
        </w:rPr>
        <w:t>in accuracy.</w:t>
      </w:r>
      <w:r w:rsidR="00D006C3" w:rsidRPr="00271F8C">
        <w:rPr>
          <w:color w:val="3333FF"/>
        </w:rPr>
        <w:t xml:space="preserve"> </w:t>
      </w:r>
      <w:r w:rsidR="00A60496" w:rsidRPr="00271F8C">
        <w:rPr>
          <w:color w:val="3333FF"/>
        </w:rPr>
        <w:t>So the stop strategy of IFS(</w:t>
      </w:r>
      <w:r w:rsidR="00A60496" w:rsidRPr="00271F8C">
        <w:rPr>
          <w:i/>
          <w:color w:val="3333FF"/>
        </w:rPr>
        <w:t>i</w:t>
      </w:r>
      <w:r w:rsidR="00A60496" w:rsidRPr="00271F8C">
        <w:rPr>
          <w:color w:val="3333FF"/>
        </w:rPr>
        <w:t xml:space="preserve">) </w:t>
      </w:r>
      <w:r w:rsidR="0065592D" w:rsidRPr="00271F8C">
        <w:rPr>
          <w:color w:val="3333FF"/>
        </w:rPr>
        <w:t xml:space="preserve">needs to tolerate </w:t>
      </w:r>
      <w:r w:rsidR="006B7B76" w:rsidRPr="00271F8C">
        <w:rPr>
          <w:color w:val="3333FF"/>
        </w:rPr>
        <w:t>at least one accuracy decrease.</w:t>
      </w:r>
      <w:r w:rsidR="00552F52" w:rsidRPr="00552F52">
        <w:rPr>
          <w:color w:val="3333FF"/>
          <w:highlight w:val="yellow"/>
        </w:rPr>
        <w:t xml:space="preserve"> </w:t>
      </w:r>
      <w:r w:rsidR="00552F52" w:rsidRPr="00552F52">
        <w:rPr>
          <w:color w:val="3333FF"/>
          <w:highlight w:val="yellow"/>
        </w:rPr>
        <w:t>(</w:t>
      </w:r>
      <w:r w:rsidR="00552F52" w:rsidRPr="00552F52">
        <w:rPr>
          <w:rFonts w:hint="eastAsia"/>
          <w:color w:val="3333FF"/>
          <w:highlight w:val="yellow"/>
        </w:rPr>
        <w:t>此处用到单遍的多倍交叉验证</w:t>
      </w:r>
      <w:r w:rsidR="00552F52" w:rsidRPr="00552F52">
        <w:rPr>
          <w:color w:val="3333FF"/>
          <w:highlight w:val="yellow"/>
        </w:rPr>
        <w:t>)</w:t>
      </w:r>
    </w:p>
    <w:p w14:paraId="765DC757" w14:textId="77777777" w:rsidR="00C250E4" w:rsidRDefault="00671413" w:rsidP="0051330D">
      <w:pPr>
        <w:spacing w:afterLines="0" w:line="240" w:lineRule="auto"/>
        <w:rPr>
          <w:noProof/>
        </w:rPr>
      </w:pPr>
      <w:r w:rsidRPr="00671413">
        <w:rPr>
          <w:noProof/>
        </w:rPr>
        <w:drawing>
          <wp:inline distT="0" distB="0" distL="0" distR="0" wp14:anchorId="356A9A5E" wp14:editId="55B0CA02">
            <wp:extent cx="2540374" cy="1527180"/>
            <wp:effectExtent l="1905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cstate="print"/>
                    <a:srcRect/>
                    <a:stretch>
                      <a:fillRect/>
                    </a:stretch>
                  </pic:blipFill>
                  <pic:spPr bwMode="auto">
                    <a:xfrm>
                      <a:off x="0" y="0"/>
                      <a:ext cx="2541264" cy="1527715"/>
                    </a:xfrm>
                    <a:prstGeom prst="rect">
                      <a:avLst/>
                    </a:prstGeom>
                    <a:noFill/>
                    <a:ln w="9525">
                      <a:noFill/>
                      <a:miter lim="800000"/>
                      <a:headEnd/>
                      <a:tailEnd/>
                    </a:ln>
                  </pic:spPr>
                </pic:pic>
              </a:graphicData>
            </a:graphic>
          </wp:inline>
        </w:drawing>
      </w:r>
      <w:r w:rsidR="00297A4E" w:rsidRPr="00297A4E">
        <w:rPr>
          <w:noProof/>
        </w:rPr>
        <w:drawing>
          <wp:inline distT="0" distB="0" distL="0" distR="0" wp14:anchorId="7A42A1F7" wp14:editId="694C6881">
            <wp:extent cx="2535085" cy="1524000"/>
            <wp:effectExtent l="1905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1" cstate="print"/>
                    <a:srcRect/>
                    <a:stretch>
                      <a:fillRect/>
                    </a:stretch>
                  </pic:blipFill>
                  <pic:spPr bwMode="auto">
                    <a:xfrm>
                      <a:off x="0" y="0"/>
                      <a:ext cx="2534982" cy="1523938"/>
                    </a:xfrm>
                    <a:prstGeom prst="rect">
                      <a:avLst/>
                    </a:prstGeom>
                    <a:noFill/>
                    <a:ln w="9525">
                      <a:noFill/>
                      <a:miter lim="800000"/>
                      <a:headEnd/>
                      <a:tailEnd/>
                    </a:ln>
                  </pic:spPr>
                </pic:pic>
              </a:graphicData>
            </a:graphic>
          </wp:inline>
        </w:drawing>
      </w:r>
    </w:p>
    <w:p w14:paraId="06B54082" w14:textId="77777777" w:rsidR="00C250E4" w:rsidRPr="006C76B5" w:rsidRDefault="004F1C92" w:rsidP="0051330D">
      <w:pPr>
        <w:spacing w:afterLines="0" w:line="240" w:lineRule="auto"/>
      </w:pPr>
      <w:r>
        <w:t xml:space="preserve">              </w:t>
      </w:r>
      <w:r w:rsidRPr="006C76B5">
        <w:rPr>
          <w:rFonts w:hint="eastAsia"/>
        </w:rPr>
        <w:t xml:space="preserve"> </w:t>
      </w:r>
      <w:r>
        <w:t xml:space="preserve"> </w:t>
      </w:r>
      <w:r w:rsidR="00C250E4" w:rsidRPr="006C76B5">
        <w:rPr>
          <w:rFonts w:hint="eastAsia"/>
        </w:rPr>
        <w:t>(</w:t>
      </w:r>
      <w:r w:rsidR="00C250E4">
        <w:t>a</w:t>
      </w:r>
      <w:r w:rsidR="00C250E4" w:rsidRPr="006C76B5">
        <w:t>)</w:t>
      </w:r>
      <w:r w:rsidR="00C250E4">
        <w:t xml:space="preserve">                             </w:t>
      </w:r>
      <w:r w:rsidR="00C250E4" w:rsidRPr="006C76B5">
        <w:rPr>
          <w:rFonts w:hint="eastAsia"/>
        </w:rPr>
        <w:t>(</w:t>
      </w:r>
      <w:r w:rsidR="00C250E4" w:rsidRPr="006C76B5">
        <w:t>b)</w:t>
      </w:r>
    </w:p>
    <w:p w14:paraId="72785DEA" w14:textId="77777777" w:rsidR="00C250E4" w:rsidRPr="009F6445" w:rsidRDefault="00C250E4" w:rsidP="000263D2">
      <w:pPr>
        <w:spacing w:after="312"/>
        <w:rPr>
          <w:color w:val="3333FF"/>
        </w:rPr>
      </w:pPr>
      <w:r w:rsidRPr="009F6445">
        <w:rPr>
          <w:b/>
          <w:color w:val="3333FF"/>
        </w:rPr>
        <w:t xml:space="preserve">Figure </w:t>
      </w:r>
      <w:r w:rsidR="004F1C92" w:rsidRPr="009F6445">
        <w:rPr>
          <w:b/>
          <w:color w:val="3333FF"/>
        </w:rPr>
        <w:t>3</w:t>
      </w:r>
      <w:r w:rsidR="00A221B0" w:rsidRPr="009F6445">
        <w:rPr>
          <w:b/>
          <w:color w:val="3333FF"/>
        </w:rPr>
        <w:t xml:space="preserve">. </w:t>
      </w:r>
      <w:r w:rsidR="00C56DA5" w:rsidRPr="009F6445">
        <w:rPr>
          <w:b/>
          <w:color w:val="3333FF"/>
        </w:rPr>
        <w:t xml:space="preserve">Two examples of classification performance fluctuations. </w:t>
      </w:r>
      <w:r w:rsidR="00C56DA5" w:rsidRPr="009F6445">
        <w:rPr>
          <w:color w:val="3333FF"/>
        </w:rPr>
        <w:t xml:space="preserve">(a) </w:t>
      </w:r>
      <w:r w:rsidR="008D5362" w:rsidRPr="009F6445">
        <w:rPr>
          <w:color w:val="3333FF"/>
        </w:rPr>
        <w:t>Accuracy curve of IFS(37) for the dataset Colon. (b) Accuracy curve of IFS(757) for the dataset T1D.</w:t>
      </w:r>
    </w:p>
    <w:p w14:paraId="0EB7DE09" w14:textId="77777777" w:rsidR="00AC05B2" w:rsidRPr="00C250E4" w:rsidRDefault="00AC05B2" w:rsidP="000263D2">
      <w:pPr>
        <w:spacing w:after="312"/>
      </w:pPr>
    </w:p>
    <w:p w14:paraId="3ECDB4D8" w14:textId="77777777" w:rsidR="007F73B1" w:rsidRDefault="00097477" w:rsidP="000263D2">
      <w:pPr>
        <w:pStyle w:val="Heading3"/>
        <w:spacing w:after="312"/>
      </w:pPr>
      <w:r>
        <w:t xml:space="preserve">How many starting points </w:t>
      </w:r>
      <w:r w:rsidR="0085539C">
        <w:t>are enough for most datasets?</w:t>
      </w:r>
    </w:p>
    <w:p w14:paraId="749F976F" w14:textId="77223A06" w:rsidR="003C2430" w:rsidRPr="0035363C" w:rsidRDefault="00AE68A4" w:rsidP="007F43BC">
      <w:pPr>
        <w:spacing w:after="312"/>
      </w:pPr>
      <w:r>
        <w:t xml:space="preserve">We investigated </w:t>
      </w:r>
      <w:r w:rsidR="000D4171">
        <w:t>the best number of starting points for RIF</w:t>
      </w:r>
      <w:r w:rsidR="000D4171" w:rsidRPr="00263C28">
        <w:rPr>
          <w:color w:val="3333FF"/>
        </w:rPr>
        <w:t xml:space="preserve">S using the </w:t>
      </w:r>
      <w:r w:rsidR="00FB56C0" w:rsidRPr="00263C28">
        <w:rPr>
          <w:rFonts w:hint="eastAsia"/>
          <w:color w:val="3333FF"/>
        </w:rPr>
        <w:t>four</w:t>
      </w:r>
      <w:r w:rsidR="000D4171" w:rsidRPr="00263C28">
        <w:rPr>
          <w:color w:val="3333FF"/>
        </w:rPr>
        <w:t xml:space="preserve"> datasets, </w:t>
      </w:r>
      <w:r w:rsidR="00FB56C0" w:rsidRPr="00263C28">
        <w:rPr>
          <w:rFonts w:hint="eastAsia"/>
          <w:color w:val="3333FF"/>
        </w:rPr>
        <w:t>ALL1/ALL2/ALL3/ALL4, as shown in Figure 4</w:t>
      </w:r>
      <w:r w:rsidR="00B60FBD" w:rsidRPr="00263C28">
        <w:rPr>
          <w:color w:val="3333FF"/>
        </w:rPr>
        <w:t xml:space="preserve">. </w:t>
      </w:r>
      <w:r w:rsidR="00302F3E" w:rsidRPr="00263C28">
        <w:rPr>
          <w:color w:val="3333FF"/>
        </w:rPr>
        <w:t xml:space="preserve">RIFS </w:t>
      </w:r>
      <w:r w:rsidR="00981F84" w:rsidRPr="00263C28">
        <w:rPr>
          <w:color w:val="3333FF"/>
        </w:rPr>
        <w:t>was</w:t>
      </w:r>
      <w:r w:rsidR="00302F3E" w:rsidRPr="00263C28">
        <w:rPr>
          <w:color w:val="3333FF"/>
        </w:rPr>
        <w:t xml:space="preserve"> set to stop if </w:t>
      </w:r>
      <w:r w:rsidR="0097265D" w:rsidRPr="00263C28">
        <w:rPr>
          <w:color w:val="3333FF"/>
        </w:rPr>
        <w:t>three</w:t>
      </w:r>
      <w:r w:rsidR="00302F3E" w:rsidRPr="00263C28">
        <w:rPr>
          <w:color w:val="3333FF"/>
        </w:rPr>
        <w:t xml:space="preserve"> consecutive </w:t>
      </w:r>
      <w:r w:rsidR="003031A3" w:rsidRPr="00263C28">
        <w:rPr>
          <w:color w:val="3333FF"/>
        </w:rPr>
        <w:t xml:space="preserve">tries do not increase </w:t>
      </w:r>
      <w:r w:rsidR="00302F3E" w:rsidRPr="00263C28">
        <w:rPr>
          <w:color w:val="3333FF"/>
        </w:rPr>
        <w:t xml:space="preserve">the classification performances. </w:t>
      </w:r>
      <w:r w:rsidR="005639D8" w:rsidRPr="00263C28">
        <w:rPr>
          <w:color w:val="3333FF"/>
        </w:rPr>
        <w:t>Six</w:t>
      </w:r>
      <w:r w:rsidR="00304031" w:rsidRPr="00263C28">
        <w:rPr>
          <w:color w:val="3333FF"/>
        </w:rPr>
        <w:t xml:space="preserve"> </w:t>
      </w:r>
      <w:r w:rsidR="00D907E4" w:rsidRPr="00263C28">
        <w:rPr>
          <w:color w:val="3333FF"/>
        </w:rPr>
        <w:t xml:space="preserve">choices of the numbers of starting points </w:t>
      </w:r>
      <w:r w:rsidR="008C4E32" w:rsidRPr="00263C28">
        <w:rPr>
          <w:color w:val="3333FF"/>
        </w:rPr>
        <w:t xml:space="preserve">were </w:t>
      </w:r>
      <w:r w:rsidR="000170DF" w:rsidRPr="00263C28">
        <w:rPr>
          <w:color w:val="3333FF"/>
        </w:rPr>
        <w:t xml:space="preserve">tested, </w:t>
      </w:r>
      <w:r w:rsidR="000170DF" w:rsidRPr="00263C28">
        <w:rPr>
          <w:i/>
          <w:color w:val="3333FF"/>
        </w:rPr>
        <w:t>i.e.</w:t>
      </w:r>
      <w:r w:rsidR="000170DF" w:rsidRPr="00263C28">
        <w:rPr>
          <w:color w:val="3333FF"/>
        </w:rPr>
        <w:t xml:space="preserve"> </w:t>
      </w:r>
      <w:r w:rsidR="008628F9" w:rsidRPr="00263C28">
        <w:rPr>
          <w:i/>
          <w:color w:val="3333FF"/>
        </w:rPr>
        <w:t>pStartingPercentage</w:t>
      </w:r>
      <w:r w:rsidR="008628F9" w:rsidRPr="00263C28">
        <w:rPr>
          <w:color w:val="3333FF"/>
        </w:rPr>
        <w:t>=</w:t>
      </w:r>
      <w:r w:rsidR="000170DF">
        <w:t>10%, 20%, 30%, 40%</w:t>
      </w:r>
      <w:r w:rsidR="007E55B7">
        <w:t>, 50%</w:t>
      </w:r>
      <w:r w:rsidR="000170DF">
        <w:t xml:space="preserve"> and </w:t>
      </w:r>
      <w:r w:rsidR="007E55B7">
        <w:t>6</w:t>
      </w:r>
      <w:r w:rsidR="000170DF">
        <w:t>0%</w:t>
      </w:r>
      <w:r w:rsidR="006F0A6C">
        <w:t xml:space="preserve"> of the total feature number</w:t>
      </w:r>
      <w:r w:rsidR="00E45086">
        <w:t>, respectively</w:t>
      </w:r>
      <w:r w:rsidR="006F0A6C">
        <w:t>.</w:t>
      </w:r>
      <w:r w:rsidR="00F84089">
        <w:t xml:space="preserve"> </w:t>
      </w:r>
      <w:r w:rsidR="00426ADA">
        <w:t>The classification algorithm</w:t>
      </w:r>
      <w:r w:rsidR="00D96479">
        <w:t>s</w:t>
      </w:r>
      <w:r w:rsidR="00426ADA">
        <w:t xml:space="preserve"> achieved </w:t>
      </w:r>
      <w:r w:rsidR="00893866">
        <w:t>100%</w:t>
      </w:r>
      <w:r w:rsidR="00740B58">
        <w:t xml:space="preserve"> in </w:t>
      </w:r>
      <w:r w:rsidR="00893866" w:rsidRPr="00893866">
        <w:rPr>
          <w:i/>
        </w:rPr>
        <w:t>mAcc</w:t>
      </w:r>
      <w:r w:rsidR="00893866">
        <w:t xml:space="preserve"> </w:t>
      </w:r>
      <w:r w:rsidR="00EF64F9">
        <w:t xml:space="preserve">for </w:t>
      </w:r>
      <w:r w:rsidR="00ED199B">
        <w:t xml:space="preserve">all </w:t>
      </w:r>
      <w:r w:rsidR="00BD1236">
        <w:t xml:space="preserve">the </w:t>
      </w:r>
      <w:r w:rsidR="00ED199B">
        <w:t xml:space="preserve">six </w:t>
      </w:r>
      <w:r w:rsidR="00BD1236">
        <w:t xml:space="preserve">values of </w:t>
      </w:r>
      <w:r w:rsidR="000C6375">
        <w:t xml:space="preserve">the parameter </w:t>
      </w:r>
      <w:r w:rsidR="000C6375" w:rsidRPr="0024498F">
        <w:rPr>
          <w:i/>
        </w:rPr>
        <w:t>p</w:t>
      </w:r>
      <w:r w:rsidR="0024498F" w:rsidRPr="0024498F">
        <w:rPr>
          <w:i/>
        </w:rPr>
        <w:t>StartingPercentage</w:t>
      </w:r>
      <w:r w:rsidR="0024498F">
        <w:t xml:space="preserve"> on </w:t>
      </w:r>
      <w:r w:rsidR="00EF64F9">
        <w:t xml:space="preserve">the dataset </w:t>
      </w:r>
      <w:r w:rsidR="00ED199B">
        <w:t>ALL1</w:t>
      </w:r>
      <w:r w:rsidR="00740B58">
        <w:t>.</w:t>
      </w:r>
      <w:r w:rsidR="00A02CE7">
        <w:t xml:space="preserve"> </w:t>
      </w:r>
      <w:r w:rsidR="00CA51E6">
        <w:t xml:space="preserve">It seems that the dataset ALL1 is easy to separate, and </w:t>
      </w:r>
      <w:r w:rsidR="008D0173">
        <w:t>some other algorithm</w:t>
      </w:r>
      <w:r w:rsidR="00740361">
        <w:t>s also achieve</w:t>
      </w:r>
      <w:r w:rsidR="00F27DF3">
        <w:t>d</w:t>
      </w:r>
      <w:r w:rsidR="00740361">
        <w:t xml:space="preserve"> 100% in </w:t>
      </w:r>
      <w:r w:rsidR="00740361" w:rsidRPr="00740361">
        <w:rPr>
          <w:i/>
        </w:rPr>
        <w:t>mAcc</w:t>
      </w:r>
      <w:r w:rsidR="00740361">
        <w:t xml:space="preserve">, as demonstrated in </w:t>
      </w:r>
      <w:hyperlink w:anchor="_ENREF_19" w:tooltip="Ge, 2016 #12" w:history="1">
        <w:r w:rsidR="00422B92">
          <w:fldChar w:fldCharType="begin">
            <w:fldData xml:space="preserve">PEVuZE5vdGU+PENpdGU+PEF1dGhvcj5HZTwvQXV0aG9yPjxZZWFyPjIwMTY8L1llYXI+PFJlY051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</w:fldData>
          </w:fldChar>
        </w:r>
        <w:r w:rsidR="00422B92">
          <w:instrText xml:space="preserve"> ADDIN EN.CITE </w:instrText>
        </w:r>
        <w:r w:rsidR="00422B92">
          <w:fldChar w:fldCharType="begin">
            <w:fldData xml:space="preserve">PEVuZE5vdGU+PENpdGU+PEF1dGhvcj5HZTwvQXV0aG9yPjxZZWFyPjIwMTY8L1llYXI+PFJlY051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</w:fldData>
          </w:fldChar>
        </w:r>
        <w:r w:rsidR="00422B92">
          <w:instrText xml:space="preserve"> ADDIN EN.CITE.DATA </w:instrText>
        </w:r>
        <w:r w:rsidR="00422B92">
          <w:fldChar w:fldCharType="end"/>
        </w:r>
        <w:r w:rsidR="00422B92">
          <w:fldChar w:fldCharType="separate"/>
        </w:r>
        <w:r w:rsidR="00422B92" w:rsidRPr="000D38EB">
          <w:rPr>
            <w:noProof/>
            <w:vertAlign w:val="superscript"/>
          </w:rPr>
          <w:t>19</w:t>
        </w:r>
        <w:r w:rsidR="00422B92">
          <w:fldChar w:fldCharType="end"/>
        </w:r>
      </w:hyperlink>
      <w:r w:rsidR="00740361">
        <w:t>.</w:t>
      </w:r>
      <w:r w:rsidR="00CD6E22">
        <w:t xml:space="preserve"> </w:t>
      </w:r>
      <w:r w:rsidR="0094261F">
        <w:t xml:space="preserve">The measurement </w:t>
      </w:r>
      <w:r w:rsidR="0094261F" w:rsidRPr="00230526">
        <w:rPr>
          <w:i/>
        </w:rPr>
        <w:t>mAcc</w:t>
      </w:r>
      <w:r w:rsidR="0094261F">
        <w:t xml:space="preserve"> </w:t>
      </w:r>
      <w:r w:rsidR="00E0430A">
        <w:t xml:space="preserve">for the dataset ALL2 </w:t>
      </w:r>
      <w:r w:rsidR="00230526">
        <w:t xml:space="preserve">was improved from 79.9% to 80.6% </w:t>
      </w:r>
      <w:r w:rsidR="00C939A6">
        <w:t xml:space="preserve">when the parameter </w:t>
      </w:r>
      <w:r w:rsidR="00C939A6" w:rsidRPr="0024498F">
        <w:rPr>
          <w:i/>
        </w:rPr>
        <w:t>pStartingPercentage</w:t>
      </w:r>
      <w:r w:rsidR="00875F87">
        <w:t xml:space="preserve"> was increased from 10% to 60%, and the maximum value 80.6% was achieved after </w:t>
      </w:r>
      <w:r w:rsidR="00875F87" w:rsidRPr="0024498F">
        <w:rPr>
          <w:i/>
        </w:rPr>
        <w:t>pStartingPercentage</w:t>
      </w:r>
      <w:r w:rsidR="00875F87">
        <w:t xml:space="preserve">=40%. </w:t>
      </w:r>
      <w:r w:rsidR="00F85FAD">
        <w:t xml:space="preserve">The </w:t>
      </w:r>
      <w:r w:rsidR="00610882">
        <w:t xml:space="preserve">measurement </w:t>
      </w:r>
      <w:r w:rsidR="00610882" w:rsidRPr="001C7ABD">
        <w:rPr>
          <w:i/>
        </w:rPr>
        <w:t>mAcc</w:t>
      </w:r>
      <w:r w:rsidR="00610882">
        <w:t xml:space="preserve"> remained 88.3% for all different values of </w:t>
      </w:r>
      <w:r w:rsidR="00610882" w:rsidRPr="0024498F">
        <w:rPr>
          <w:i/>
        </w:rPr>
        <w:t>pStartingPercentage</w:t>
      </w:r>
      <w:r w:rsidR="00610882">
        <w:t xml:space="preserve"> for the dataset ALL3. </w:t>
      </w:r>
      <w:r w:rsidR="001E2266">
        <w:t>And</w:t>
      </w:r>
      <w:r w:rsidR="001E2266" w:rsidRPr="00D4270A">
        <w:rPr>
          <w:color w:val="3333FF"/>
        </w:rPr>
        <w:t xml:space="preserve"> the best </w:t>
      </w:r>
      <w:r w:rsidR="001E2266" w:rsidRPr="00D4270A">
        <w:rPr>
          <w:i/>
          <w:color w:val="3333FF"/>
        </w:rPr>
        <w:t>mAcc</w:t>
      </w:r>
      <w:r w:rsidR="001E2266" w:rsidRPr="00D4270A">
        <w:rPr>
          <w:color w:val="3333FF"/>
        </w:rPr>
        <w:t xml:space="preserve">=94.9% was achieved after </w:t>
      </w:r>
      <w:r w:rsidR="001E2266" w:rsidRPr="00D4270A">
        <w:rPr>
          <w:i/>
          <w:color w:val="3333FF"/>
        </w:rPr>
        <w:t>pStartingPercentage</w:t>
      </w:r>
      <w:r w:rsidR="001E2266" w:rsidRPr="00D4270A">
        <w:rPr>
          <w:color w:val="3333FF"/>
        </w:rPr>
        <w:t>=50%.</w:t>
      </w:r>
      <w:r w:rsidR="00920390" w:rsidRPr="00D4270A">
        <w:rPr>
          <w:color w:val="3333FF"/>
        </w:rPr>
        <w:t xml:space="preserve"> </w:t>
      </w:r>
      <w:r w:rsidR="005D31D0" w:rsidRPr="00D4270A">
        <w:rPr>
          <w:color w:val="3333FF"/>
        </w:rPr>
        <w:t xml:space="preserve">So the default value 50% for set for the parameter </w:t>
      </w:r>
      <w:r w:rsidR="005D31D0" w:rsidRPr="00D4270A">
        <w:rPr>
          <w:i/>
          <w:color w:val="3333FF"/>
        </w:rPr>
        <w:t>pStartingPercentage</w:t>
      </w:r>
      <w:r w:rsidR="005D31D0" w:rsidRPr="00D4270A">
        <w:rPr>
          <w:color w:val="3333FF"/>
        </w:rPr>
        <w:t>.</w:t>
      </w:r>
      <w:r w:rsidR="00552F52" w:rsidRPr="00552F52">
        <w:rPr>
          <w:color w:val="3333FF"/>
          <w:highlight w:val="yellow"/>
        </w:rPr>
        <w:t xml:space="preserve"> </w:t>
      </w:r>
      <w:r w:rsidR="00552F52" w:rsidRPr="00552F52">
        <w:rPr>
          <w:color w:val="3333FF"/>
          <w:highlight w:val="yellow"/>
        </w:rPr>
        <w:t>(</w:t>
      </w:r>
      <w:r w:rsidR="00552F52" w:rsidRPr="00552F52">
        <w:rPr>
          <w:rFonts w:hint="eastAsia"/>
          <w:color w:val="3333FF"/>
          <w:highlight w:val="yellow"/>
        </w:rPr>
        <w:t>此处用到单遍的多倍交叉验证</w:t>
      </w:r>
      <w:r w:rsidR="00552F52" w:rsidRPr="00552F52">
        <w:rPr>
          <w:color w:val="3333FF"/>
          <w:highlight w:val="yellow"/>
        </w:rPr>
        <w:t>)</w:t>
      </w:r>
    </w:p>
    <w:p w14:paraId="29817CC7" w14:textId="77777777" w:rsidR="009D45CD" w:rsidRDefault="00A35ED9" w:rsidP="000263D2">
      <w:pPr>
        <w:spacing w:after="312"/>
      </w:pPr>
      <w:r w:rsidRPr="00A35ED9">
        <w:rPr>
          <w:noProof/>
        </w:rPr>
        <w:drawing>
          <wp:inline distT="0" distB="0" distL="0" distR="0" wp14:anchorId="33520CBB" wp14:editId="6DBF430A">
            <wp:extent cx="4422962" cy="2635615"/>
            <wp:effectExtent l="1905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 cstate="print"/>
                    <a:srcRect/>
                    <a:stretch>
                      <a:fillRect/>
                    </a:stretch>
                  </pic:blipFill>
                  <pic:spPr bwMode="auto">
                    <a:xfrm>
                      <a:off x="0" y="0"/>
                      <a:ext cx="4423905" cy="2636177"/>
                    </a:xfrm>
                    <a:prstGeom prst="rect">
                      <a:avLst/>
                    </a:prstGeom>
                    <a:noFill/>
                    <a:ln w="9525">
                      <a:noFill/>
                      <a:miter lim="800000"/>
                      <a:headEnd/>
                      <a:tailEnd/>
                    </a:ln>
                  </pic:spPr>
                </pic:pic>
              </a:graphicData>
            </a:graphic>
          </wp:inline>
        </w:drawing>
      </w:r>
    </w:p>
    <w:p w14:paraId="679CB715" w14:textId="77777777" w:rsidR="009D45CD" w:rsidRDefault="009D45CD" w:rsidP="000263D2">
      <w:pPr>
        <w:spacing w:after="312"/>
      </w:pPr>
      <w:r w:rsidRPr="009B4B69">
        <w:rPr>
          <w:b/>
        </w:rPr>
        <w:t xml:space="preserve">Figure </w:t>
      </w:r>
      <w:r w:rsidR="000263D2" w:rsidRPr="009B4B69">
        <w:rPr>
          <w:b/>
        </w:rPr>
        <w:t>4</w:t>
      </w:r>
      <w:r w:rsidRPr="009B4B69">
        <w:rPr>
          <w:b/>
        </w:rPr>
        <w:t>.</w:t>
      </w:r>
      <w:r w:rsidR="000C7CBF" w:rsidRPr="009B4B69">
        <w:rPr>
          <w:rFonts w:hint="eastAsia"/>
          <w:b/>
        </w:rPr>
        <w:t xml:space="preserve"> </w:t>
      </w:r>
      <w:r w:rsidR="009B4B69" w:rsidRPr="009B4B69">
        <w:rPr>
          <w:b/>
        </w:rPr>
        <w:t xml:space="preserve">How many starting points are enough. </w:t>
      </w:r>
      <w:r w:rsidR="000263D2">
        <w:t xml:space="preserve">The maximum accuracy </w:t>
      </w:r>
      <w:r w:rsidR="009B4B69">
        <w:t>is calculated</w:t>
      </w:r>
      <w:r w:rsidR="000263D2">
        <w:t xml:space="preserve"> for </w:t>
      </w:r>
      <w:r w:rsidR="009B4B69">
        <w:t xml:space="preserve">each of </w:t>
      </w:r>
      <w:r w:rsidR="000263D2">
        <w:t xml:space="preserve">the four datasets, </w:t>
      </w:r>
      <w:r w:rsidR="000263D2" w:rsidRPr="009B4B69">
        <w:rPr>
          <w:i/>
        </w:rPr>
        <w:t>i.e.</w:t>
      </w:r>
      <w:r w:rsidR="000263D2">
        <w:t xml:space="preserve"> ALL1/ALL2/ALL3/ALL4, with different percentages of all the features as the starting points. </w:t>
      </w:r>
    </w:p>
    <w:p w14:paraId="022883D7" w14:textId="77777777" w:rsidR="009D45CD" w:rsidRPr="00DC1E97" w:rsidRDefault="009D45CD" w:rsidP="000263D2">
      <w:pPr>
        <w:spacing w:after="312"/>
      </w:pPr>
    </w:p>
    <w:p w14:paraId="67566F19" w14:textId="77777777" w:rsidR="003C2430" w:rsidRDefault="00514880" w:rsidP="000263D2">
      <w:pPr>
        <w:pStyle w:val="Heading3"/>
        <w:spacing w:after="312"/>
      </w:pPr>
      <w:r>
        <w:t>How much tolerance for consecutive performance decreases is enough?</w:t>
      </w:r>
    </w:p>
    <w:p w14:paraId="79F1016D" w14:textId="77777777" w:rsidR="003C2430" w:rsidRDefault="00927C5C" w:rsidP="000263D2">
      <w:pPr>
        <w:spacing w:after="312"/>
      </w:pPr>
      <w:r>
        <w:t xml:space="preserve">A greedy feature selection algorithm tends to stop when the optimization goal is decreased during the feature screening process, </w:t>
      </w:r>
      <w:r w:rsidRPr="00E96F2F">
        <w:rPr>
          <w:i/>
        </w:rPr>
        <w:t xml:space="preserve">e.g. </w:t>
      </w:r>
      <w:r>
        <w:t>the classical IFS strategy</w:t>
      </w:r>
      <w:r w:rsidR="00E96F2F">
        <w:t>.</w:t>
      </w:r>
      <w:r w:rsidR="00355F44">
        <w:t xml:space="preserve"> Our hypothesis is that </w:t>
      </w:r>
      <w:r w:rsidR="00A5152E">
        <w:rPr>
          <w:rFonts w:hint="eastAsia"/>
        </w:rPr>
        <w:t>after</w:t>
      </w:r>
      <w:r w:rsidR="00A5152E">
        <w:t xml:space="preserve"> a minor decrease in the classification performance, the next screening step may achieve a much better overall performance improvement, </w:t>
      </w:r>
      <w:r w:rsidR="005426FD">
        <w:t>as supported by the two examples in Figure 2 (c) and (d).</w:t>
      </w:r>
    </w:p>
    <w:p w14:paraId="2DD0A04B" w14:textId="12850A38" w:rsidR="00CE0CCA" w:rsidRDefault="00CE0CCA" w:rsidP="000263D2">
      <w:pPr>
        <w:spacing w:after="312"/>
      </w:pPr>
      <w:r>
        <w:t xml:space="preserve">We evaluated </w:t>
      </w:r>
      <w:r w:rsidR="00961468">
        <w:t xml:space="preserve">the RIFS stopping criteria </w:t>
      </w:r>
      <w:r w:rsidR="00B12EA4" w:rsidRPr="00610B90">
        <w:rPr>
          <w:i/>
        </w:rPr>
        <w:t>pStoppingDepth</w:t>
      </w:r>
      <w:r w:rsidR="00B12EA4">
        <w:t xml:space="preserve">=1, 2, 3, 4 and 5, </w:t>
      </w:r>
      <w:r w:rsidR="00B12EA4" w:rsidRPr="00610B90">
        <w:rPr>
          <w:i/>
        </w:rPr>
        <w:t>i.e.</w:t>
      </w:r>
      <w:r w:rsidR="00B12EA4">
        <w:t xml:space="preserve"> </w:t>
      </w:r>
      <w:r w:rsidR="00610B90">
        <w:t xml:space="preserve">RIFS stops when </w:t>
      </w:r>
      <w:r w:rsidR="00610B90" w:rsidRPr="00610B90">
        <w:rPr>
          <w:i/>
        </w:rPr>
        <w:t>pStoppingDepth</w:t>
      </w:r>
      <w:r w:rsidR="00610B90">
        <w:t xml:space="preserve"> consecutive performance decreases are detected.</w:t>
      </w:r>
      <w:r w:rsidR="00B357CA">
        <w:t xml:space="preserve"> The </w:t>
      </w:r>
      <w:r w:rsidR="001253B7">
        <w:rPr>
          <w:rFonts w:hint="eastAsia"/>
        </w:rPr>
        <w:t>four</w:t>
      </w:r>
      <w:r w:rsidR="001253B7">
        <w:t xml:space="preserve"> datasets</w:t>
      </w:r>
      <w:r w:rsidR="001253B7">
        <w:rPr>
          <w:rFonts w:hint="eastAsia"/>
        </w:rPr>
        <w:t xml:space="preserve"> ALL1/ALL2/ALL3/ALL4</w:t>
      </w:r>
      <w:r w:rsidR="00B357CA">
        <w:t xml:space="preserve"> </w:t>
      </w:r>
      <w:r w:rsidR="007F1148">
        <w:t xml:space="preserve">were </w:t>
      </w:r>
      <w:r w:rsidR="0023223A">
        <w:t xml:space="preserve">chosen for the evaluation. </w:t>
      </w:r>
      <w:r w:rsidR="00312FE1">
        <w:t>The parameter</w:t>
      </w:r>
      <w:r w:rsidR="00C50B1F">
        <w:t xml:space="preserve"> </w:t>
      </w:r>
      <w:r w:rsidR="00C50B1F" w:rsidRPr="0024498F">
        <w:rPr>
          <w:i/>
        </w:rPr>
        <w:t>pStartingPercentage</w:t>
      </w:r>
      <w:r w:rsidR="00C50B1F">
        <w:t xml:space="preserve"> </w:t>
      </w:r>
      <w:r w:rsidR="009B3EAA">
        <w:rPr>
          <w:rFonts w:hint="eastAsia"/>
        </w:rPr>
        <w:t>was set to</w:t>
      </w:r>
      <w:r w:rsidR="009B3EAA" w:rsidRPr="00500B67">
        <w:rPr>
          <w:rFonts w:hint="eastAsia"/>
          <w:color w:val="3333FF"/>
        </w:rPr>
        <w:t xml:space="preserve"> 10%, 20%, 30%, 40% and</w:t>
      </w:r>
      <w:r w:rsidR="00C50B1F" w:rsidRPr="00500B67">
        <w:rPr>
          <w:color w:val="3333FF"/>
        </w:rPr>
        <w:t xml:space="preserve"> </w:t>
      </w:r>
      <w:r w:rsidR="00EB36E4" w:rsidRPr="00500B67">
        <w:rPr>
          <w:color w:val="3333FF"/>
        </w:rPr>
        <w:t>5</w:t>
      </w:r>
      <w:r w:rsidR="00C50B1F" w:rsidRPr="00500B67">
        <w:rPr>
          <w:color w:val="3333FF"/>
        </w:rPr>
        <w:t>0%</w:t>
      </w:r>
      <w:r w:rsidR="00312FE1" w:rsidRPr="00500B67">
        <w:rPr>
          <w:color w:val="3333FF"/>
        </w:rPr>
        <w:t xml:space="preserve">, and the performance measurement is </w:t>
      </w:r>
      <w:r w:rsidR="00312FE1" w:rsidRPr="00500B67">
        <w:rPr>
          <w:i/>
          <w:color w:val="3333FF"/>
        </w:rPr>
        <w:t>mAcc</w:t>
      </w:r>
      <w:r w:rsidR="000E23A7" w:rsidRPr="00500B67">
        <w:rPr>
          <w:color w:val="3333FF"/>
        </w:rPr>
        <w:t xml:space="preserve"> by the 10-fold cross validation strategy</w:t>
      </w:r>
      <w:r w:rsidR="00312FE1" w:rsidRPr="00500B67">
        <w:rPr>
          <w:color w:val="3333FF"/>
        </w:rPr>
        <w:t xml:space="preserve">. Figure </w:t>
      </w:r>
      <w:r w:rsidR="00746893" w:rsidRPr="00500B67">
        <w:rPr>
          <w:color w:val="3333FF"/>
        </w:rPr>
        <w:t>5</w:t>
      </w:r>
      <w:r w:rsidR="00312FE1" w:rsidRPr="00500B67">
        <w:rPr>
          <w:color w:val="3333FF"/>
        </w:rPr>
        <w:t xml:space="preserve"> demonstrated that </w:t>
      </w:r>
      <w:r w:rsidR="00DE2A44" w:rsidRPr="00500B67">
        <w:rPr>
          <w:color w:val="3333FF"/>
        </w:rPr>
        <w:t xml:space="preserve">RIFS </w:t>
      </w:r>
      <w:r w:rsidR="00C012B6" w:rsidRPr="00500B67">
        <w:rPr>
          <w:color w:val="3333FF"/>
        </w:rPr>
        <w:t xml:space="preserve">achieved </w:t>
      </w:r>
      <w:r w:rsidR="00BD4155" w:rsidRPr="00500B67">
        <w:rPr>
          <w:color w:val="3333FF"/>
        </w:rPr>
        <w:t>the best</w:t>
      </w:r>
      <w:r w:rsidR="00A8139B" w:rsidRPr="00500B67">
        <w:rPr>
          <w:color w:val="3333FF"/>
        </w:rPr>
        <w:t xml:space="preserve"> </w:t>
      </w:r>
      <w:r w:rsidR="00C012B6" w:rsidRPr="00500B67">
        <w:rPr>
          <w:i/>
          <w:color w:val="3333FF"/>
        </w:rPr>
        <w:t>mAcc</w:t>
      </w:r>
      <w:r w:rsidR="00C012B6" w:rsidRPr="00500B67">
        <w:rPr>
          <w:color w:val="3333FF"/>
        </w:rPr>
        <w:t xml:space="preserve"> </w:t>
      </w:r>
      <w:r w:rsidR="00D676F5" w:rsidRPr="00500B67">
        <w:rPr>
          <w:color w:val="3333FF"/>
        </w:rPr>
        <w:t>when</w:t>
      </w:r>
      <w:r w:rsidR="000C0559" w:rsidRPr="00500B67">
        <w:rPr>
          <w:color w:val="3333FF"/>
        </w:rPr>
        <w:t xml:space="preserve"> </w:t>
      </w:r>
      <w:r w:rsidR="000C0559" w:rsidRPr="00500B67">
        <w:rPr>
          <w:i/>
          <w:color w:val="3333FF"/>
        </w:rPr>
        <w:t>pStoppingDepth</w:t>
      </w:r>
      <w:r w:rsidR="00D676F5" w:rsidRPr="00500B67">
        <w:rPr>
          <w:color w:val="3333FF"/>
        </w:rPr>
        <w:t xml:space="preserve"> reached </w:t>
      </w:r>
      <w:r w:rsidR="00BD4155" w:rsidRPr="00500B67">
        <w:rPr>
          <w:color w:val="3333FF"/>
        </w:rPr>
        <w:t>4</w:t>
      </w:r>
      <w:r w:rsidR="00933CBE" w:rsidRPr="00500B67">
        <w:rPr>
          <w:color w:val="3333FF"/>
        </w:rPr>
        <w:t xml:space="preserve"> for all the four datasets</w:t>
      </w:r>
      <w:r w:rsidR="00877007" w:rsidRPr="00500B67">
        <w:rPr>
          <w:color w:val="3333FF"/>
        </w:rPr>
        <w:t xml:space="preserve"> using the 5 values of </w:t>
      </w:r>
      <w:r w:rsidR="00877007" w:rsidRPr="00500B67">
        <w:rPr>
          <w:i/>
          <w:color w:val="3333FF"/>
        </w:rPr>
        <w:t>pStartingPercentage</w:t>
      </w:r>
      <w:r w:rsidR="00BD6B54" w:rsidRPr="00500B67">
        <w:rPr>
          <w:color w:val="3333FF"/>
        </w:rPr>
        <w:t xml:space="preserve">. </w:t>
      </w:r>
      <w:r w:rsidR="00990A7A" w:rsidRPr="00500B67">
        <w:rPr>
          <w:color w:val="3333FF"/>
        </w:rPr>
        <w:t>So</w:t>
      </w:r>
      <w:r w:rsidR="00C64769" w:rsidRPr="00500B67">
        <w:rPr>
          <w:color w:val="3333FF"/>
        </w:rPr>
        <w:t xml:space="preserve"> the experimental data supported our hypothesis that it</w:t>
      </w:r>
      <w:r w:rsidR="004D28E6" w:rsidRPr="00500B67">
        <w:rPr>
          <w:color w:val="3333FF"/>
        </w:rPr>
        <w:t xml:space="preserve"> may not b</w:t>
      </w:r>
      <w:r w:rsidR="004D28E6">
        <w:t xml:space="preserve">e the best choice to stop immediately after one performance decrease was detected. </w:t>
      </w:r>
      <w:r w:rsidR="00DE6494">
        <w:t>And t</w:t>
      </w:r>
      <w:r w:rsidR="00E55A56">
        <w:t xml:space="preserve">he default value of </w:t>
      </w:r>
      <w:r w:rsidR="00E55A56" w:rsidRPr="00610B90">
        <w:rPr>
          <w:i/>
        </w:rPr>
        <w:t>pStoppingDepth</w:t>
      </w:r>
      <w:r w:rsidR="00E55A56">
        <w:t xml:space="preserve"> was chosen as </w:t>
      </w:r>
      <w:r w:rsidR="00945506">
        <w:t>4</w:t>
      </w:r>
      <w:r w:rsidR="00E55A56">
        <w:t>.</w:t>
      </w:r>
      <w:r w:rsidR="00552F52" w:rsidRPr="00552F52">
        <w:rPr>
          <w:color w:val="3333FF"/>
          <w:highlight w:val="yellow"/>
        </w:rPr>
        <w:t xml:space="preserve"> </w:t>
      </w:r>
      <w:r w:rsidR="00552F52" w:rsidRPr="00552F52">
        <w:rPr>
          <w:color w:val="3333FF"/>
          <w:highlight w:val="yellow"/>
        </w:rPr>
        <w:t>(</w:t>
      </w:r>
      <w:r w:rsidR="00552F52" w:rsidRPr="00552F52">
        <w:rPr>
          <w:rFonts w:hint="eastAsia"/>
          <w:color w:val="3333FF"/>
          <w:highlight w:val="yellow"/>
        </w:rPr>
        <w:t>此处用到单遍的多倍交叉验证</w:t>
      </w:r>
      <w:r w:rsidR="00552F52" w:rsidRPr="00552F52">
        <w:rPr>
          <w:color w:val="3333FF"/>
          <w:highlight w:val="yellow"/>
        </w:rPr>
        <w:t>)</w:t>
      </w:r>
    </w:p>
    <w:p w14:paraId="37A23417" w14:textId="77777777" w:rsidR="001C7CBE" w:rsidRDefault="0093668C" w:rsidP="001C7CBE">
      <w:pPr>
        <w:spacing w:after="312"/>
      </w:pPr>
      <w:r w:rsidRPr="0093668C">
        <w:rPr>
          <w:noProof/>
        </w:rPr>
        <w:drawing>
          <wp:inline distT="0" distB="0" distL="0" distR="0" wp14:anchorId="5D7BC00E" wp14:editId="6F83C8CD">
            <wp:extent cx="5274310" cy="4871482"/>
            <wp:effectExtent l="1905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srcRect/>
                    <a:stretch>
                      <a:fillRect/>
                    </a:stretch>
                  </pic:blipFill>
                  <pic:spPr bwMode="auto">
                    <a:xfrm>
                      <a:off x="0" y="0"/>
                      <a:ext cx="5274310" cy="4871482"/>
                    </a:xfrm>
                    <a:prstGeom prst="rect">
                      <a:avLst/>
                    </a:prstGeom>
                    <a:noFill/>
                    <a:ln w="9525">
                      <a:noFill/>
                      <a:miter lim="800000"/>
                      <a:headEnd/>
                      <a:tailEnd/>
                    </a:ln>
                  </pic:spPr>
                </pic:pic>
              </a:graphicData>
            </a:graphic>
          </wp:inline>
        </w:drawing>
      </w:r>
    </w:p>
    <w:p w14:paraId="64B51DD6" w14:textId="77777777" w:rsidR="001C7CBE" w:rsidRDefault="001C7CBE" w:rsidP="001C7CBE">
      <w:pPr>
        <w:spacing w:after="312"/>
      </w:pPr>
      <w:r w:rsidRPr="0079154C">
        <w:rPr>
          <w:b/>
        </w:rPr>
        <w:t xml:space="preserve">Figure </w:t>
      </w:r>
      <w:r w:rsidR="003D6790" w:rsidRPr="0079154C">
        <w:rPr>
          <w:rFonts w:hint="eastAsia"/>
          <w:b/>
        </w:rPr>
        <w:t>5</w:t>
      </w:r>
      <w:r w:rsidRPr="0079154C">
        <w:rPr>
          <w:b/>
        </w:rPr>
        <w:t xml:space="preserve">. </w:t>
      </w:r>
      <w:r w:rsidR="00CD020B" w:rsidRPr="0079154C">
        <w:rPr>
          <w:b/>
        </w:rPr>
        <w:t xml:space="preserve">How many steps are tolerated without performance improvements. </w:t>
      </w:r>
      <w:r w:rsidR="00783E91">
        <w:t xml:space="preserve">The classification performance is measured in </w:t>
      </w:r>
      <w:r w:rsidR="00783E91" w:rsidRPr="00783E91">
        <w:rPr>
          <w:i/>
        </w:rPr>
        <w:t>mAcc</w:t>
      </w:r>
      <w:r w:rsidR="00783E91">
        <w:t xml:space="preserve">. </w:t>
      </w:r>
    </w:p>
    <w:p w14:paraId="13467F86" w14:textId="2175F331" w:rsidR="000338BE" w:rsidRPr="00C01B9E" w:rsidRDefault="005A7E14" w:rsidP="000263D2">
      <w:pPr>
        <w:spacing w:after="312"/>
        <w:rPr>
          <w:color w:val="3333FF"/>
        </w:rPr>
      </w:pPr>
      <w:r w:rsidRPr="00C01B9E">
        <w:rPr>
          <w:color w:val="3333FF"/>
        </w:rPr>
        <w:t>A comprehensive evaluation of RIFS with the default parameter values</w:t>
      </w:r>
      <w:r w:rsidR="00D61378" w:rsidRPr="00C01B9E">
        <w:rPr>
          <w:color w:val="3333FF"/>
        </w:rPr>
        <w:t xml:space="preserve"> </w:t>
      </w:r>
      <w:r w:rsidR="00D61378" w:rsidRPr="00C01B9E">
        <w:rPr>
          <w:i/>
          <w:color w:val="3333FF"/>
        </w:rPr>
        <w:t>pStartingPercentage</w:t>
      </w:r>
      <w:r w:rsidR="00D61378" w:rsidRPr="00C01B9E">
        <w:rPr>
          <w:color w:val="3333FF"/>
        </w:rPr>
        <w:t>=</w:t>
      </w:r>
      <w:r w:rsidR="00BF7348" w:rsidRPr="00C01B9E">
        <w:rPr>
          <w:color w:val="3333FF"/>
        </w:rPr>
        <w:t>5</w:t>
      </w:r>
      <w:r w:rsidR="00D61378" w:rsidRPr="00C01B9E">
        <w:rPr>
          <w:color w:val="3333FF"/>
        </w:rPr>
        <w:t xml:space="preserve">0% and </w:t>
      </w:r>
      <w:r w:rsidR="00D61378" w:rsidRPr="00C01B9E">
        <w:rPr>
          <w:i/>
          <w:color w:val="3333FF"/>
        </w:rPr>
        <w:t>pStoppingDepth</w:t>
      </w:r>
      <w:r w:rsidR="00D61378" w:rsidRPr="00C01B9E">
        <w:rPr>
          <w:color w:val="3333FF"/>
        </w:rPr>
        <w:t>=</w:t>
      </w:r>
      <w:r w:rsidR="00BF7348" w:rsidRPr="00C01B9E">
        <w:rPr>
          <w:color w:val="3333FF"/>
        </w:rPr>
        <w:t>4</w:t>
      </w:r>
      <w:r w:rsidR="00D61378" w:rsidRPr="00C01B9E">
        <w:rPr>
          <w:color w:val="3333FF"/>
        </w:rPr>
        <w:t xml:space="preserve"> was carried out for all the 17 transcriptome datasets, as shown in Figure </w:t>
      </w:r>
      <w:r w:rsidR="007F3E56" w:rsidRPr="00C01B9E">
        <w:rPr>
          <w:color w:val="3333FF"/>
        </w:rPr>
        <w:t>6</w:t>
      </w:r>
      <w:r w:rsidR="00D61378" w:rsidRPr="00C01B9E">
        <w:rPr>
          <w:color w:val="3333FF"/>
        </w:rPr>
        <w:t>.</w:t>
      </w:r>
      <w:r w:rsidR="00FD28C7" w:rsidRPr="00C01B9E">
        <w:rPr>
          <w:color w:val="3333FF"/>
        </w:rPr>
        <w:t xml:space="preserve"> </w:t>
      </w:r>
      <w:r w:rsidR="0092547B" w:rsidRPr="00C01B9E">
        <w:rPr>
          <w:color w:val="3333FF"/>
        </w:rPr>
        <w:t xml:space="preserve">RIFS achieved at least </w:t>
      </w:r>
      <w:r w:rsidR="005D3213" w:rsidRPr="00C01B9E">
        <w:rPr>
          <w:rFonts w:hint="eastAsia"/>
          <w:color w:val="3333FF"/>
        </w:rPr>
        <w:t>0.</w:t>
      </w:r>
      <w:r w:rsidR="00852B0F" w:rsidRPr="00C01B9E">
        <w:rPr>
          <w:color w:val="3333FF"/>
        </w:rPr>
        <w:t>8</w:t>
      </w:r>
      <w:r w:rsidR="005D3213" w:rsidRPr="00C01B9E">
        <w:rPr>
          <w:rFonts w:hint="eastAsia"/>
          <w:color w:val="3333FF"/>
        </w:rPr>
        <w:t>0</w:t>
      </w:r>
      <w:r w:rsidR="00852B0F" w:rsidRPr="00C01B9E">
        <w:rPr>
          <w:color w:val="3333FF"/>
        </w:rPr>
        <w:t>4</w:t>
      </w:r>
      <w:r w:rsidR="005D3213" w:rsidRPr="00C01B9E">
        <w:rPr>
          <w:rFonts w:hint="eastAsia"/>
          <w:color w:val="3333FF"/>
        </w:rPr>
        <w:t xml:space="preserve"> in </w:t>
      </w:r>
      <w:r w:rsidR="005D3213" w:rsidRPr="00C01B9E">
        <w:rPr>
          <w:rFonts w:hint="eastAsia"/>
          <w:i/>
          <w:color w:val="3333FF"/>
        </w:rPr>
        <w:t>mAcc</w:t>
      </w:r>
      <w:r w:rsidR="005D3213" w:rsidRPr="00C01B9E">
        <w:rPr>
          <w:rFonts w:hint="eastAsia"/>
          <w:color w:val="3333FF"/>
        </w:rPr>
        <w:t xml:space="preserve"> for these datasets, and </w:t>
      </w:r>
      <w:r w:rsidR="00B55126" w:rsidRPr="00C01B9E">
        <w:rPr>
          <w:rFonts w:hint="eastAsia"/>
          <w:color w:val="3333FF"/>
        </w:rPr>
        <w:t xml:space="preserve">even achieved 1.000 in </w:t>
      </w:r>
      <w:r w:rsidR="00B55126" w:rsidRPr="00C01B9E">
        <w:rPr>
          <w:rFonts w:hint="eastAsia"/>
          <w:i/>
          <w:color w:val="3333FF"/>
        </w:rPr>
        <w:t>mAcc</w:t>
      </w:r>
      <w:r w:rsidR="00B55126" w:rsidRPr="00C01B9E">
        <w:rPr>
          <w:rFonts w:hint="eastAsia"/>
          <w:color w:val="3333FF"/>
        </w:rPr>
        <w:t xml:space="preserve"> for </w:t>
      </w:r>
      <w:r w:rsidR="00891271" w:rsidRPr="00C01B9E">
        <w:rPr>
          <w:color w:val="3333FF"/>
        </w:rPr>
        <w:t>6</w:t>
      </w:r>
      <w:r w:rsidR="00B55126" w:rsidRPr="00C01B9E">
        <w:rPr>
          <w:rFonts w:hint="eastAsia"/>
          <w:color w:val="3333FF"/>
        </w:rPr>
        <w:t xml:space="preserve"> out of the 17 datasets. </w:t>
      </w:r>
      <w:r w:rsidR="009A7472" w:rsidRPr="00C01B9E">
        <w:rPr>
          <w:rFonts w:hint="eastAsia"/>
          <w:color w:val="3333FF"/>
        </w:rPr>
        <w:t xml:space="preserve">The following sections will compare RIFS with the existing feature selection algorithms by the performance measurement </w:t>
      </w:r>
      <w:r w:rsidR="009A7472" w:rsidRPr="00C01B9E">
        <w:rPr>
          <w:rFonts w:hint="eastAsia"/>
          <w:i/>
          <w:color w:val="3333FF"/>
        </w:rPr>
        <w:t>mAcc</w:t>
      </w:r>
      <w:r w:rsidR="009A7472" w:rsidRPr="00C01B9E">
        <w:rPr>
          <w:rFonts w:hint="eastAsia"/>
          <w:color w:val="3333FF"/>
        </w:rPr>
        <w:t>.</w:t>
      </w:r>
      <w:r w:rsidR="00552F52" w:rsidRPr="00552F52">
        <w:rPr>
          <w:color w:val="3333FF"/>
          <w:highlight w:val="yellow"/>
        </w:rPr>
        <w:t xml:space="preserve"> </w:t>
      </w:r>
      <w:r w:rsidR="00552F52" w:rsidRPr="00552F52">
        <w:rPr>
          <w:color w:val="3333FF"/>
          <w:highlight w:val="yellow"/>
        </w:rPr>
        <w:t>(</w:t>
      </w:r>
      <w:r w:rsidR="00552F52">
        <w:rPr>
          <w:rFonts w:hint="eastAsia"/>
          <w:color w:val="3333FF"/>
          <w:highlight w:val="yellow"/>
        </w:rPr>
        <w:t>此处用到</w:t>
      </w:r>
      <w:r w:rsidR="00552F52">
        <w:rPr>
          <w:rFonts w:hint="eastAsia"/>
          <w:color w:val="3333FF"/>
          <w:highlight w:val="yellow"/>
        </w:rPr>
        <w:t>20</w:t>
      </w:r>
      <w:r w:rsidR="00552F52" w:rsidRPr="00552F52">
        <w:rPr>
          <w:rFonts w:hint="eastAsia"/>
          <w:color w:val="3333FF"/>
          <w:highlight w:val="yellow"/>
        </w:rPr>
        <w:t>遍的多倍交叉验证</w:t>
      </w:r>
      <w:r w:rsidR="00552F52" w:rsidRPr="00552F52">
        <w:rPr>
          <w:color w:val="3333FF"/>
          <w:highlight w:val="yellow"/>
        </w:rPr>
        <w:t>)</w:t>
      </w:r>
    </w:p>
    <w:p w14:paraId="1296F6EC" w14:textId="77777777" w:rsidR="00EC64F8" w:rsidRDefault="00A106A3" w:rsidP="000263D2">
      <w:pPr>
        <w:spacing w:after="312"/>
      </w:pPr>
      <w:r w:rsidRPr="00A106A3">
        <w:rPr>
          <w:noProof/>
        </w:rPr>
        <w:drawing>
          <wp:inline distT="0" distB="0" distL="0" distR="0" wp14:anchorId="2DBB5A02" wp14:editId="0778CA2F">
            <wp:extent cx="5050491" cy="2143545"/>
            <wp:effectExtent l="1905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4" cstate="print"/>
                    <a:srcRect/>
                    <a:stretch>
                      <a:fillRect/>
                    </a:stretch>
                  </pic:blipFill>
                  <pic:spPr bwMode="auto">
                    <a:xfrm>
                      <a:off x="0" y="0"/>
                      <a:ext cx="5054655" cy="2145312"/>
                    </a:xfrm>
                    <a:prstGeom prst="rect">
                      <a:avLst/>
                    </a:prstGeom>
                    <a:noFill/>
                    <a:ln w="9525">
                      <a:noFill/>
                      <a:miter lim="800000"/>
                      <a:headEnd/>
                      <a:tailEnd/>
                    </a:ln>
                  </pic:spPr>
                </pic:pic>
              </a:graphicData>
            </a:graphic>
          </wp:inline>
        </w:drawing>
      </w:r>
    </w:p>
    <w:p w14:paraId="448B7AE6" w14:textId="77777777" w:rsidR="005F4F9D" w:rsidRPr="003568AB" w:rsidRDefault="005F4F9D" w:rsidP="000263D2">
      <w:pPr>
        <w:spacing w:after="312"/>
      </w:pPr>
      <w:r w:rsidRPr="00B91455">
        <w:rPr>
          <w:b/>
        </w:rPr>
        <w:t xml:space="preserve">Figure </w:t>
      </w:r>
      <w:r w:rsidR="00ED44B7">
        <w:rPr>
          <w:b/>
        </w:rPr>
        <w:t>6</w:t>
      </w:r>
      <w:r w:rsidRPr="00B91455">
        <w:rPr>
          <w:b/>
        </w:rPr>
        <w:t>.</w:t>
      </w:r>
      <w:r w:rsidR="00FE2F9B" w:rsidRPr="00B91455">
        <w:rPr>
          <w:b/>
        </w:rPr>
        <w:t xml:space="preserve"> </w:t>
      </w:r>
      <w:r w:rsidR="00010D19" w:rsidRPr="00B91455">
        <w:rPr>
          <w:b/>
        </w:rPr>
        <w:t xml:space="preserve">The classification performances of RIFS on the 17 transcriptome datasets. </w:t>
      </w:r>
      <w:r w:rsidR="00B91455">
        <w:t>The measurement mAcc is used as the vertical axis, and the horizontal axis lists the 17 datasets. The detailed mAcc values are also given on the top of each column.</w:t>
      </w:r>
    </w:p>
    <w:p w14:paraId="35F6A81D" w14:textId="77777777" w:rsidR="005D4052" w:rsidRDefault="00901E1B" w:rsidP="000263D2">
      <w:pPr>
        <w:pStyle w:val="Heading3"/>
        <w:spacing w:after="312"/>
      </w:pPr>
      <w:r>
        <w:rPr>
          <w:rFonts w:hint="eastAsia"/>
        </w:rPr>
        <w:t>Comparison with filters</w:t>
      </w:r>
      <w:r w:rsidR="00485AB1">
        <w:t xml:space="preserve"> on the 17 transcriptomes</w:t>
      </w:r>
    </w:p>
    <w:p w14:paraId="529C4337" w14:textId="44FF6CF3" w:rsidR="00304868" w:rsidRPr="00B44417" w:rsidRDefault="00373743" w:rsidP="000263D2">
      <w:pPr>
        <w:spacing w:after="312"/>
        <w:rPr>
          <w:color w:val="2E74B5" w:themeColor="accent1" w:themeShade="BF"/>
        </w:rPr>
      </w:pPr>
      <w:r>
        <w:t xml:space="preserve">RIFS with the default </w:t>
      </w:r>
      <w:r w:rsidRPr="001561E2">
        <w:rPr>
          <w:color w:val="3333FF"/>
        </w:rPr>
        <w:t xml:space="preserve">parameter values </w:t>
      </w:r>
      <w:r w:rsidRPr="001561E2">
        <w:rPr>
          <w:i/>
          <w:color w:val="3333FF"/>
        </w:rPr>
        <w:t>pStartingPercentage</w:t>
      </w:r>
      <w:r w:rsidRPr="001561E2">
        <w:rPr>
          <w:color w:val="3333FF"/>
        </w:rPr>
        <w:t>=</w:t>
      </w:r>
      <w:r w:rsidR="003E3EA5" w:rsidRPr="001561E2">
        <w:rPr>
          <w:color w:val="3333FF"/>
        </w:rPr>
        <w:t>50</w:t>
      </w:r>
      <w:r w:rsidRPr="001561E2">
        <w:rPr>
          <w:color w:val="3333FF"/>
        </w:rPr>
        <w:t xml:space="preserve">% and </w:t>
      </w:r>
      <w:r w:rsidRPr="001561E2">
        <w:rPr>
          <w:i/>
          <w:color w:val="3333FF"/>
        </w:rPr>
        <w:t>pStoppingDepth</w:t>
      </w:r>
      <w:r w:rsidRPr="001561E2">
        <w:rPr>
          <w:color w:val="3333FF"/>
        </w:rPr>
        <w:t>=</w:t>
      </w:r>
      <w:r w:rsidR="003E3EA5" w:rsidRPr="001561E2">
        <w:rPr>
          <w:color w:val="3333FF"/>
        </w:rPr>
        <w:t>4</w:t>
      </w:r>
      <w:r w:rsidRPr="001561E2">
        <w:rPr>
          <w:color w:val="3333FF"/>
        </w:rPr>
        <w:t xml:space="preserve"> was compared with the filter algorithms. </w:t>
      </w:r>
      <w:r w:rsidR="007F7CE1" w:rsidRPr="001561E2">
        <w:rPr>
          <w:color w:val="3333FF"/>
        </w:rPr>
        <w:t>A filter algorithm</w:t>
      </w:r>
      <w:r w:rsidRPr="001561E2">
        <w:rPr>
          <w:color w:val="3333FF"/>
        </w:rPr>
        <w:t xml:space="preserve"> </w:t>
      </w:r>
      <w:r w:rsidR="007F7CE1" w:rsidRPr="001561E2">
        <w:rPr>
          <w:color w:val="3333FF"/>
        </w:rPr>
        <w:t xml:space="preserve">assumes that features are independent to each other, and evaluates the association of a feature with the class label independently. </w:t>
      </w:r>
      <w:r w:rsidR="00343A7A" w:rsidRPr="001561E2">
        <w:rPr>
          <w:color w:val="3333FF"/>
        </w:rPr>
        <w:t xml:space="preserve">So users need to determine </w:t>
      </w:r>
      <w:r w:rsidR="00FE7948" w:rsidRPr="001561E2">
        <w:rPr>
          <w:color w:val="3333FF"/>
        </w:rPr>
        <w:t xml:space="preserve">how many features will be chosen, after all the features are evaluated and ranked by the filer algorithm. </w:t>
      </w:r>
      <w:r w:rsidR="00FA1580" w:rsidRPr="001561E2">
        <w:rPr>
          <w:color w:val="3333FF"/>
        </w:rPr>
        <w:t xml:space="preserve">In order to conduct a fair comparison, if RIFS selects </w:t>
      </w:r>
      <w:r w:rsidR="00FA1580" w:rsidRPr="001561E2">
        <w:rPr>
          <w:i/>
          <w:color w:val="3333FF"/>
        </w:rPr>
        <w:t>k</w:t>
      </w:r>
      <w:r w:rsidR="00FA1580" w:rsidRPr="001561E2">
        <w:rPr>
          <w:color w:val="3333FF"/>
        </w:rPr>
        <w:t xml:space="preserve"> features, t</w:t>
      </w:r>
      <w:r w:rsidR="002237B0" w:rsidRPr="001561E2">
        <w:rPr>
          <w:color w:val="3333FF"/>
        </w:rPr>
        <w:t xml:space="preserve">his study </w:t>
      </w:r>
      <w:r w:rsidR="001C77C5" w:rsidRPr="001561E2">
        <w:rPr>
          <w:color w:val="3333FF"/>
        </w:rPr>
        <w:t xml:space="preserve">selects the same number </w:t>
      </w:r>
      <w:r w:rsidR="008B1E35" w:rsidRPr="001561E2">
        <w:rPr>
          <w:i/>
          <w:color w:val="3333FF"/>
        </w:rPr>
        <w:t>k</w:t>
      </w:r>
      <w:r w:rsidR="008B1E35" w:rsidRPr="001561E2">
        <w:rPr>
          <w:color w:val="3333FF"/>
        </w:rPr>
        <w:t xml:space="preserve"> </w:t>
      </w:r>
      <w:r w:rsidR="001C77C5" w:rsidRPr="001561E2">
        <w:rPr>
          <w:color w:val="3333FF"/>
        </w:rPr>
        <w:t>of top-ranked features evaluated by a filter.</w:t>
      </w:r>
      <w:r w:rsidR="00820FCD" w:rsidRPr="001561E2">
        <w:rPr>
          <w:color w:val="3333FF"/>
        </w:rPr>
        <w:t xml:space="preserve"> </w:t>
      </w:r>
      <w:r w:rsidR="0083585B" w:rsidRPr="001561E2">
        <w:rPr>
          <w:color w:val="3333FF"/>
        </w:rPr>
        <w:t>10</w:t>
      </w:r>
      <w:r w:rsidR="00820FCD" w:rsidRPr="001561E2">
        <w:rPr>
          <w:color w:val="3333FF"/>
        </w:rPr>
        <w:t xml:space="preserve">-fold cross validation strategy was employed to calculate </w:t>
      </w:r>
      <w:r w:rsidR="007D7099" w:rsidRPr="001561E2">
        <w:rPr>
          <w:color w:val="3333FF"/>
        </w:rPr>
        <w:t xml:space="preserve">the binary classification performances of RIFS and the three filter algorithms, </w:t>
      </w:r>
      <w:r w:rsidR="007D7099" w:rsidRPr="001561E2">
        <w:rPr>
          <w:i/>
          <w:color w:val="3333FF"/>
        </w:rPr>
        <w:t>i.e.</w:t>
      </w:r>
      <w:r w:rsidR="007D7099" w:rsidRPr="001561E2">
        <w:rPr>
          <w:color w:val="3333FF"/>
        </w:rPr>
        <w:t xml:space="preserve"> TRank, FPR, and WRank.</w:t>
      </w:r>
      <w:r w:rsidR="00A66000" w:rsidRPr="001561E2">
        <w:rPr>
          <w:color w:val="3333FF"/>
        </w:rPr>
        <w:t xml:space="preserve"> </w:t>
      </w:r>
      <w:r w:rsidR="00A66000" w:rsidRPr="00A66000">
        <w:rPr>
          <w:rFonts w:hint="eastAsia"/>
          <w:color w:val="FF0000"/>
          <w:highlight w:val="yellow"/>
        </w:rPr>
        <w:t>【你没有做多遍</w:t>
      </w:r>
      <w:r w:rsidR="00A66000" w:rsidRPr="00A66000">
        <w:rPr>
          <w:rFonts w:hint="eastAsia"/>
          <w:color w:val="FF0000"/>
          <w:highlight w:val="yellow"/>
        </w:rPr>
        <w:t>KFCV</w:t>
      </w:r>
      <w:r w:rsidR="00A66000" w:rsidRPr="00A66000">
        <w:rPr>
          <w:rFonts w:hint="eastAsia"/>
          <w:color w:val="FF0000"/>
          <w:highlight w:val="yellow"/>
        </w:rPr>
        <w:t>吗？譬如“</w:t>
      </w:r>
      <w:r w:rsidR="00A66000" w:rsidRPr="00A66000">
        <w:rPr>
          <w:rFonts w:hint="eastAsia"/>
          <w:color w:val="FF0000"/>
          <w:highlight w:val="yellow"/>
        </w:rPr>
        <w:t>20</w:t>
      </w:r>
      <w:r w:rsidR="00A66000" w:rsidRPr="00A66000">
        <w:rPr>
          <w:rFonts w:hint="eastAsia"/>
          <w:color w:val="FF0000"/>
          <w:highlight w:val="yellow"/>
        </w:rPr>
        <w:t>遍</w:t>
      </w:r>
      <w:r w:rsidR="00A66000" w:rsidRPr="00A66000">
        <w:rPr>
          <w:rFonts w:hint="eastAsia"/>
          <w:color w:val="FF0000"/>
          <w:highlight w:val="yellow"/>
        </w:rPr>
        <w:t>10-fold cross validations</w:t>
      </w:r>
      <w:r w:rsidR="00A66000" w:rsidRPr="00A66000">
        <w:rPr>
          <w:rFonts w:hint="eastAsia"/>
          <w:color w:val="FF0000"/>
          <w:highlight w:val="yellow"/>
        </w:rPr>
        <w:t>、然后取平均值和方差”？】</w:t>
      </w:r>
      <w:r w:rsidR="00F125E0">
        <w:rPr>
          <w:rFonts w:hint="eastAsia"/>
          <w:color w:val="FF0000"/>
          <w:highlight w:val="yellow"/>
        </w:rPr>
        <w:t>【我问的不是“做了多倍交叉验证”，而是“是否做了多遍的多倍交叉验证”！以及做了几次“多倍交叉验证”？</w:t>
      </w:r>
      <w:r w:rsidR="005169F0">
        <w:rPr>
          <w:rFonts w:hint="eastAsia"/>
          <w:color w:val="FF0000"/>
          <w:highlight w:val="yellow"/>
        </w:rPr>
        <w:t>做完了如何得到现在画图的数值的？</w:t>
      </w:r>
      <w:r w:rsidR="00F125E0">
        <w:rPr>
          <w:rFonts w:hint="eastAsia"/>
          <w:color w:val="FF0000"/>
          <w:highlight w:val="yellow"/>
        </w:rPr>
        <w:t>】</w:t>
      </w:r>
    </w:p>
    <w:p w14:paraId="4FCB7749" w14:textId="77777777" w:rsidR="008C4DC3" w:rsidRDefault="00031D5C" w:rsidP="000263D2">
      <w:pPr>
        <w:spacing w:after="312"/>
      </w:pPr>
      <w:r w:rsidRPr="00031D5C">
        <w:rPr>
          <w:noProof/>
        </w:rPr>
        <w:drawing>
          <wp:inline distT="0" distB="0" distL="0" distR="0" wp14:anchorId="3FF11D2E" wp14:editId="1FF938B7">
            <wp:extent cx="5274310" cy="2214415"/>
            <wp:effectExtent l="19050" t="0" r="254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 cstate="print"/>
                    <a:srcRect/>
                    <a:stretch>
                      <a:fillRect/>
                    </a:stretch>
                  </pic:blipFill>
                  <pic:spPr bwMode="auto">
                    <a:xfrm>
                      <a:off x="0" y="0"/>
                      <a:ext cx="5274310" cy="2214415"/>
                    </a:xfrm>
                    <a:prstGeom prst="rect">
                      <a:avLst/>
                    </a:prstGeom>
                    <a:noFill/>
                    <a:ln w="9525">
                      <a:noFill/>
                      <a:miter lim="800000"/>
                      <a:headEnd/>
                      <a:tailEnd/>
                    </a:ln>
                  </pic:spPr>
                </pic:pic>
              </a:graphicData>
            </a:graphic>
          </wp:inline>
        </w:drawing>
      </w:r>
    </w:p>
    <w:p w14:paraId="4BAC1159" w14:textId="77777777" w:rsidR="00C13A19" w:rsidRPr="009C012C" w:rsidRDefault="00C13A19" w:rsidP="000263D2">
      <w:pPr>
        <w:spacing w:after="312"/>
        <w:rPr>
          <w:color w:val="3333FF"/>
        </w:rPr>
      </w:pPr>
      <w:r w:rsidRPr="000C21CF">
        <w:rPr>
          <w:b/>
        </w:rPr>
        <w:t xml:space="preserve">Figure </w:t>
      </w:r>
      <w:r w:rsidR="00025E8C">
        <w:rPr>
          <w:rFonts w:hint="eastAsia"/>
          <w:b/>
        </w:rPr>
        <w:t>7</w:t>
      </w:r>
      <w:r w:rsidRPr="000C21CF">
        <w:rPr>
          <w:b/>
        </w:rPr>
        <w:t xml:space="preserve">. Performance comparison of RIFS with three existing filter algorithms. </w:t>
      </w:r>
      <w:r w:rsidRPr="009C012C">
        <w:rPr>
          <w:color w:val="3333FF"/>
        </w:rPr>
        <w:t xml:space="preserve">The vertical axis is the performance measurement </w:t>
      </w:r>
      <w:r w:rsidRPr="009C012C">
        <w:rPr>
          <w:i/>
          <w:color w:val="3333FF"/>
        </w:rPr>
        <w:t>mAcc</w:t>
      </w:r>
      <w:r w:rsidRPr="009C012C">
        <w:rPr>
          <w:color w:val="3333FF"/>
        </w:rPr>
        <w:t>, and the horizontal axis gives the dataset names.</w:t>
      </w:r>
      <w:r w:rsidR="00EB78C1" w:rsidRPr="009C012C">
        <w:rPr>
          <w:color w:val="3333FF"/>
        </w:rPr>
        <w:t xml:space="preserve"> Since all the filter algorithms select the same number of features as RIFS, only the numbers of features by RIFS </w:t>
      </w:r>
      <w:r w:rsidR="005942C1" w:rsidRPr="009C012C">
        <w:rPr>
          <w:color w:val="3333FF"/>
        </w:rPr>
        <w:t>are shown.</w:t>
      </w:r>
    </w:p>
    <w:p w14:paraId="23225767" w14:textId="77777777" w:rsidR="00275D52" w:rsidRPr="009C012C" w:rsidRDefault="00BE3FC9" w:rsidP="000263D2">
      <w:pPr>
        <w:spacing w:after="312"/>
        <w:rPr>
          <w:color w:val="3333FF"/>
        </w:rPr>
      </w:pPr>
      <w:r w:rsidRPr="009C012C">
        <w:rPr>
          <w:color w:val="3333FF"/>
        </w:rPr>
        <w:t xml:space="preserve">RIFS </w:t>
      </w:r>
      <w:r w:rsidR="003C42D9" w:rsidRPr="009C012C">
        <w:rPr>
          <w:color w:val="3333FF"/>
        </w:rPr>
        <w:t>performed the best compared with</w:t>
      </w:r>
      <w:r w:rsidRPr="009C012C">
        <w:rPr>
          <w:color w:val="3333FF"/>
        </w:rPr>
        <w:t xml:space="preserve"> the three filter algorithms on all the 17 datasets, as shown in Figure </w:t>
      </w:r>
      <w:r w:rsidR="00025E8C">
        <w:rPr>
          <w:rFonts w:hint="eastAsia"/>
          <w:color w:val="3333FF"/>
        </w:rPr>
        <w:t>7</w:t>
      </w:r>
      <w:r w:rsidRPr="009C012C">
        <w:rPr>
          <w:color w:val="3333FF"/>
        </w:rPr>
        <w:t>.</w:t>
      </w:r>
      <w:r w:rsidR="00AE765F" w:rsidRPr="009C012C">
        <w:rPr>
          <w:color w:val="3333FF"/>
        </w:rPr>
        <w:t xml:space="preserve"> </w:t>
      </w:r>
      <w:r w:rsidR="00DD0958" w:rsidRPr="009C012C">
        <w:rPr>
          <w:color w:val="3333FF"/>
        </w:rPr>
        <w:t>The four datasets Adeno, ALL1, Lymp and Stroke, seem to be easy to be separated</w:t>
      </w:r>
      <w:r w:rsidR="008B45CF" w:rsidRPr="009C012C">
        <w:rPr>
          <w:color w:val="3333FF"/>
        </w:rPr>
        <w:t xml:space="preserve">, since </w:t>
      </w:r>
      <w:r w:rsidR="00E51398" w:rsidRPr="009C012C">
        <w:rPr>
          <w:color w:val="3333FF"/>
        </w:rPr>
        <w:t>three feature selection algorithms including RIFS</w:t>
      </w:r>
      <w:r w:rsidR="00103ACD" w:rsidRPr="009C012C">
        <w:rPr>
          <w:color w:val="3333FF"/>
        </w:rPr>
        <w:t xml:space="preserve"> achieved 100% in </w:t>
      </w:r>
      <w:r w:rsidR="00103ACD" w:rsidRPr="009C012C">
        <w:rPr>
          <w:i/>
          <w:color w:val="3333FF"/>
        </w:rPr>
        <w:t>mAcc</w:t>
      </w:r>
      <w:r w:rsidR="00103ACD" w:rsidRPr="009C012C">
        <w:rPr>
          <w:color w:val="3333FF"/>
        </w:rPr>
        <w:t>.</w:t>
      </w:r>
      <w:r w:rsidR="00A6158C" w:rsidRPr="009C012C">
        <w:rPr>
          <w:color w:val="3333FF"/>
        </w:rPr>
        <w:t xml:space="preserve"> RIFS </w:t>
      </w:r>
      <w:r w:rsidR="00B4416D" w:rsidRPr="009C012C">
        <w:rPr>
          <w:color w:val="3333FF"/>
        </w:rPr>
        <w:t>outperformed the three filter algorithms on all the other 13 datasets.</w:t>
      </w:r>
      <w:r w:rsidR="000A4909" w:rsidRPr="009C012C">
        <w:rPr>
          <w:color w:val="3333FF"/>
        </w:rPr>
        <w:t xml:space="preserve"> And CNS seems to be a difficult binary classification dataset.</w:t>
      </w:r>
      <w:r w:rsidR="006C37BD" w:rsidRPr="009C012C">
        <w:rPr>
          <w:color w:val="3333FF"/>
        </w:rPr>
        <w:t xml:space="preserve"> RIFS achieved 87.4% in </w:t>
      </w:r>
      <w:r w:rsidR="00895ED7" w:rsidRPr="009C012C">
        <w:rPr>
          <w:i/>
          <w:color w:val="3333FF"/>
        </w:rPr>
        <w:t>mAcc</w:t>
      </w:r>
      <w:r w:rsidR="006C37BD" w:rsidRPr="009C012C">
        <w:rPr>
          <w:color w:val="3333FF"/>
        </w:rPr>
        <w:t xml:space="preserve">, and improved the other filter algorithms by at least 11.6% in </w:t>
      </w:r>
      <w:r w:rsidR="006C37BD" w:rsidRPr="009C012C">
        <w:rPr>
          <w:i/>
          <w:color w:val="3333FF"/>
        </w:rPr>
        <w:t>mAcc</w:t>
      </w:r>
      <w:r w:rsidR="006C37BD" w:rsidRPr="009C012C">
        <w:rPr>
          <w:color w:val="3333FF"/>
        </w:rPr>
        <w:t>.</w:t>
      </w:r>
      <w:r w:rsidR="008206DB" w:rsidRPr="009C012C">
        <w:rPr>
          <w:color w:val="3333FF"/>
        </w:rPr>
        <w:t xml:space="preserve"> RIFS usually selects no more than 10 features, </w:t>
      </w:r>
      <w:r w:rsidR="00365549" w:rsidRPr="009C012C">
        <w:rPr>
          <w:color w:val="3333FF"/>
        </w:rPr>
        <w:t>and the maximal number of features</w:t>
      </w:r>
      <w:r w:rsidR="00342512" w:rsidRPr="009C012C">
        <w:rPr>
          <w:color w:val="3333FF"/>
        </w:rPr>
        <w:t xml:space="preserve"> selected by RIFS was 27 for the dataset Myel.</w:t>
      </w:r>
    </w:p>
    <w:p w14:paraId="777FDC9C" w14:textId="7AEC8B06" w:rsidR="00427F3C" w:rsidRPr="004473F9" w:rsidRDefault="009D2F6C" w:rsidP="000263D2">
      <w:pPr>
        <w:spacing w:after="312"/>
        <w:rPr>
          <w:color w:val="3333FF"/>
        </w:rPr>
      </w:pPr>
      <w:r w:rsidRPr="004473F9">
        <w:rPr>
          <w:color w:val="3333FF"/>
        </w:rPr>
        <w:t xml:space="preserve">The experimental data suggests that an orchestration of low-ranked features may achieve very good classification performances even for the difficult datasets like CNS and </w:t>
      </w:r>
      <w:r w:rsidR="00D945FE">
        <w:rPr>
          <w:color w:val="3333FF"/>
        </w:rPr>
        <w:t>ALL2</w:t>
      </w:r>
      <w:r w:rsidRPr="004473F9">
        <w:rPr>
          <w:color w:val="3333FF"/>
        </w:rPr>
        <w:t>.</w:t>
      </w:r>
      <w:r w:rsidR="00BB5917" w:rsidRPr="004473F9">
        <w:rPr>
          <w:color w:val="3333FF"/>
        </w:rPr>
        <w:t xml:space="preserve"> </w:t>
      </w:r>
      <w:r w:rsidR="00305179">
        <w:rPr>
          <w:color w:val="3333FF"/>
        </w:rPr>
        <w:t xml:space="preserve">No filter algorithms achieved </w:t>
      </w:r>
      <w:r w:rsidR="000604E2" w:rsidRPr="003C6434">
        <w:rPr>
          <w:i/>
          <w:color w:val="3333FF"/>
        </w:rPr>
        <w:t>mAcc</w:t>
      </w:r>
      <w:r w:rsidR="000604E2">
        <w:rPr>
          <w:color w:val="3333FF"/>
        </w:rPr>
        <w:t xml:space="preserve"> </w:t>
      </w:r>
      <w:r w:rsidR="00305179">
        <w:rPr>
          <w:color w:val="3333FF"/>
        </w:rPr>
        <w:t xml:space="preserve">better than 76.0%, and RIFS </w:t>
      </w:r>
      <w:r w:rsidR="00121F31">
        <w:rPr>
          <w:color w:val="3333FF"/>
        </w:rPr>
        <w:t xml:space="preserve">only achieved </w:t>
      </w:r>
      <w:r w:rsidR="008F08BE">
        <w:rPr>
          <w:color w:val="3333FF"/>
        </w:rPr>
        <w:t xml:space="preserve">80.4% and 87.4% in </w:t>
      </w:r>
      <w:r w:rsidR="008F08BE" w:rsidRPr="003C6434">
        <w:rPr>
          <w:i/>
          <w:color w:val="3333FF"/>
        </w:rPr>
        <w:t>mAcc</w:t>
      </w:r>
      <w:r w:rsidR="008F08BE">
        <w:rPr>
          <w:color w:val="3333FF"/>
        </w:rPr>
        <w:t xml:space="preserve"> for the datasets ALL2 and CNS, respectively.</w:t>
      </w:r>
      <w:r w:rsidR="00305179">
        <w:rPr>
          <w:color w:val="3333FF"/>
        </w:rPr>
        <w:t xml:space="preserve">. </w:t>
      </w:r>
      <w:r w:rsidR="00BB5917" w:rsidRPr="004473F9">
        <w:rPr>
          <w:color w:val="3333FF"/>
        </w:rPr>
        <w:t>This provides an additional piece of evidence for the rule “Randomly re-start the IFS strategy” of RIFS.</w:t>
      </w:r>
      <w:r w:rsidR="00552F52" w:rsidRPr="00552F52">
        <w:rPr>
          <w:color w:val="3333FF"/>
          <w:highlight w:val="yellow"/>
        </w:rPr>
        <w:t xml:space="preserve"> </w:t>
      </w:r>
      <w:r w:rsidR="00552F52" w:rsidRPr="00552F52">
        <w:rPr>
          <w:color w:val="3333FF"/>
          <w:highlight w:val="yellow"/>
        </w:rPr>
        <w:t>(</w:t>
      </w:r>
      <w:r w:rsidR="00552F52">
        <w:rPr>
          <w:rFonts w:hint="eastAsia"/>
          <w:color w:val="3333FF"/>
          <w:highlight w:val="yellow"/>
        </w:rPr>
        <w:t>此处用到</w:t>
      </w:r>
      <w:r w:rsidR="00552F52">
        <w:rPr>
          <w:rFonts w:hint="eastAsia"/>
          <w:color w:val="3333FF"/>
          <w:highlight w:val="yellow"/>
        </w:rPr>
        <w:t>20</w:t>
      </w:r>
      <w:r w:rsidR="00552F52" w:rsidRPr="00552F52">
        <w:rPr>
          <w:rFonts w:hint="eastAsia"/>
          <w:color w:val="3333FF"/>
          <w:highlight w:val="yellow"/>
        </w:rPr>
        <w:t>遍的多倍交叉验证</w:t>
      </w:r>
      <w:r w:rsidR="00552F52" w:rsidRPr="00552F52">
        <w:rPr>
          <w:color w:val="3333FF"/>
          <w:highlight w:val="yellow"/>
        </w:rPr>
        <w:t>)</w:t>
      </w:r>
    </w:p>
    <w:p w14:paraId="7F3F56D6" w14:textId="77777777" w:rsidR="00BE3FC9" w:rsidRPr="00C8391D" w:rsidRDefault="00BE3FC9" w:rsidP="000263D2">
      <w:pPr>
        <w:spacing w:after="312"/>
      </w:pPr>
    </w:p>
    <w:p w14:paraId="3BF34DD9" w14:textId="77777777" w:rsidR="00485AB1" w:rsidRDefault="00485AB1" w:rsidP="000263D2">
      <w:pPr>
        <w:pStyle w:val="Heading3"/>
        <w:spacing w:after="312"/>
      </w:pPr>
      <w:r>
        <w:rPr>
          <w:rFonts w:hint="eastAsia"/>
        </w:rPr>
        <w:t xml:space="preserve">Comparison with </w:t>
      </w:r>
      <w:r>
        <w:t>wrappers on the 17 transcriptomes</w:t>
      </w:r>
    </w:p>
    <w:p w14:paraId="7FFE4C47" w14:textId="77777777" w:rsidR="0044485F" w:rsidRDefault="002469C4" w:rsidP="000263D2">
      <w:pPr>
        <w:spacing w:after="312"/>
        <w:rPr>
          <w:color w:val="FF0000"/>
        </w:rPr>
      </w:pPr>
      <w:r w:rsidRPr="002469C4">
        <w:rPr>
          <w:noProof/>
        </w:rPr>
        <w:drawing>
          <wp:inline distT="0" distB="0" distL="0" distR="0" wp14:anchorId="37019780" wp14:editId="531DED3B">
            <wp:extent cx="5274310" cy="2204189"/>
            <wp:effectExtent l="19050" t="0" r="254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6" cstate="print"/>
                    <a:srcRect/>
                    <a:stretch>
                      <a:fillRect/>
                    </a:stretch>
                  </pic:blipFill>
                  <pic:spPr bwMode="auto">
                    <a:xfrm>
                      <a:off x="0" y="0"/>
                      <a:ext cx="5274310" cy="2204189"/>
                    </a:xfrm>
                    <a:prstGeom prst="rect">
                      <a:avLst/>
                    </a:prstGeom>
                    <a:noFill/>
                    <a:ln w="9525">
                      <a:noFill/>
                      <a:miter lim="800000"/>
                      <a:headEnd/>
                      <a:tailEnd/>
                    </a:ln>
                  </pic:spPr>
                </pic:pic>
              </a:graphicData>
            </a:graphic>
          </wp:inline>
        </w:drawing>
      </w:r>
    </w:p>
    <w:p w14:paraId="59C146D0" w14:textId="77777777" w:rsidR="0044485F" w:rsidRPr="00FC1EC1" w:rsidRDefault="0044485F" w:rsidP="000263D2">
      <w:pPr>
        <w:spacing w:after="312"/>
        <w:rPr>
          <w:color w:val="3333FF"/>
        </w:rPr>
      </w:pPr>
      <w:r w:rsidRPr="00E0244E">
        <w:rPr>
          <w:rFonts w:hint="eastAsia"/>
          <w:b/>
        </w:rPr>
        <w:t xml:space="preserve">Figure </w:t>
      </w:r>
      <w:r w:rsidR="00245CF4">
        <w:rPr>
          <w:rFonts w:hint="eastAsia"/>
          <w:b/>
        </w:rPr>
        <w:t>8</w:t>
      </w:r>
      <w:r w:rsidRPr="00E0244E">
        <w:rPr>
          <w:rFonts w:hint="eastAsia"/>
          <w:b/>
        </w:rPr>
        <w:t xml:space="preserve">. </w:t>
      </w:r>
      <w:r w:rsidRPr="000C21CF">
        <w:rPr>
          <w:b/>
        </w:rPr>
        <w:t xml:space="preserve">Performance comparison of RIFS with three existing </w:t>
      </w:r>
      <w:r w:rsidR="000C397E">
        <w:rPr>
          <w:rFonts w:hint="eastAsia"/>
          <w:b/>
        </w:rPr>
        <w:t>wrapper</w:t>
      </w:r>
      <w:r w:rsidRPr="000C21CF">
        <w:rPr>
          <w:b/>
        </w:rPr>
        <w:t xml:space="preserve"> algorithms. </w:t>
      </w:r>
      <w:r>
        <w:t xml:space="preserve">The vertical axis is the performance measurement </w:t>
      </w:r>
      <w:r w:rsidRPr="00C13A19">
        <w:rPr>
          <w:i/>
        </w:rPr>
        <w:t>mAcc</w:t>
      </w:r>
      <w:r>
        <w:t>, and the horizontal axis gives the datas</w:t>
      </w:r>
      <w:r w:rsidRPr="00FC1EC1">
        <w:rPr>
          <w:color w:val="3333FF"/>
        </w:rPr>
        <w:t xml:space="preserve">et names. </w:t>
      </w:r>
      <w:r w:rsidR="00B2038E" w:rsidRPr="00FC1EC1">
        <w:rPr>
          <w:color w:val="3333FF"/>
        </w:rPr>
        <w:t>The table under the line plots gives the numbers of features selected by the four algorithms.</w:t>
      </w:r>
    </w:p>
    <w:p w14:paraId="66C67FB0" w14:textId="77777777" w:rsidR="00B430F9" w:rsidRDefault="00F74927" w:rsidP="000263D2">
      <w:pPr>
        <w:spacing w:after="312"/>
        <w:rPr>
          <w:color w:val="3333FF"/>
        </w:rPr>
      </w:pPr>
      <w:r w:rsidRPr="00FC1EC1">
        <w:rPr>
          <w:color w:val="3333FF"/>
        </w:rPr>
        <w:t>RIFS</w:t>
      </w:r>
      <w:r w:rsidR="004A30E8" w:rsidRPr="00FC1EC1">
        <w:rPr>
          <w:color w:val="3333FF"/>
        </w:rPr>
        <w:t xml:space="preserve"> with the default parameters</w:t>
      </w:r>
      <w:r w:rsidR="00930D38" w:rsidRPr="00FC1EC1">
        <w:rPr>
          <w:i/>
          <w:color w:val="3333FF"/>
        </w:rPr>
        <w:t xml:space="preserve"> pStartingPercentage</w:t>
      </w:r>
      <w:r w:rsidR="00930D38" w:rsidRPr="00FC1EC1">
        <w:rPr>
          <w:color w:val="3333FF"/>
        </w:rPr>
        <w:t xml:space="preserve">=50% and </w:t>
      </w:r>
      <w:r w:rsidR="00930D38" w:rsidRPr="00FC1EC1">
        <w:rPr>
          <w:i/>
          <w:color w:val="3333FF"/>
        </w:rPr>
        <w:t>pStoppingDepth</w:t>
      </w:r>
      <w:r w:rsidR="00930D38" w:rsidRPr="00FC1EC1">
        <w:rPr>
          <w:color w:val="3333FF"/>
        </w:rPr>
        <w:t xml:space="preserve">=4 </w:t>
      </w:r>
      <w:r w:rsidRPr="00FC1EC1">
        <w:rPr>
          <w:color w:val="3333FF"/>
        </w:rPr>
        <w:t xml:space="preserve">performed </w:t>
      </w:r>
      <w:r w:rsidR="00F86819" w:rsidRPr="00FC1EC1">
        <w:rPr>
          <w:color w:val="3333FF"/>
        </w:rPr>
        <w:t>the best compared with</w:t>
      </w:r>
      <w:r w:rsidRPr="00FC1EC1">
        <w:rPr>
          <w:color w:val="3333FF"/>
        </w:rPr>
        <w:t xml:space="preserve"> the three wrapper algorithms, </w:t>
      </w:r>
      <w:r w:rsidRPr="00FC1EC1">
        <w:rPr>
          <w:i/>
          <w:color w:val="3333FF"/>
        </w:rPr>
        <w:t>i.e.</w:t>
      </w:r>
      <w:r w:rsidRPr="00FC1EC1">
        <w:rPr>
          <w:color w:val="3333FF"/>
        </w:rPr>
        <w:t xml:space="preserve"> Lasso, RF and Ridge</w:t>
      </w:r>
      <w:r w:rsidR="00B30F77" w:rsidRPr="00FC1EC1">
        <w:rPr>
          <w:color w:val="3333FF"/>
        </w:rPr>
        <w:t xml:space="preserve">, </w:t>
      </w:r>
      <w:r w:rsidR="00186D09" w:rsidRPr="00FC1EC1">
        <w:rPr>
          <w:color w:val="3333FF"/>
        </w:rPr>
        <w:t>on all the transcriptome datasets</w:t>
      </w:r>
      <w:r w:rsidR="002768F4" w:rsidRPr="00FC1EC1">
        <w:rPr>
          <w:color w:val="3333FF"/>
        </w:rPr>
        <w:t xml:space="preserve"> exc</w:t>
      </w:r>
      <w:r w:rsidR="002768F4">
        <w:rPr>
          <w:color w:val="3333FF"/>
        </w:rPr>
        <w:t>ept for Myel</w:t>
      </w:r>
      <w:r w:rsidR="00186D09" w:rsidRPr="00930D38">
        <w:rPr>
          <w:color w:val="3333FF"/>
        </w:rPr>
        <w:t xml:space="preserve">, as shown in Figure </w:t>
      </w:r>
      <w:r w:rsidR="00245CF4">
        <w:rPr>
          <w:rFonts w:hint="eastAsia"/>
          <w:color w:val="3333FF"/>
        </w:rPr>
        <w:t>8</w:t>
      </w:r>
      <w:r w:rsidR="00186D09" w:rsidRPr="00930D38">
        <w:rPr>
          <w:color w:val="3333FF"/>
        </w:rPr>
        <w:t xml:space="preserve">. </w:t>
      </w:r>
      <w:r w:rsidR="00236B52" w:rsidRPr="00930D38">
        <w:rPr>
          <w:color w:val="3333FF"/>
        </w:rPr>
        <w:t xml:space="preserve">RIFS achieved 100% in </w:t>
      </w:r>
      <w:r w:rsidR="00236B52" w:rsidRPr="00930D38">
        <w:rPr>
          <w:i/>
          <w:color w:val="3333FF"/>
        </w:rPr>
        <w:t>mAcc</w:t>
      </w:r>
      <w:r w:rsidR="00236B52" w:rsidRPr="00930D38">
        <w:rPr>
          <w:color w:val="3333FF"/>
        </w:rPr>
        <w:t xml:space="preserve"> for </w:t>
      </w:r>
      <w:r w:rsidR="00E354DA">
        <w:rPr>
          <w:color w:val="3333FF"/>
        </w:rPr>
        <w:t>6</w:t>
      </w:r>
      <w:r w:rsidR="00236B52" w:rsidRPr="00930D38">
        <w:rPr>
          <w:color w:val="3333FF"/>
        </w:rPr>
        <w:t xml:space="preserve"> out of the 17 datasets</w:t>
      </w:r>
      <w:r w:rsidR="00FF4AD8">
        <w:rPr>
          <w:color w:val="3333FF"/>
        </w:rPr>
        <w:t xml:space="preserve">, and its average </w:t>
      </w:r>
      <w:r w:rsidR="00FF4AD8" w:rsidRPr="00FF4AD8">
        <w:rPr>
          <w:i/>
          <w:color w:val="3333FF"/>
        </w:rPr>
        <w:t>mAcc</w:t>
      </w:r>
      <w:r w:rsidR="00FF4AD8">
        <w:rPr>
          <w:color w:val="3333FF"/>
        </w:rPr>
        <w:t xml:space="preserve"> is 94.5%.</w:t>
      </w:r>
      <w:r w:rsidR="00582EBB">
        <w:rPr>
          <w:color w:val="3333FF"/>
        </w:rPr>
        <w:t xml:space="preserve"> The next best algorithm based on the average </w:t>
      </w:r>
      <w:r w:rsidR="00582EBB" w:rsidRPr="00C57BF6">
        <w:rPr>
          <w:i/>
          <w:color w:val="3333FF"/>
        </w:rPr>
        <w:t>mAcc</w:t>
      </w:r>
      <w:r w:rsidR="00582EBB">
        <w:rPr>
          <w:color w:val="3333FF"/>
        </w:rPr>
        <w:t xml:space="preserve"> is Lasso. Lasso achieved the average </w:t>
      </w:r>
      <w:r w:rsidR="00582EBB" w:rsidRPr="00C57BF6">
        <w:rPr>
          <w:i/>
          <w:color w:val="3333FF"/>
        </w:rPr>
        <w:t>mAcc</w:t>
      </w:r>
      <w:r w:rsidR="00582EBB">
        <w:rPr>
          <w:color w:val="3333FF"/>
        </w:rPr>
        <w:t xml:space="preserve"> 90.4% and </w:t>
      </w:r>
      <w:r w:rsidR="00582EBB" w:rsidRPr="00C57BF6">
        <w:rPr>
          <w:i/>
          <w:color w:val="3333FF"/>
        </w:rPr>
        <w:t>mAcc</w:t>
      </w:r>
      <w:r w:rsidR="00582EBB">
        <w:rPr>
          <w:color w:val="3333FF"/>
        </w:rPr>
        <w:t>=100% for the three datasets ALL1, Leuk and Lymp.</w:t>
      </w:r>
      <w:r w:rsidR="00C57BF6">
        <w:rPr>
          <w:color w:val="3333FF"/>
        </w:rPr>
        <w:t xml:space="preserve"> </w:t>
      </w:r>
      <w:r w:rsidR="003D5BD4">
        <w:rPr>
          <w:color w:val="3333FF"/>
        </w:rPr>
        <w:t>Lasso was also the only wrapper algorithm outperforming RIFS</w:t>
      </w:r>
      <w:r w:rsidR="00454EC1">
        <w:rPr>
          <w:color w:val="3333FF"/>
        </w:rPr>
        <w:t xml:space="preserve"> with </w:t>
      </w:r>
      <w:r w:rsidR="00C37AF3">
        <w:rPr>
          <w:color w:val="3333FF"/>
        </w:rPr>
        <w:t xml:space="preserve">2.4% in </w:t>
      </w:r>
      <w:r w:rsidR="00C37AF3" w:rsidRPr="008F2D66">
        <w:rPr>
          <w:i/>
          <w:color w:val="3333FF"/>
        </w:rPr>
        <w:t>mAcc</w:t>
      </w:r>
      <w:r w:rsidR="00C37AF3">
        <w:rPr>
          <w:color w:val="3333FF"/>
        </w:rPr>
        <w:t xml:space="preserve"> on the dataset Myel.</w:t>
      </w:r>
      <w:r w:rsidR="009313C8">
        <w:rPr>
          <w:color w:val="3333FF"/>
        </w:rPr>
        <w:t xml:space="preserve"> </w:t>
      </w:r>
      <w:r w:rsidR="00624656">
        <w:rPr>
          <w:color w:val="3333FF"/>
        </w:rPr>
        <w:t xml:space="preserve">Except for this case, </w:t>
      </w:r>
      <w:r w:rsidR="009313C8">
        <w:rPr>
          <w:color w:val="3333FF"/>
        </w:rPr>
        <w:t xml:space="preserve">RIFS performed better </w:t>
      </w:r>
      <w:r w:rsidR="00624656">
        <w:rPr>
          <w:color w:val="3333FF"/>
        </w:rPr>
        <w:t>than all the wrapper</w:t>
      </w:r>
      <w:r w:rsidR="000559DE">
        <w:rPr>
          <w:color w:val="3333FF"/>
        </w:rPr>
        <w:t xml:space="preserve"> algorithms on all the datasets, and achieved an average improvement 3.5% in </w:t>
      </w:r>
      <w:r w:rsidR="000559DE" w:rsidRPr="009B3F05">
        <w:rPr>
          <w:i/>
          <w:color w:val="3333FF"/>
        </w:rPr>
        <w:t>mAcc</w:t>
      </w:r>
      <w:r w:rsidR="000559DE">
        <w:rPr>
          <w:color w:val="3333FF"/>
        </w:rPr>
        <w:t xml:space="preserve"> for the best of the three wrapper algorithms on the 17 transcriptomic datasets.</w:t>
      </w:r>
    </w:p>
    <w:p w14:paraId="681D72E1" w14:textId="77777777" w:rsidR="000F31A1" w:rsidRPr="00930D38" w:rsidRDefault="00FB2897" w:rsidP="000263D2">
      <w:pPr>
        <w:spacing w:after="312"/>
        <w:rPr>
          <w:color w:val="3333FF"/>
        </w:rPr>
      </w:pPr>
      <w:r w:rsidRPr="00930D38">
        <w:rPr>
          <w:color w:val="3333FF"/>
        </w:rPr>
        <w:t>Another performance measurement for a feature selection algorithm is the number of features selected by the algorithm.</w:t>
      </w:r>
      <w:r w:rsidR="002B50C6" w:rsidRPr="00930D38">
        <w:rPr>
          <w:color w:val="3333FF"/>
        </w:rPr>
        <w:t xml:space="preserve"> Besides the excess consumption of computational power in training and predicting by a classification model</w:t>
      </w:r>
      <w:r w:rsidR="00891CA3" w:rsidRPr="00930D38">
        <w:rPr>
          <w:color w:val="3333FF"/>
        </w:rPr>
        <w:t xml:space="preserve"> with a large number of features, </w:t>
      </w:r>
      <w:r w:rsidR="007E2427" w:rsidRPr="00930D38">
        <w:rPr>
          <w:color w:val="3333FF"/>
        </w:rPr>
        <w:t xml:space="preserve">the overfitting problem is also </w:t>
      </w:r>
      <w:r w:rsidR="00072051" w:rsidRPr="00930D38">
        <w:rPr>
          <w:color w:val="3333FF"/>
        </w:rPr>
        <w:t>inevitable to be fixed</w:t>
      </w:r>
      <w:r w:rsidR="006E31D2" w:rsidRPr="00930D38">
        <w:rPr>
          <w:color w:val="3333FF"/>
        </w:rPr>
        <w:t xml:space="preserve"> </w:t>
      </w:r>
      <w:hyperlink w:anchor="_ENREF_53" w:tooltip="Lumbreras, 2009 #4" w:history="1">
        <w:r w:rsidR="00422B92" w:rsidRPr="00930D38">
          <w:rPr>
            <w:color w:val="3333FF"/>
          </w:rPr>
          <w:fldChar w:fldCharType="begin"/>
        </w:r>
        <w:r w:rsidR="00422B92" w:rsidRPr="00930D38">
          <w:rPr>
            <w:color w:val="3333FF"/>
          </w:rPr>
          <w:instrText xml:space="preserve"> ADDIN EN.CITE &lt;EndNote&gt;&lt;Cite&gt;&lt;Author&gt;Lumbreras&lt;/Author&gt;&lt;Year&gt;2009&lt;/Year&gt;&lt;RecNum&gt;4&lt;/RecNum&gt;&lt;DisplayText&gt;&lt;style face="superscript"&gt;53&lt;/style&gt;&lt;/DisplayText&gt;&lt;record&gt;&lt;rec-number&gt;4&lt;/rec-number&gt;&lt;foreign-keys&gt;&lt;key app="EN" db-id="9wdv2zav3zfvtdedtrlpt0e9derw5tsw0dxv"&gt;4&lt;/key&gt;&lt;/foreign-keys&gt;&lt;ref-type name="Journal Article"&gt;17&lt;/ref-type&gt;&lt;contributors&gt;&lt;authors&gt;&lt;author&gt;Lumbreras, Blanca&lt;/author&gt;&lt;author&gt;Porta, Miquel&lt;/author&gt;&lt;author&gt;Marquez, Soledad&lt;/author&gt;&lt;author&gt;Pollán, Marina&lt;/author&gt;&lt;author&gt;Parker, Lucy A&lt;/author</w:instrText>
        </w:r>
        <w:r w:rsidR="00422B92" w:rsidRPr="00930D38">
          <w:rPr>
            <w:rFonts w:hint="eastAsia"/>
            <w:color w:val="3333FF"/>
          </w:rPr>
          <w:instrText>&gt;&lt;author&gt;Hern</w:instrText>
        </w:r>
        <w:r w:rsidR="00422B92" w:rsidRPr="00930D38">
          <w:rPr>
            <w:rFonts w:hint="eastAsia"/>
            <w:color w:val="3333FF"/>
          </w:rPr>
          <w:instrText>á</w:instrText>
        </w:r>
        <w:r w:rsidR="00422B92" w:rsidRPr="00930D38">
          <w:rPr>
            <w:rFonts w:hint="eastAsia"/>
            <w:color w:val="3333FF"/>
          </w:rPr>
          <w:instrText>ndez</w:instrText>
        </w:r>
        <w:r w:rsidR="00422B92" w:rsidRPr="00930D38">
          <w:rPr>
            <w:rFonts w:hint="eastAsia"/>
            <w:color w:val="3333FF"/>
          </w:rPr>
          <w:instrText>‐</w:instrText>
        </w:r>
        <w:r w:rsidR="00422B92" w:rsidRPr="00930D38">
          <w:rPr>
            <w:rFonts w:hint="eastAsia"/>
            <w:color w:val="3333FF"/>
          </w:rPr>
          <w:instrText xml:space="preserve">Aguado, Ildefonso&lt;/author&gt;&lt;/authors&gt;&lt;/contributors&gt;&lt;titles&gt;&lt;title&gt;Sources of error and its control in studies on the diagnostic accuracy of </w:instrText>
        </w:r>
        <w:r w:rsidR="00422B92" w:rsidRPr="00930D38">
          <w:rPr>
            <w:rFonts w:hint="eastAsia"/>
            <w:color w:val="3333FF"/>
          </w:rPr>
          <w:instrText>“‐</w:instrText>
        </w:r>
        <w:r w:rsidR="00422B92" w:rsidRPr="00930D38">
          <w:rPr>
            <w:rFonts w:hint="eastAsia"/>
            <w:color w:val="3333FF"/>
          </w:rPr>
          <w:instrText>omics</w:instrText>
        </w:r>
        <w:r w:rsidR="00422B92" w:rsidRPr="00930D38">
          <w:rPr>
            <w:rFonts w:hint="eastAsia"/>
            <w:color w:val="3333FF"/>
          </w:rPr>
          <w:instrText>”</w:instrText>
        </w:r>
        <w:r w:rsidR="00422B92" w:rsidRPr="00930D38">
          <w:rPr>
            <w:rFonts w:hint="eastAsia"/>
            <w:color w:val="3333FF"/>
          </w:rPr>
          <w:instrText xml:space="preserve"> technologies&lt;/title&gt;&lt;secondary-title&gt;PROTEOMICS-Clinical Applications&lt;/secondary-title&gt;</w:instrText>
        </w:r>
        <w:r w:rsidR="00422B92" w:rsidRPr="00930D38">
          <w:rPr>
            <w:color w:val="3333FF"/>
          </w:rPr>
          <w:instrText>&lt;/titles&gt;&lt;pages&gt;173-184&lt;/pages&gt;&lt;volume&gt;3&lt;/volume&gt;&lt;number&gt;2&lt;/number&gt;&lt;dates&gt;&lt;year&gt;2009&lt;/year&gt;&lt;/dates&gt;&lt;isbn&gt;1862-8354&lt;/isbn&gt;&lt;urls&gt;&lt;/urls&gt;&lt;/record&gt;&lt;/Cite&gt;&lt;/EndNote&gt;</w:instrText>
        </w:r>
        <w:r w:rsidR="00422B92" w:rsidRPr="00930D38">
          <w:rPr>
            <w:color w:val="3333FF"/>
          </w:rPr>
          <w:fldChar w:fldCharType="separate"/>
        </w:r>
        <w:r w:rsidR="00422B92" w:rsidRPr="00930D38">
          <w:rPr>
            <w:noProof/>
            <w:color w:val="3333FF"/>
            <w:vertAlign w:val="superscript"/>
          </w:rPr>
          <w:t>53</w:t>
        </w:r>
        <w:r w:rsidR="00422B92" w:rsidRPr="00930D38">
          <w:rPr>
            <w:color w:val="3333FF"/>
          </w:rPr>
          <w:fldChar w:fldCharType="end"/>
        </w:r>
      </w:hyperlink>
      <w:r w:rsidR="007D32DF" w:rsidRPr="00930D38">
        <w:rPr>
          <w:color w:val="3333FF"/>
        </w:rPr>
        <w:t xml:space="preserve">. </w:t>
      </w:r>
      <w:r w:rsidR="004F7B93" w:rsidRPr="00930D38">
        <w:rPr>
          <w:color w:val="3333FF"/>
        </w:rPr>
        <w:t xml:space="preserve">Due to the high data production cost in the biomedical area, </w:t>
      </w:r>
      <w:r w:rsidR="008339D5" w:rsidRPr="00930D38">
        <w:rPr>
          <w:color w:val="3333FF"/>
        </w:rPr>
        <w:t>the number of samples is usually much smaller than that of features in a biomedical dataset</w:t>
      </w:r>
      <w:r w:rsidR="006E31D2" w:rsidRPr="00930D38">
        <w:rPr>
          <w:color w:val="3333FF"/>
        </w:rPr>
        <w:t xml:space="preserve"> </w:t>
      </w:r>
      <w:hyperlink w:anchor="_ENREF_54" w:tooltip="Kosorok, 2007 #5" w:history="1">
        <w:r w:rsidR="00422B92" w:rsidRPr="00930D38">
          <w:rPr>
            <w:color w:val="3333FF"/>
          </w:rPr>
          <w:fldChar w:fldCharType="begin"/>
        </w:r>
        <w:r w:rsidR="00422B92" w:rsidRPr="00930D38">
          <w:rPr>
            <w:color w:val="3333FF"/>
          </w:rPr>
          <w:instrText xml:space="preserve"> ADDIN EN.CITE &lt;EndNote&gt;&lt;Cite&gt;&lt;Author&gt;Kosorok&lt;/Author&gt;&lt;Year&gt;2007&lt;/Year&gt;&lt;RecNum&gt;5&lt;/RecNum&gt;&lt;DisplayText&gt;&lt;style face="superscript"&gt;54&lt;/style&gt;&lt;/DisplayText&gt;&lt;record&gt;&lt;rec-number&gt;5&lt;/rec-number&gt;&lt;foreign-keys&gt;&lt;key app="EN" db-id="9wdv2zav3zfvtdedtrlpt0e9derw5tsw0dxv"&gt;5&lt;/key&gt;&lt;/foreign-keys&gt;&lt;ref-type name="Journal Article"&gt;17&lt;/ref-type&gt;&lt;contributors&gt;&lt;authors&gt;&lt;author&gt;Kosorok, Michael R&lt;/author&gt;&lt;author&gt;Ma, Shuangge&lt;/author&gt;&lt;/authors&gt;&lt;/contributors&gt;&lt;titles&gt;&lt;title&gt;Marginal asymptotics for the “large p, small n” paradigm: with applications to microarray data&lt;/title&gt;&lt;secondary-title&gt;The Annals of Statistics&lt;/secondary-title&gt;&lt;/titles&gt;&lt;pages&gt;1456-1486&lt;/pages&gt;&lt;volume&gt;35&lt;/volume&gt;&lt;number&gt;4&lt;/number&gt;&lt;dates&gt;&lt;year&gt;2007&lt;/year&gt;&lt;/dates&gt;&lt;isbn&gt;0090-5364&lt;/isbn&gt;&lt;urls&gt;&lt;/urls&gt;&lt;/record&gt;&lt;/Cite&gt;&lt;/EndNote&gt;</w:instrText>
        </w:r>
        <w:r w:rsidR="00422B92" w:rsidRPr="00930D38">
          <w:rPr>
            <w:color w:val="3333FF"/>
          </w:rPr>
          <w:fldChar w:fldCharType="separate"/>
        </w:r>
        <w:r w:rsidR="00422B92" w:rsidRPr="00930D38">
          <w:rPr>
            <w:noProof/>
            <w:color w:val="3333FF"/>
            <w:vertAlign w:val="superscript"/>
          </w:rPr>
          <w:t>54</w:t>
        </w:r>
        <w:r w:rsidR="00422B92" w:rsidRPr="00930D38">
          <w:rPr>
            <w:color w:val="3333FF"/>
          </w:rPr>
          <w:fldChar w:fldCharType="end"/>
        </w:r>
      </w:hyperlink>
      <w:r w:rsidR="00C92438" w:rsidRPr="00930D38">
        <w:rPr>
          <w:color w:val="3333FF"/>
        </w:rPr>
        <w:t>.</w:t>
      </w:r>
      <w:r w:rsidR="00434106" w:rsidRPr="00930D38">
        <w:rPr>
          <w:color w:val="3333FF"/>
        </w:rPr>
        <w:t xml:space="preserve"> </w:t>
      </w:r>
      <w:r w:rsidR="00E4486A" w:rsidRPr="00930D38">
        <w:rPr>
          <w:color w:val="3333FF"/>
        </w:rPr>
        <w:t>And the final clinical deployment of a classification model has a cost positively correlated with the number of features in the model</w:t>
      </w:r>
      <w:r w:rsidR="00425452" w:rsidRPr="00930D38">
        <w:rPr>
          <w:color w:val="3333FF"/>
        </w:rPr>
        <w:t xml:space="preserve">. </w:t>
      </w:r>
      <w:r w:rsidR="005A1AC3" w:rsidRPr="00930D38">
        <w:rPr>
          <w:color w:val="3333FF"/>
        </w:rPr>
        <w:t>So a biomedical classification model with a higher accuracy and a smaller number of features is preferred in the clinical settings.</w:t>
      </w:r>
    </w:p>
    <w:p w14:paraId="4CCD09D0" w14:textId="6F14AC55" w:rsidR="00024A4E" w:rsidRDefault="004200F7" w:rsidP="000263D2">
      <w:pPr>
        <w:spacing w:after="312"/>
        <w:rPr>
          <w:color w:val="3333FF"/>
        </w:rPr>
      </w:pPr>
      <w:r w:rsidRPr="00930D38">
        <w:rPr>
          <w:color w:val="3333FF"/>
        </w:rPr>
        <w:t xml:space="preserve">RIFS </w:t>
      </w:r>
      <w:r w:rsidR="00DB50A9" w:rsidRPr="00930D38">
        <w:rPr>
          <w:color w:val="3333FF"/>
        </w:rPr>
        <w:t xml:space="preserve">recommended </w:t>
      </w:r>
      <w:r w:rsidR="00B54C34" w:rsidRPr="00930D38">
        <w:rPr>
          <w:color w:val="3333FF"/>
        </w:rPr>
        <w:t>a s</w:t>
      </w:r>
      <w:r w:rsidR="004E1640" w:rsidRPr="00930D38">
        <w:rPr>
          <w:color w:val="3333FF"/>
        </w:rPr>
        <w:t>maller list of features for training classification models</w:t>
      </w:r>
      <w:r w:rsidR="00EE3C5B" w:rsidRPr="00930D38">
        <w:rPr>
          <w:color w:val="3333FF"/>
        </w:rPr>
        <w:t xml:space="preserve"> with higher accuracy</w:t>
      </w:r>
      <w:r w:rsidR="00C142D1" w:rsidRPr="00930D38">
        <w:rPr>
          <w:color w:val="3333FF"/>
        </w:rPr>
        <w:t xml:space="preserve"> except </w:t>
      </w:r>
      <w:r w:rsidR="003D11CE">
        <w:rPr>
          <w:rFonts w:hint="eastAsia"/>
          <w:color w:val="3333FF"/>
        </w:rPr>
        <w:t>six</w:t>
      </w:r>
      <w:r w:rsidR="00C142D1" w:rsidRPr="00930D38">
        <w:rPr>
          <w:color w:val="3333FF"/>
        </w:rPr>
        <w:t xml:space="preserve"> cases</w:t>
      </w:r>
      <w:r w:rsidR="00257CB7">
        <w:rPr>
          <w:rFonts w:hint="eastAsia"/>
          <w:color w:val="3333FF"/>
        </w:rPr>
        <w:t xml:space="preserve">, as shown in the table under the line plot in Figure </w:t>
      </w:r>
      <w:r w:rsidR="00245CF4">
        <w:rPr>
          <w:rFonts w:hint="eastAsia"/>
          <w:color w:val="3333FF"/>
        </w:rPr>
        <w:t>8</w:t>
      </w:r>
      <w:r w:rsidR="00C142D1" w:rsidRPr="00930D38">
        <w:rPr>
          <w:color w:val="3333FF"/>
        </w:rPr>
        <w:t xml:space="preserve">. </w:t>
      </w:r>
      <w:r w:rsidR="00DA322E" w:rsidRPr="00930D38">
        <w:rPr>
          <w:color w:val="3333FF"/>
        </w:rPr>
        <w:t xml:space="preserve">Both RIFS and Lasso recommended </w:t>
      </w:r>
      <w:r w:rsidR="001C6130">
        <w:rPr>
          <w:rFonts w:hint="eastAsia"/>
          <w:color w:val="3333FF"/>
        </w:rPr>
        <w:t>11</w:t>
      </w:r>
      <w:r w:rsidR="00DA322E" w:rsidRPr="00930D38">
        <w:rPr>
          <w:color w:val="3333FF"/>
        </w:rPr>
        <w:t xml:space="preserve"> features </w:t>
      </w:r>
      <w:r w:rsidR="004B36BF" w:rsidRPr="00930D38">
        <w:rPr>
          <w:color w:val="3333FF"/>
        </w:rPr>
        <w:t xml:space="preserve">for the dataset </w:t>
      </w:r>
      <w:r w:rsidR="00FD3ECE">
        <w:rPr>
          <w:rFonts w:hint="eastAsia"/>
          <w:color w:val="3333FF"/>
        </w:rPr>
        <w:t>colon</w:t>
      </w:r>
      <w:r w:rsidR="00187E41" w:rsidRPr="00930D38">
        <w:rPr>
          <w:color w:val="3333FF"/>
        </w:rPr>
        <w:t xml:space="preserve">, but RIFS outperformed Lasso with an improvement </w:t>
      </w:r>
      <w:r w:rsidR="00E541D4">
        <w:rPr>
          <w:rFonts w:hint="eastAsia"/>
          <w:color w:val="3333FF"/>
        </w:rPr>
        <w:t>3</w:t>
      </w:r>
      <w:r w:rsidR="00187E41" w:rsidRPr="00930D38">
        <w:rPr>
          <w:color w:val="3333FF"/>
        </w:rPr>
        <w:t xml:space="preserve">.3% in </w:t>
      </w:r>
      <w:r w:rsidR="00187E41" w:rsidRPr="00930D38">
        <w:rPr>
          <w:i/>
          <w:color w:val="3333FF"/>
        </w:rPr>
        <w:t>mAcc</w:t>
      </w:r>
      <w:r w:rsidR="00187E41" w:rsidRPr="00930D38">
        <w:rPr>
          <w:color w:val="3333FF"/>
        </w:rPr>
        <w:t>.</w:t>
      </w:r>
      <w:r w:rsidR="00FC24BE" w:rsidRPr="00930D38">
        <w:rPr>
          <w:color w:val="3333FF"/>
        </w:rPr>
        <w:t xml:space="preserve"> </w:t>
      </w:r>
      <w:r w:rsidR="005B2ADB">
        <w:rPr>
          <w:rFonts w:hint="eastAsia"/>
          <w:color w:val="3333FF"/>
        </w:rPr>
        <w:t xml:space="preserve">Lasso selected the same number of features as RIFS for the dataset Lymp, and both achieved 100% in </w:t>
      </w:r>
      <w:r w:rsidR="005B2ADB" w:rsidRPr="005B2ADB">
        <w:rPr>
          <w:rFonts w:hint="eastAsia"/>
          <w:i/>
          <w:color w:val="3333FF"/>
        </w:rPr>
        <w:t>mAcc</w:t>
      </w:r>
      <w:r w:rsidR="005B2ADB">
        <w:rPr>
          <w:rFonts w:hint="eastAsia"/>
          <w:color w:val="3333FF"/>
        </w:rPr>
        <w:t xml:space="preserve">. </w:t>
      </w:r>
      <w:r w:rsidR="007769D6">
        <w:rPr>
          <w:rFonts w:hint="eastAsia"/>
          <w:color w:val="3333FF"/>
        </w:rPr>
        <w:t xml:space="preserve">And Lasso outperformed RIFS with an improvement 2.4% in </w:t>
      </w:r>
      <w:r w:rsidR="007769D6" w:rsidRPr="00CA427C">
        <w:rPr>
          <w:rFonts w:hint="eastAsia"/>
          <w:i/>
          <w:color w:val="3333FF"/>
        </w:rPr>
        <w:t>mAcc</w:t>
      </w:r>
      <w:r w:rsidR="00CA427C">
        <w:rPr>
          <w:rFonts w:hint="eastAsia"/>
          <w:color w:val="3333FF"/>
        </w:rPr>
        <w:t xml:space="preserve"> on the dataset Myel</w:t>
      </w:r>
      <w:r w:rsidR="007769D6">
        <w:rPr>
          <w:rFonts w:hint="eastAsia"/>
          <w:color w:val="3333FF"/>
        </w:rPr>
        <w:t xml:space="preserve">. </w:t>
      </w:r>
      <w:r w:rsidR="00762557">
        <w:rPr>
          <w:rFonts w:hint="eastAsia"/>
          <w:color w:val="3333FF"/>
        </w:rPr>
        <w:t xml:space="preserve">For the three datasets ALL3, Gas1 and T1D, Lasso recommended fewer features than RIFS, but </w:t>
      </w:r>
      <w:r w:rsidR="005B6085">
        <w:rPr>
          <w:rFonts w:hint="eastAsia"/>
          <w:color w:val="3333FF"/>
        </w:rPr>
        <w:t xml:space="preserve">RIFS achieved </w:t>
      </w:r>
      <w:r w:rsidR="00FE4B32">
        <w:rPr>
          <w:rFonts w:hint="eastAsia"/>
          <w:color w:val="3333FF"/>
        </w:rPr>
        <w:t xml:space="preserve">improvements in </w:t>
      </w:r>
      <w:r w:rsidR="00FE4B32" w:rsidRPr="001C1AB8">
        <w:rPr>
          <w:rFonts w:hint="eastAsia"/>
          <w:i/>
          <w:color w:val="3333FF"/>
        </w:rPr>
        <w:t>mAcc</w:t>
      </w:r>
      <w:r w:rsidR="00FE4B32">
        <w:rPr>
          <w:rFonts w:hint="eastAsia"/>
          <w:color w:val="3333FF"/>
        </w:rPr>
        <w:t xml:space="preserve"> </w:t>
      </w:r>
      <w:r w:rsidR="007625C0">
        <w:rPr>
          <w:rFonts w:hint="eastAsia"/>
          <w:color w:val="3333FF"/>
        </w:rPr>
        <w:t>6.7%, 1.5% and 11.4%, respectively.</w:t>
      </w:r>
      <w:r w:rsidR="0041607B">
        <w:rPr>
          <w:rFonts w:hint="eastAsia"/>
          <w:color w:val="3333FF"/>
        </w:rPr>
        <w:t xml:space="preserve"> </w:t>
      </w:r>
      <w:r w:rsidR="00587844">
        <w:rPr>
          <w:rFonts w:hint="eastAsia"/>
          <w:color w:val="3333FF"/>
        </w:rPr>
        <w:t>Overall, RIFS recommended an average number of features</w:t>
      </w:r>
      <w:r w:rsidR="00EC41F9">
        <w:rPr>
          <w:rFonts w:hint="eastAsia"/>
          <w:color w:val="3333FF"/>
        </w:rPr>
        <w:t xml:space="preserve"> 8.882, while the three </w:t>
      </w:r>
      <w:r w:rsidR="00EC41F9">
        <w:rPr>
          <w:color w:val="3333FF"/>
        </w:rPr>
        <w:t>wrapper</w:t>
      </w:r>
      <w:r w:rsidR="00EC41F9">
        <w:rPr>
          <w:rFonts w:hint="eastAsia"/>
          <w:color w:val="3333FF"/>
        </w:rPr>
        <w:t xml:space="preserve"> algorithms chose </w:t>
      </w:r>
      <w:r w:rsidR="00121B0D">
        <w:rPr>
          <w:rFonts w:hint="eastAsia"/>
          <w:color w:val="3333FF"/>
        </w:rPr>
        <w:t>25.706, 54.706, and 8428.353 features, respectively.</w:t>
      </w:r>
      <w:r w:rsidR="00552F52" w:rsidRPr="00552F52">
        <w:rPr>
          <w:color w:val="3333FF"/>
          <w:highlight w:val="yellow"/>
        </w:rPr>
        <w:t xml:space="preserve"> </w:t>
      </w:r>
      <w:r w:rsidR="00552F52" w:rsidRPr="00552F52">
        <w:rPr>
          <w:color w:val="3333FF"/>
          <w:highlight w:val="yellow"/>
        </w:rPr>
        <w:t>(</w:t>
      </w:r>
      <w:r w:rsidR="00552F52">
        <w:rPr>
          <w:rFonts w:hint="eastAsia"/>
          <w:color w:val="3333FF"/>
          <w:highlight w:val="yellow"/>
        </w:rPr>
        <w:t>此处用到</w:t>
      </w:r>
      <w:r w:rsidR="00552F52">
        <w:rPr>
          <w:rFonts w:hint="eastAsia"/>
          <w:color w:val="3333FF"/>
          <w:highlight w:val="yellow"/>
        </w:rPr>
        <w:t>20</w:t>
      </w:r>
      <w:bookmarkStart w:id="2" w:name="_GoBack"/>
      <w:bookmarkEnd w:id="2"/>
      <w:r w:rsidR="00552F52" w:rsidRPr="00552F52">
        <w:rPr>
          <w:rFonts w:hint="eastAsia"/>
          <w:color w:val="3333FF"/>
          <w:highlight w:val="yellow"/>
        </w:rPr>
        <w:t>遍的多倍交叉验证</w:t>
      </w:r>
      <w:r w:rsidR="00552F52" w:rsidRPr="00552F52">
        <w:rPr>
          <w:color w:val="3333FF"/>
          <w:highlight w:val="yellow"/>
        </w:rPr>
        <w:t>)</w:t>
      </w:r>
    </w:p>
    <w:p w14:paraId="70FE55DD" w14:textId="77777777" w:rsidR="00B15299" w:rsidRDefault="00B406FA" w:rsidP="00B15299">
      <w:pPr>
        <w:pStyle w:val="31"/>
        <w:spacing w:after="312"/>
      </w:pPr>
      <w:r>
        <w:rPr>
          <w:rFonts w:hint="eastAsia"/>
        </w:rPr>
        <w:t>Transcriptome performs similarly well with methylome</w:t>
      </w:r>
    </w:p>
    <w:p w14:paraId="6830EF4D" w14:textId="3046E3E2" w:rsidR="00B406FA" w:rsidRDefault="00BF477B" w:rsidP="00B406FA">
      <w:pPr>
        <w:spacing w:after="312"/>
      </w:pPr>
      <w:r>
        <w:rPr>
          <w:rFonts w:hint="eastAsia"/>
        </w:rPr>
        <w:t xml:space="preserve">RIFS was employed to screen the transcriptomes of prostate samples, and </w:t>
      </w:r>
      <w:r w:rsidR="008068B8">
        <w:rPr>
          <w:rFonts w:hint="eastAsia"/>
        </w:rPr>
        <w:t xml:space="preserve">detected two features with 100% discrimination accuracy of prostate cancers. </w:t>
      </w:r>
      <w:r w:rsidR="007A296F">
        <w:rPr>
          <w:rFonts w:hint="eastAsia"/>
        </w:rPr>
        <w:t xml:space="preserve">A recent study suggested that </w:t>
      </w:r>
      <w:r w:rsidR="00F60F96">
        <w:rPr>
          <w:rFonts w:hint="eastAsia"/>
        </w:rPr>
        <w:t xml:space="preserve">top-ranked </w:t>
      </w:r>
      <w:r w:rsidR="00F60F96">
        <w:t xml:space="preserve">methylome features outperformed the top-ranked </w:t>
      </w:r>
      <w:r w:rsidR="00F60F96">
        <w:rPr>
          <w:rFonts w:hint="eastAsia"/>
        </w:rPr>
        <w:t>transcriptom</w:t>
      </w:r>
      <w:r w:rsidR="00F60F96">
        <w:t>e</w:t>
      </w:r>
      <w:r w:rsidR="00F60F96">
        <w:rPr>
          <w:rFonts w:hint="eastAsia"/>
        </w:rPr>
        <w:t xml:space="preserve"> features</w:t>
      </w:r>
      <w:r w:rsidR="00210A62">
        <w:t xml:space="preserve"> </w:t>
      </w:r>
      <w:r w:rsidR="00A95204">
        <w:t xml:space="preserve">by at least 5.7% </w:t>
      </w:r>
      <w:r w:rsidR="00BB5E72">
        <w:t xml:space="preserve">in the measurement Area Under the ROC Curve (AUC) </w:t>
      </w:r>
      <w:hyperlink w:anchor="_ENREF_50" w:tooltip="Paziewska, 2014 #78" w:history="1">
        <w:r w:rsidR="00422B92">
          <w:fldChar w:fldCharType="begin">
            <w:fldData xml:space="preserve">PEVuZE5vdGU+PENpdGU+PEF1dGhvcj5QYXppZXdza2E8L0F1dGhvcj48WWVhcj4yMDE0PC9ZZWFy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</w:fldData>
          </w:fldChar>
        </w:r>
        <w:r w:rsidR="00422B92">
          <w:instrText xml:space="preserve"> ADDIN EN.CITE </w:instrText>
        </w:r>
        <w:r w:rsidR="00422B92">
          <w:fldChar w:fldCharType="begin">
            <w:fldData xml:space="preserve">PEVuZE5vdGU+PENpdGU+PEF1dGhvcj5QYXppZXdza2E8L0F1dGhvcj48WWVhcj4yMDE0PC9ZZWFy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</w:fldData>
          </w:fldChar>
        </w:r>
        <w:r w:rsidR="00422B92">
          <w:instrText xml:space="preserve"> ADDIN EN.CITE.DATA </w:instrText>
        </w:r>
        <w:r w:rsidR="00422B92">
          <w:fldChar w:fldCharType="end"/>
        </w:r>
        <w:r w:rsidR="00422B92">
          <w:fldChar w:fldCharType="separate"/>
        </w:r>
        <w:r w:rsidR="00422B92" w:rsidRPr="00C05514">
          <w:rPr>
            <w:noProof/>
            <w:vertAlign w:val="superscript"/>
          </w:rPr>
          <w:t>50</w:t>
        </w:r>
        <w:r w:rsidR="00422B92">
          <w:fldChar w:fldCharType="end"/>
        </w:r>
      </w:hyperlink>
      <w:r w:rsidR="00BB5E72">
        <w:t>.</w:t>
      </w:r>
      <w:r w:rsidR="00F54F95">
        <w:t xml:space="preserve"> </w:t>
      </w:r>
      <w:r w:rsidR="002A0E90">
        <w:t>A</w:t>
      </w:r>
      <w:r w:rsidR="00F54F95">
        <w:t xml:space="preserve"> combination of three methylome features achieved 100% in bo</w:t>
      </w:r>
      <w:r w:rsidR="002A0E90">
        <w:t>th the overall accuracy and AUC, while three expression features only achieved 0.978 in AUC.</w:t>
      </w:r>
      <w:r w:rsidR="00C228C6">
        <w:rPr>
          <w:rFonts w:hint="eastAsia"/>
        </w:rPr>
        <w:t xml:space="preserve"> </w:t>
      </w:r>
      <w:r w:rsidR="00184786">
        <w:t>RIFS</w:t>
      </w:r>
      <w:r w:rsidR="009867A9">
        <w:t xml:space="preserve"> detected two features </w:t>
      </w:r>
      <w:r w:rsidR="009867A9" w:rsidRPr="009867A9">
        <w:t>ILMN_1708743</w:t>
      </w:r>
      <w:r w:rsidR="009867A9">
        <w:t xml:space="preserve"> and </w:t>
      </w:r>
      <w:r w:rsidR="009867A9" w:rsidRPr="009867A9">
        <w:t>ILMN_1727184</w:t>
      </w:r>
      <w:r w:rsidR="009867A9">
        <w:t xml:space="preserve"> as the biomarkers to discri</w:t>
      </w:r>
      <w:r w:rsidR="00C14034">
        <w:t>minate the samples of prostate carcinoma and benign prostatic hyperplasia</w:t>
      </w:r>
      <w:r w:rsidR="00627741">
        <w:t xml:space="preserve">, as illustrated in Figure 9. </w:t>
      </w:r>
      <w:r w:rsidR="00F9658F">
        <w:t xml:space="preserve">We may see that </w:t>
      </w:r>
      <w:r w:rsidR="004617EE">
        <w:t>these two biomarkers can easily separate the 32 prostate carcinoma and 9 benign prostatic hyperplasia</w:t>
      </w:r>
      <w:r w:rsidR="00992A8A">
        <w:t xml:space="preserve"> samples</w:t>
      </w:r>
      <w:r w:rsidR="00263CC5">
        <w:t>. There is only one sample which is very close to the prostate carcinoma samples in the two-dimensional plain</w:t>
      </w:r>
      <w:r w:rsidR="00A43373">
        <w:t xml:space="preserve">. </w:t>
      </w:r>
      <w:r w:rsidR="00346203">
        <w:t xml:space="preserve">And a non-linear-kernel SVM can achieve 100% in </w:t>
      </w:r>
      <w:r w:rsidR="00346203" w:rsidRPr="00346203">
        <w:rPr>
          <w:i/>
        </w:rPr>
        <w:t>mAcc</w:t>
      </w:r>
      <w:r w:rsidR="00346203">
        <w:t xml:space="preserve"> for this binary classification problem.</w:t>
      </w:r>
      <w:r w:rsidR="00552F52" w:rsidRPr="00552F52">
        <w:rPr>
          <w:color w:val="3333FF"/>
          <w:highlight w:val="yellow"/>
        </w:rPr>
        <w:t xml:space="preserve"> </w:t>
      </w:r>
      <w:r w:rsidR="00552F52" w:rsidRPr="00552F52">
        <w:rPr>
          <w:color w:val="3333FF"/>
          <w:highlight w:val="yellow"/>
        </w:rPr>
        <w:t>(</w:t>
      </w:r>
      <w:r w:rsidR="00552F52">
        <w:rPr>
          <w:rFonts w:hint="eastAsia"/>
          <w:color w:val="3333FF"/>
          <w:highlight w:val="yellow"/>
        </w:rPr>
        <w:t>此处用到</w:t>
      </w:r>
      <w:r w:rsidR="00552F52">
        <w:rPr>
          <w:rFonts w:hint="eastAsia"/>
          <w:color w:val="3333FF"/>
          <w:highlight w:val="yellow"/>
        </w:rPr>
        <w:t>20</w:t>
      </w:r>
      <w:r w:rsidR="00552F52" w:rsidRPr="00552F52">
        <w:rPr>
          <w:rFonts w:hint="eastAsia"/>
          <w:color w:val="3333FF"/>
          <w:highlight w:val="yellow"/>
        </w:rPr>
        <w:t>遍的多倍交叉验证</w:t>
      </w:r>
      <w:r w:rsidR="00552F52" w:rsidRPr="00552F52">
        <w:rPr>
          <w:color w:val="3333FF"/>
          <w:highlight w:val="yellow"/>
        </w:rPr>
        <w:t>)</w:t>
      </w:r>
    </w:p>
    <w:p w14:paraId="38594C18" w14:textId="77777777" w:rsidR="00191A44" w:rsidRDefault="00191A44" w:rsidP="00B406FA">
      <w:pPr>
        <w:spacing w:after="312"/>
      </w:pPr>
      <w:r w:rsidRPr="00191A44">
        <w:rPr>
          <w:noProof/>
        </w:rPr>
        <w:drawing>
          <wp:inline distT="0" distB="0" distL="0" distR="0" wp14:anchorId="3E22C135" wp14:editId="565AE0C0">
            <wp:extent cx="4827270" cy="2971800"/>
            <wp:effectExtent l="1905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7" cstate="print"/>
                    <a:srcRect/>
                    <a:stretch>
                      <a:fillRect/>
                    </a:stretch>
                  </pic:blipFill>
                  <pic:spPr bwMode="auto">
                    <a:xfrm>
                      <a:off x="0" y="0"/>
                      <a:ext cx="4827270" cy="2971800"/>
                    </a:xfrm>
                    <a:prstGeom prst="rect">
                      <a:avLst/>
                    </a:prstGeom>
                    <a:noFill/>
                    <a:ln w="9525">
                      <a:noFill/>
                      <a:miter lim="800000"/>
                      <a:headEnd/>
                      <a:tailEnd/>
                    </a:ln>
                  </pic:spPr>
                </pic:pic>
              </a:graphicData>
            </a:graphic>
          </wp:inline>
        </w:drawing>
      </w:r>
    </w:p>
    <w:p w14:paraId="54C8F681" w14:textId="77777777" w:rsidR="00191A44" w:rsidRDefault="00191A44" w:rsidP="00B406FA">
      <w:pPr>
        <w:spacing w:after="312"/>
      </w:pPr>
      <w:r w:rsidRPr="00E9540A">
        <w:rPr>
          <w:b/>
        </w:rPr>
        <w:t xml:space="preserve">Figure 9. </w:t>
      </w:r>
      <w:r w:rsidR="00187CE6" w:rsidRPr="00E9540A">
        <w:rPr>
          <w:b/>
        </w:rPr>
        <w:t xml:space="preserve">Dot plot of the two features detected by RIFS. </w:t>
      </w:r>
      <w:r w:rsidR="00CC74F0">
        <w:t>There is only one benign prostatic hyperplasia sample which is very close to the prostate carcinoma ones.</w:t>
      </w:r>
    </w:p>
    <w:p w14:paraId="3CA59F23" w14:textId="77777777" w:rsidR="00B406FA" w:rsidRPr="002A611E" w:rsidRDefault="00B406FA" w:rsidP="000263D2">
      <w:pPr>
        <w:spacing w:after="312"/>
        <w:rPr>
          <w:color w:val="FF0000"/>
        </w:rPr>
      </w:pPr>
    </w:p>
    <w:p w14:paraId="38D6C740" w14:textId="77777777" w:rsidR="00AC05B2" w:rsidRPr="00D025A7" w:rsidRDefault="00AC05B2" w:rsidP="000263D2">
      <w:pPr>
        <w:pStyle w:val="Heading2"/>
        <w:spacing w:after="312"/>
      </w:pPr>
      <w:r w:rsidRPr="00D025A7">
        <w:t>Conclusions</w:t>
      </w:r>
    </w:p>
    <w:p w14:paraId="22A6AB4F" w14:textId="77777777" w:rsidR="00F20C2D" w:rsidRDefault="00EE0021" w:rsidP="000263D2">
      <w:pPr>
        <w:spacing w:after="312"/>
      </w:pPr>
      <w:r>
        <w:t xml:space="preserve">RIFS </w:t>
      </w:r>
      <w:r w:rsidR="0093786B">
        <w:t xml:space="preserve">demonstrated a new </w:t>
      </w:r>
      <w:r w:rsidR="0071778E">
        <w:t xml:space="preserve">perspective of feature selection that </w:t>
      </w:r>
      <w:r w:rsidR="00111F02">
        <w:t xml:space="preserve">two </w:t>
      </w:r>
      <w:r w:rsidR="005E4C7D">
        <w:t xml:space="preserve">individually low-ranked features may work together to make a </w:t>
      </w:r>
      <w:r w:rsidR="00B00B1C">
        <w:t xml:space="preserve">highly accurate classification model. </w:t>
      </w:r>
      <w:r w:rsidR="00875E2F">
        <w:t xml:space="preserve">RIFS </w:t>
      </w:r>
      <w:r w:rsidR="00386F1C">
        <w:t xml:space="preserve">can detect features with very good classification performances, by </w:t>
      </w:r>
      <w:r w:rsidR="00A069DE">
        <w:t>significantly expanding the searching space</w:t>
      </w:r>
      <w:r w:rsidR="00C95141">
        <w:t xml:space="preserve">. </w:t>
      </w:r>
      <w:r w:rsidR="0048182B">
        <w:t xml:space="preserve">RIFS also tries to avoid the local optimal solutions by </w:t>
      </w:r>
      <w:r w:rsidR="007E7EDC">
        <w:t xml:space="preserve">tolerating more than one classification performance decreases. </w:t>
      </w:r>
      <w:r w:rsidR="00B84016">
        <w:t xml:space="preserve">There is a balance between the running time and the classification performance, but the user has the flexibility of </w:t>
      </w:r>
      <w:r w:rsidR="00FD5525">
        <w:t>choosing better classification accuracy for a long running time, or an acceptable accuracy within a short period of time.</w:t>
      </w:r>
    </w:p>
    <w:p w14:paraId="6F06ACFE" w14:textId="77777777" w:rsidR="0036413E" w:rsidRDefault="0036413E" w:rsidP="000263D2">
      <w:pPr>
        <w:spacing w:after="312"/>
      </w:pPr>
    </w:p>
    <w:p w14:paraId="6E278E6C" w14:textId="77777777" w:rsidR="00F8471C" w:rsidRPr="00C61EE3" w:rsidRDefault="00F8471C" w:rsidP="000263D2">
      <w:pPr>
        <w:pStyle w:val="Heading2"/>
        <w:spacing w:after="312"/>
      </w:pPr>
      <w:r>
        <w:t>Acknowledgements</w:t>
      </w:r>
    </w:p>
    <w:p w14:paraId="7E8FB2B3" w14:textId="77777777" w:rsidR="00F8471C" w:rsidRDefault="00F8471C" w:rsidP="000263D2">
      <w:pPr>
        <w:spacing w:after="312"/>
      </w:pPr>
      <w:r w:rsidRPr="00C61EE3">
        <w:t>This work was supported by the Strategic Priority Research Program of the Chinese Academy of Sciences (XDB13040400) and the startup grant from the Jilin University.</w:t>
      </w:r>
    </w:p>
    <w:p w14:paraId="69C78BC3" w14:textId="77777777" w:rsidR="00F8471C" w:rsidRDefault="00F8471C" w:rsidP="000263D2">
      <w:pPr>
        <w:spacing w:after="312"/>
      </w:pPr>
    </w:p>
    <w:p w14:paraId="2749B918" w14:textId="77777777" w:rsidR="00F8471C" w:rsidRPr="004432CD" w:rsidRDefault="00F8471C" w:rsidP="000263D2">
      <w:pPr>
        <w:pStyle w:val="Heading2"/>
        <w:spacing w:after="312"/>
        <w:rPr>
          <w:lang w:val="da-DK"/>
        </w:rPr>
      </w:pPr>
      <w:r w:rsidRPr="004432CD">
        <w:rPr>
          <w:rFonts w:hint="eastAsia"/>
          <w:lang w:val="da-DK"/>
        </w:rPr>
        <w:t>Author Contributions</w:t>
      </w:r>
    </w:p>
    <w:p w14:paraId="524E8DDB" w14:textId="77777777" w:rsidR="00F8471C" w:rsidRPr="00EC4699" w:rsidRDefault="00F8471C" w:rsidP="000263D2">
      <w:pPr>
        <w:spacing w:after="312"/>
      </w:pPr>
      <w:r w:rsidRPr="00EC4699">
        <w:rPr>
          <w:rFonts w:hint="eastAsia"/>
          <w:lang w:val="da-DK"/>
        </w:rPr>
        <w:t xml:space="preserve">FZ conceived the project, designed the experiment and wrote the manuscript. </w:t>
      </w:r>
      <w:r w:rsidRPr="00EC4699">
        <w:rPr>
          <w:lang w:val="da-DK"/>
        </w:rPr>
        <w:t xml:space="preserve">YY coded the initial algorithm </w:t>
      </w:r>
      <w:r w:rsidR="002F384E" w:rsidRPr="00EC4699">
        <w:rPr>
          <w:lang w:val="da-DK"/>
        </w:rPr>
        <w:t xml:space="preserve">in R </w:t>
      </w:r>
      <w:r w:rsidRPr="00EC4699">
        <w:rPr>
          <w:lang w:val="da-DK"/>
        </w:rPr>
        <w:t xml:space="preserve">and completed the performance comparison with the existing algorithms. RZ re-implemented the RIFS algorithm with improved rules and conducted all the performance </w:t>
      </w:r>
      <w:r w:rsidR="00F734F1" w:rsidRPr="00EC4699">
        <w:rPr>
          <w:lang w:val="da-DK"/>
        </w:rPr>
        <w:t>comparison</w:t>
      </w:r>
      <w:r w:rsidRPr="00EC4699">
        <w:rPr>
          <w:lang w:val="da-DK"/>
        </w:rPr>
        <w:t xml:space="preserve"> procedures</w:t>
      </w:r>
      <w:r w:rsidR="002F384E" w:rsidRPr="00EC4699">
        <w:rPr>
          <w:lang w:val="da-DK"/>
        </w:rPr>
        <w:t xml:space="preserve"> using Python</w:t>
      </w:r>
      <w:r w:rsidRPr="00EC4699">
        <w:rPr>
          <w:lang w:val="da-DK"/>
        </w:rPr>
        <w:t xml:space="preserve">. </w:t>
      </w:r>
      <w:r w:rsidR="00D66295" w:rsidRPr="00EC4699">
        <w:rPr>
          <w:lang w:val="da-DK"/>
        </w:rPr>
        <w:t>A demonstration of how RIFS performs on the methylation data was also carried out by RZ.</w:t>
      </w:r>
      <w:r w:rsidR="0004769A">
        <w:rPr>
          <w:lang w:val="da-DK"/>
        </w:rPr>
        <w:t xml:space="preserve"> WZ and SL helped draft and proof-read the manuscript.</w:t>
      </w:r>
    </w:p>
    <w:p w14:paraId="2AA4F6FB" w14:textId="77777777" w:rsidR="00F8471C" w:rsidRPr="00EC4699" w:rsidRDefault="00F8471C" w:rsidP="000263D2">
      <w:pPr>
        <w:spacing w:after="312"/>
      </w:pPr>
    </w:p>
    <w:p w14:paraId="15A3CEA8" w14:textId="77777777" w:rsidR="001F3D22" w:rsidRPr="00D025A7" w:rsidRDefault="001F3D22" w:rsidP="000263D2">
      <w:pPr>
        <w:pStyle w:val="Heading2"/>
        <w:spacing w:after="312"/>
      </w:pPr>
      <w:r>
        <w:t>References</w:t>
      </w:r>
    </w:p>
    <w:p w14:paraId="483BC3D8" w14:textId="77777777" w:rsidR="00422B92" w:rsidRPr="00422B92" w:rsidRDefault="005016B3" w:rsidP="00422B92">
      <w:pPr>
        <w:spacing w:after="312" w:line="240" w:lineRule="auto"/>
        <w:ind w:left="720" w:hanging="720"/>
        <w:rPr>
          <w:rFonts w:cs="Times New Roman"/>
          <w:noProof/>
          <w:sz w:val="20"/>
        </w:rPr>
      </w:pPr>
      <w:r>
        <w:fldChar w:fldCharType="begin"/>
      </w:r>
      <w:r w:rsidR="00CC225E">
        <w:instrText xml:space="preserve"> ADDIN EN.REFLIST </w:instrText>
      </w:r>
      <w:r>
        <w:fldChar w:fldCharType="separate"/>
      </w:r>
      <w:bookmarkStart w:id="3" w:name="_ENREF_1"/>
      <w:r w:rsidR="00422B92" w:rsidRPr="00422B92">
        <w:rPr>
          <w:rFonts w:cs="Times New Roman"/>
          <w:noProof/>
          <w:sz w:val="20"/>
        </w:rPr>
        <w:t>1</w:t>
      </w:r>
      <w:r w:rsidR="00422B92" w:rsidRPr="00422B92">
        <w:rPr>
          <w:rFonts w:cs="Times New Roman"/>
          <w:noProof/>
          <w:sz w:val="20"/>
        </w:rPr>
        <w:tab/>
        <w:t xml:space="preserve">Atanasovska, B., Kumar, V., Fu, J., Wijmenga, C. &amp; Hofker, M. H. GWAS as a Driver of Gene Discovery in Cardiometabolic Diseases. </w:t>
      </w:r>
      <w:r w:rsidR="00422B92" w:rsidRPr="00422B92">
        <w:rPr>
          <w:rFonts w:cs="Times New Roman"/>
          <w:i/>
          <w:noProof/>
          <w:sz w:val="20"/>
        </w:rPr>
        <w:t>Trends Endocrinol Metab</w:t>
      </w:r>
      <w:r w:rsidR="00422B92" w:rsidRPr="00422B92">
        <w:rPr>
          <w:rFonts w:cs="Times New Roman"/>
          <w:noProof/>
          <w:sz w:val="20"/>
        </w:rPr>
        <w:t xml:space="preserve"> </w:t>
      </w:r>
      <w:r w:rsidR="00422B92" w:rsidRPr="00422B92">
        <w:rPr>
          <w:rFonts w:cs="Times New Roman"/>
          <w:b/>
          <w:noProof/>
          <w:sz w:val="20"/>
        </w:rPr>
        <w:t>26</w:t>
      </w:r>
      <w:r w:rsidR="00422B92" w:rsidRPr="00422B92">
        <w:rPr>
          <w:rFonts w:cs="Times New Roman"/>
          <w:noProof/>
          <w:sz w:val="20"/>
        </w:rPr>
        <w:t>, 722-732, doi:10.1016/j.tem.2015.10.004 (2015).</w:t>
      </w:r>
      <w:bookmarkEnd w:id="3"/>
    </w:p>
    <w:p w14:paraId="37D513E1" w14:textId="77777777" w:rsidR="00422B92" w:rsidRPr="00422B92" w:rsidRDefault="00422B92" w:rsidP="00422B92">
      <w:pPr>
        <w:spacing w:after="312" w:line="240" w:lineRule="auto"/>
        <w:ind w:left="720" w:hanging="720"/>
        <w:rPr>
          <w:rFonts w:cs="Times New Roman"/>
          <w:noProof/>
          <w:sz w:val="20"/>
        </w:rPr>
      </w:pPr>
      <w:bookmarkStart w:id="4" w:name="_ENREF_2"/>
      <w:r w:rsidRPr="00422B92">
        <w:rPr>
          <w:rFonts w:cs="Times New Roman"/>
          <w:noProof/>
          <w:sz w:val="20"/>
        </w:rPr>
        <w:t>2</w:t>
      </w:r>
      <w:r w:rsidRPr="00422B92">
        <w:rPr>
          <w:rFonts w:cs="Times New Roman"/>
          <w:noProof/>
          <w:sz w:val="20"/>
        </w:rPr>
        <w:tab/>
        <w:t>Stephens, Z. D.</w:t>
      </w:r>
      <w:r w:rsidRPr="00422B92">
        <w:rPr>
          <w:rFonts w:cs="Times New Roman"/>
          <w:i/>
          <w:noProof/>
          <w:sz w:val="20"/>
        </w:rPr>
        <w:t xml:space="preserve"> et al.</w:t>
      </w:r>
      <w:r w:rsidRPr="00422B92">
        <w:rPr>
          <w:rFonts w:cs="Times New Roman"/>
          <w:noProof/>
          <w:sz w:val="20"/>
        </w:rPr>
        <w:t xml:space="preserve"> Big Data: Astronomical or Genomical? </w:t>
      </w:r>
      <w:r w:rsidRPr="00422B92">
        <w:rPr>
          <w:rFonts w:cs="Times New Roman"/>
          <w:i/>
          <w:noProof/>
          <w:sz w:val="20"/>
        </w:rPr>
        <w:t>PLoS Biol</w:t>
      </w:r>
      <w:r w:rsidRPr="00422B92">
        <w:rPr>
          <w:rFonts w:cs="Times New Roman"/>
          <w:noProof/>
          <w:sz w:val="20"/>
        </w:rPr>
        <w:t xml:space="preserve"> </w:t>
      </w:r>
      <w:r w:rsidRPr="00422B92">
        <w:rPr>
          <w:rFonts w:cs="Times New Roman"/>
          <w:b/>
          <w:noProof/>
          <w:sz w:val="20"/>
        </w:rPr>
        <w:t>13</w:t>
      </w:r>
      <w:r w:rsidRPr="00422B92">
        <w:rPr>
          <w:rFonts w:cs="Times New Roman"/>
          <w:noProof/>
          <w:sz w:val="20"/>
        </w:rPr>
        <w:t>, e1002195, doi:10.1371/journal.pbio.1002195 (2015).</w:t>
      </w:r>
      <w:bookmarkEnd w:id="4"/>
    </w:p>
    <w:p w14:paraId="0468737C" w14:textId="77777777" w:rsidR="00422B92" w:rsidRPr="00422B92" w:rsidRDefault="00422B92" w:rsidP="00422B92">
      <w:pPr>
        <w:spacing w:after="312" w:line="240" w:lineRule="auto"/>
        <w:ind w:left="720" w:hanging="720"/>
        <w:rPr>
          <w:rFonts w:cs="Times New Roman"/>
          <w:noProof/>
          <w:sz w:val="20"/>
        </w:rPr>
      </w:pPr>
      <w:bookmarkStart w:id="5" w:name="_ENREF_3"/>
      <w:r w:rsidRPr="00422B92">
        <w:rPr>
          <w:rFonts w:cs="Times New Roman"/>
          <w:noProof/>
          <w:sz w:val="20"/>
        </w:rPr>
        <w:t>3</w:t>
      </w:r>
      <w:r w:rsidRPr="00422B92">
        <w:rPr>
          <w:rFonts w:cs="Times New Roman"/>
          <w:noProof/>
          <w:sz w:val="20"/>
        </w:rPr>
        <w:tab/>
        <w:t xml:space="preserve">Dai, X., Xiang, L., Li, T. &amp; Bai, Z. Cancer Hallmarks, Biomarkers and Breast Cancer Molecular Subtypes. </w:t>
      </w:r>
      <w:r w:rsidRPr="00422B92">
        <w:rPr>
          <w:rFonts w:cs="Times New Roman"/>
          <w:i/>
          <w:noProof/>
          <w:sz w:val="20"/>
        </w:rPr>
        <w:t>J Cancer</w:t>
      </w:r>
      <w:r w:rsidRPr="00422B92">
        <w:rPr>
          <w:rFonts w:cs="Times New Roman"/>
          <w:noProof/>
          <w:sz w:val="20"/>
        </w:rPr>
        <w:t xml:space="preserve"> </w:t>
      </w:r>
      <w:r w:rsidRPr="00422B92">
        <w:rPr>
          <w:rFonts w:cs="Times New Roman"/>
          <w:b/>
          <w:noProof/>
          <w:sz w:val="20"/>
        </w:rPr>
        <w:t>7</w:t>
      </w:r>
      <w:r w:rsidRPr="00422B92">
        <w:rPr>
          <w:rFonts w:cs="Times New Roman"/>
          <w:noProof/>
          <w:sz w:val="20"/>
        </w:rPr>
        <w:t>, 1281-1294, doi:10.7150/jca.13141 (2016).</w:t>
      </w:r>
      <w:bookmarkEnd w:id="5"/>
    </w:p>
    <w:p w14:paraId="3623203C" w14:textId="77777777" w:rsidR="00422B92" w:rsidRPr="00422B92" w:rsidRDefault="00422B92" w:rsidP="00422B92">
      <w:pPr>
        <w:spacing w:after="312" w:line="240" w:lineRule="auto"/>
        <w:ind w:left="720" w:hanging="720"/>
        <w:rPr>
          <w:rFonts w:cs="Times New Roman"/>
          <w:noProof/>
          <w:sz w:val="20"/>
        </w:rPr>
      </w:pPr>
      <w:bookmarkStart w:id="6" w:name="_ENREF_4"/>
      <w:r w:rsidRPr="00422B92">
        <w:rPr>
          <w:rFonts w:cs="Times New Roman"/>
          <w:noProof/>
          <w:sz w:val="20"/>
        </w:rPr>
        <w:t>4</w:t>
      </w:r>
      <w:r w:rsidRPr="00422B92">
        <w:rPr>
          <w:rFonts w:cs="Times New Roman"/>
          <w:noProof/>
          <w:sz w:val="20"/>
        </w:rPr>
        <w:tab/>
        <w:t>Selvaraju, V.</w:t>
      </w:r>
      <w:r w:rsidRPr="00422B92">
        <w:rPr>
          <w:rFonts w:cs="Times New Roman"/>
          <w:i/>
          <w:noProof/>
          <w:sz w:val="20"/>
        </w:rPr>
        <w:t xml:space="preserve"> et al.</w:t>
      </w:r>
      <w:r w:rsidRPr="00422B92">
        <w:rPr>
          <w:rFonts w:cs="Times New Roman"/>
          <w:noProof/>
          <w:sz w:val="20"/>
        </w:rPr>
        <w:t xml:space="preserve"> Diabetes, oxidative stress, molecular mechanism, and cardiovascular disease--an overview. </w:t>
      </w:r>
      <w:r w:rsidRPr="00422B92">
        <w:rPr>
          <w:rFonts w:cs="Times New Roman"/>
          <w:i/>
          <w:noProof/>
          <w:sz w:val="20"/>
        </w:rPr>
        <w:t>Toxicol Mech Methods</w:t>
      </w:r>
      <w:r w:rsidRPr="00422B92">
        <w:rPr>
          <w:rFonts w:cs="Times New Roman"/>
          <w:noProof/>
          <w:sz w:val="20"/>
        </w:rPr>
        <w:t xml:space="preserve"> </w:t>
      </w:r>
      <w:r w:rsidRPr="00422B92">
        <w:rPr>
          <w:rFonts w:cs="Times New Roman"/>
          <w:b/>
          <w:noProof/>
          <w:sz w:val="20"/>
        </w:rPr>
        <w:t>22</w:t>
      </w:r>
      <w:r w:rsidRPr="00422B92">
        <w:rPr>
          <w:rFonts w:cs="Times New Roman"/>
          <w:noProof/>
          <w:sz w:val="20"/>
        </w:rPr>
        <w:t>, 330-335, doi:10.3109/15376516.2012.666648 (2012).</w:t>
      </w:r>
      <w:bookmarkEnd w:id="6"/>
    </w:p>
    <w:p w14:paraId="7C985C82" w14:textId="77777777" w:rsidR="00422B92" w:rsidRPr="00422B92" w:rsidRDefault="00422B92" w:rsidP="00422B92">
      <w:pPr>
        <w:spacing w:after="312" w:line="240" w:lineRule="auto"/>
        <w:ind w:left="720" w:hanging="720"/>
        <w:rPr>
          <w:rFonts w:cs="Times New Roman"/>
          <w:noProof/>
          <w:sz w:val="20"/>
        </w:rPr>
      </w:pPr>
      <w:bookmarkStart w:id="7" w:name="_ENREF_5"/>
      <w:r w:rsidRPr="00422B92">
        <w:rPr>
          <w:rFonts w:cs="Times New Roman"/>
          <w:noProof/>
          <w:sz w:val="20"/>
        </w:rPr>
        <w:t>5</w:t>
      </w:r>
      <w:r w:rsidRPr="00422B92">
        <w:rPr>
          <w:rFonts w:cs="Times New Roman"/>
          <w:noProof/>
          <w:sz w:val="20"/>
        </w:rPr>
        <w:tab/>
        <w:t>Figueroa, J. D.</w:t>
      </w:r>
      <w:r w:rsidRPr="00422B92">
        <w:rPr>
          <w:rFonts w:cs="Times New Roman"/>
          <w:i/>
          <w:noProof/>
          <w:sz w:val="20"/>
        </w:rPr>
        <w:t xml:space="preserve"> et al.</w:t>
      </w:r>
      <w:r w:rsidRPr="00422B92">
        <w:rPr>
          <w:rFonts w:cs="Times New Roman"/>
          <w:noProof/>
          <w:sz w:val="20"/>
        </w:rPr>
        <w:t xml:space="preserve"> Genome-wide interaction study of smoking and bladder cancer risk. </w:t>
      </w:r>
      <w:r w:rsidRPr="00422B92">
        <w:rPr>
          <w:rFonts w:cs="Times New Roman"/>
          <w:i/>
          <w:noProof/>
          <w:sz w:val="20"/>
        </w:rPr>
        <w:t>Carcinogenesis</w:t>
      </w:r>
      <w:r w:rsidRPr="00422B92">
        <w:rPr>
          <w:rFonts w:cs="Times New Roman"/>
          <w:noProof/>
          <w:sz w:val="20"/>
        </w:rPr>
        <w:t xml:space="preserve"> </w:t>
      </w:r>
      <w:r w:rsidRPr="00422B92">
        <w:rPr>
          <w:rFonts w:cs="Times New Roman"/>
          <w:b/>
          <w:noProof/>
          <w:sz w:val="20"/>
        </w:rPr>
        <w:t>35</w:t>
      </w:r>
      <w:r w:rsidRPr="00422B92">
        <w:rPr>
          <w:rFonts w:cs="Times New Roman"/>
          <w:noProof/>
          <w:sz w:val="20"/>
        </w:rPr>
        <w:t>, 1737-1744, doi:10.1093/carcin/bgu064 (2014).</w:t>
      </w:r>
      <w:bookmarkEnd w:id="7"/>
    </w:p>
    <w:p w14:paraId="7C21E8B3" w14:textId="77777777" w:rsidR="00422B92" w:rsidRPr="00422B92" w:rsidRDefault="00422B92" w:rsidP="00422B92">
      <w:pPr>
        <w:spacing w:after="312" w:line="240" w:lineRule="auto"/>
        <w:ind w:left="720" w:hanging="720"/>
        <w:rPr>
          <w:rFonts w:cs="Times New Roman"/>
          <w:noProof/>
          <w:sz w:val="20"/>
        </w:rPr>
      </w:pPr>
      <w:bookmarkStart w:id="8" w:name="_ENREF_6"/>
      <w:r w:rsidRPr="00422B92">
        <w:rPr>
          <w:rFonts w:cs="Times New Roman"/>
          <w:noProof/>
          <w:sz w:val="20"/>
        </w:rPr>
        <w:t>6</w:t>
      </w:r>
      <w:r w:rsidRPr="00422B92">
        <w:rPr>
          <w:rFonts w:cs="Times New Roman"/>
          <w:noProof/>
          <w:sz w:val="20"/>
        </w:rPr>
        <w:tab/>
        <w:t xml:space="preserve">Cuperlovic-Culf, M., Belacel, N., Davey, M. &amp; Ouellette, R. J. Multi-gene biomarker panel for reference free prostate cancer diagnosis: determination and independent validation. </w:t>
      </w:r>
      <w:r w:rsidRPr="00422B92">
        <w:rPr>
          <w:rFonts w:cs="Times New Roman"/>
          <w:i/>
          <w:noProof/>
          <w:sz w:val="20"/>
        </w:rPr>
        <w:t>Biomarkers</w:t>
      </w:r>
      <w:r w:rsidRPr="00422B92">
        <w:rPr>
          <w:rFonts w:cs="Times New Roman"/>
          <w:noProof/>
          <w:sz w:val="20"/>
        </w:rPr>
        <w:t xml:space="preserve"> </w:t>
      </w:r>
      <w:r w:rsidRPr="00422B92">
        <w:rPr>
          <w:rFonts w:cs="Times New Roman"/>
          <w:b/>
          <w:noProof/>
          <w:sz w:val="20"/>
        </w:rPr>
        <w:t>15</w:t>
      </w:r>
      <w:r w:rsidRPr="00422B92">
        <w:rPr>
          <w:rFonts w:cs="Times New Roman"/>
          <w:noProof/>
          <w:sz w:val="20"/>
        </w:rPr>
        <w:t>, 693-706, doi:10.3109/1354750X.2010.511268 (2010).</w:t>
      </w:r>
      <w:bookmarkEnd w:id="8"/>
    </w:p>
    <w:p w14:paraId="3BE9166F" w14:textId="77777777" w:rsidR="00422B92" w:rsidRPr="00422B92" w:rsidRDefault="00422B92" w:rsidP="00422B92">
      <w:pPr>
        <w:spacing w:after="312" w:line="240" w:lineRule="auto"/>
        <w:ind w:left="720" w:hanging="720"/>
        <w:rPr>
          <w:rFonts w:cs="Times New Roman"/>
          <w:noProof/>
          <w:sz w:val="20"/>
        </w:rPr>
      </w:pPr>
      <w:bookmarkStart w:id="9" w:name="_ENREF_7"/>
      <w:r w:rsidRPr="00422B92">
        <w:rPr>
          <w:rFonts w:cs="Times New Roman"/>
          <w:noProof/>
          <w:sz w:val="20"/>
        </w:rPr>
        <w:t>7</w:t>
      </w:r>
      <w:r w:rsidRPr="00422B92">
        <w:rPr>
          <w:rFonts w:cs="Times New Roman"/>
          <w:noProof/>
          <w:sz w:val="20"/>
        </w:rPr>
        <w:tab/>
        <w:t xml:space="preserve">Sparano, J. A., Goldstein, L. J., Davidson, N. E., Sledge, G. W., Jr. &amp; Gray, R. TOP2A RNA expression and recurrence in estrogen receptor-positive breast cancer. </w:t>
      </w:r>
      <w:r w:rsidRPr="00422B92">
        <w:rPr>
          <w:rFonts w:cs="Times New Roman"/>
          <w:i/>
          <w:noProof/>
          <w:sz w:val="20"/>
        </w:rPr>
        <w:t>Breast Cancer Res Treat</w:t>
      </w:r>
      <w:r w:rsidRPr="00422B92">
        <w:rPr>
          <w:rFonts w:cs="Times New Roman"/>
          <w:noProof/>
          <w:sz w:val="20"/>
        </w:rPr>
        <w:t xml:space="preserve"> </w:t>
      </w:r>
      <w:r w:rsidRPr="00422B92">
        <w:rPr>
          <w:rFonts w:cs="Times New Roman"/>
          <w:b/>
          <w:noProof/>
          <w:sz w:val="20"/>
        </w:rPr>
        <w:t>134</w:t>
      </w:r>
      <w:r w:rsidRPr="00422B92">
        <w:rPr>
          <w:rFonts w:cs="Times New Roman"/>
          <w:noProof/>
          <w:sz w:val="20"/>
        </w:rPr>
        <w:t>, 751-757, doi:10.1007/s10549-012-2112-7 (2012).</w:t>
      </w:r>
      <w:bookmarkEnd w:id="9"/>
    </w:p>
    <w:p w14:paraId="780E8074" w14:textId="77777777" w:rsidR="00422B92" w:rsidRPr="00422B92" w:rsidRDefault="00422B92" w:rsidP="00422B92">
      <w:pPr>
        <w:spacing w:after="312" w:line="240" w:lineRule="auto"/>
        <w:ind w:left="720" w:hanging="720"/>
        <w:rPr>
          <w:rFonts w:cs="Times New Roman"/>
          <w:noProof/>
          <w:sz w:val="20"/>
        </w:rPr>
      </w:pPr>
      <w:bookmarkStart w:id="10" w:name="_ENREF_8"/>
      <w:r w:rsidRPr="00422B92">
        <w:rPr>
          <w:rFonts w:cs="Times New Roman"/>
          <w:noProof/>
          <w:sz w:val="20"/>
        </w:rPr>
        <w:t>8</w:t>
      </w:r>
      <w:r w:rsidRPr="00422B92">
        <w:rPr>
          <w:rFonts w:cs="Times New Roman"/>
          <w:noProof/>
          <w:sz w:val="20"/>
        </w:rPr>
        <w:tab/>
        <w:t xml:space="preserve">Hajjari, M., Khoshnevisan, A. &amp; Behmanesh, M. Compositional features are potentially involved in the regulation of gene expression of tumor suppressor genes in human tissues. </w:t>
      </w:r>
      <w:r w:rsidRPr="00422B92">
        <w:rPr>
          <w:rFonts w:cs="Times New Roman"/>
          <w:i/>
          <w:noProof/>
          <w:sz w:val="20"/>
        </w:rPr>
        <w:t>Gene</w:t>
      </w:r>
      <w:r w:rsidRPr="00422B92">
        <w:rPr>
          <w:rFonts w:cs="Times New Roman"/>
          <w:noProof/>
          <w:sz w:val="20"/>
        </w:rPr>
        <w:t xml:space="preserve"> </w:t>
      </w:r>
      <w:r w:rsidRPr="00422B92">
        <w:rPr>
          <w:rFonts w:cs="Times New Roman"/>
          <w:b/>
          <w:noProof/>
          <w:sz w:val="20"/>
        </w:rPr>
        <w:t>553</w:t>
      </w:r>
      <w:r w:rsidRPr="00422B92">
        <w:rPr>
          <w:rFonts w:cs="Times New Roman"/>
          <w:noProof/>
          <w:sz w:val="20"/>
        </w:rPr>
        <w:t>, 126-129, doi:10.1016/j.gene.2014.10.011 (2014).</w:t>
      </w:r>
      <w:bookmarkEnd w:id="10"/>
    </w:p>
    <w:p w14:paraId="5F62E411" w14:textId="77777777" w:rsidR="00422B92" w:rsidRPr="00422B92" w:rsidRDefault="00422B92" w:rsidP="00422B92">
      <w:pPr>
        <w:spacing w:after="312" w:line="240" w:lineRule="auto"/>
        <w:ind w:left="720" w:hanging="720"/>
        <w:rPr>
          <w:rFonts w:cs="Times New Roman"/>
          <w:noProof/>
          <w:sz w:val="20"/>
        </w:rPr>
      </w:pPr>
      <w:bookmarkStart w:id="11" w:name="_ENREF_9"/>
      <w:r w:rsidRPr="00422B92">
        <w:rPr>
          <w:rFonts w:cs="Times New Roman"/>
          <w:noProof/>
          <w:sz w:val="20"/>
        </w:rPr>
        <w:t>9</w:t>
      </w:r>
      <w:r w:rsidRPr="00422B92">
        <w:rPr>
          <w:rFonts w:cs="Times New Roman"/>
          <w:noProof/>
          <w:sz w:val="20"/>
        </w:rPr>
        <w:tab/>
        <w:t xml:space="preserve">Jelkmann, W. Control of erythropoietin gene expression and its use in medicine. </w:t>
      </w:r>
      <w:r w:rsidRPr="00422B92">
        <w:rPr>
          <w:rFonts w:cs="Times New Roman"/>
          <w:i/>
          <w:noProof/>
          <w:sz w:val="20"/>
        </w:rPr>
        <w:t>Methods Enzymol</w:t>
      </w:r>
      <w:r w:rsidRPr="00422B92">
        <w:rPr>
          <w:rFonts w:cs="Times New Roman"/>
          <w:noProof/>
          <w:sz w:val="20"/>
        </w:rPr>
        <w:t xml:space="preserve"> </w:t>
      </w:r>
      <w:r w:rsidRPr="00422B92">
        <w:rPr>
          <w:rFonts w:cs="Times New Roman"/>
          <w:b/>
          <w:noProof/>
          <w:sz w:val="20"/>
        </w:rPr>
        <w:t>435</w:t>
      </w:r>
      <w:r w:rsidRPr="00422B92">
        <w:rPr>
          <w:rFonts w:cs="Times New Roman"/>
          <w:noProof/>
          <w:sz w:val="20"/>
        </w:rPr>
        <w:t>, 179-197, doi:10.1016/S0076-6879(07)35010-6 (2007).</w:t>
      </w:r>
      <w:bookmarkEnd w:id="11"/>
    </w:p>
    <w:p w14:paraId="6FD438D0" w14:textId="77777777" w:rsidR="00422B92" w:rsidRPr="00422B92" w:rsidRDefault="00422B92" w:rsidP="00422B92">
      <w:pPr>
        <w:spacing w:after="312" w:line="240" w:lineRule="auto"/>
        <w:ind w:left="720" w:hanging="720"/>
        <w:rPr>
          <w:rFonts w:cs="Times New Roman"/>
          <w:noProof/>
          <w:sz w:val="20"/>
        </w:rPr>
      </w:pPr>
      <w:bookmarkStart w:id="12" w:name="_ENREF_10"/>
      <w:r w:rsidRPr="00422B92">
        <w:rPr>
          <w:rFonts w:cs="Times New Roman"/>
          <w:noProof/>
          <w:sz w:val="20"/>
        </w:rPr>
        <w:t>10</w:t>
      </w:r>
      <w:r w:rsidRPr="00422B92">
        <w:rPr>
          <w:rFonts w:cs="Times New Roman"/>
          <w:noProof/>
          <w:sz w:val="20"/>
        </w:rPr>
        <w:tab/>
        <w:t xml:space="preserve">Yang, C. S. &amp; Wang, H. Cancer Preventive Activities of Tea Catechins. </w:t>
      </w:r>
      <w:r w:rsidRPr="00422B92">
        <w:rPr>
          <w:rFonts w:cs="Times New Roman"/>
          <w:i/>
          <w:noProof/>
          <w:sz w:val="20"/>
        </w:rPr>
        <w:t>Molecules</w:t>
      </w:r>
      <w:r w:rsidRPr="00422B92">
        <w:rPr>
          <w:rFonts w:cs="Times New Roman"/>
          <w:noProof/>
          <w:sz w:val="20"/>
        </w:rPr>
        <w:t xml:space="preserve"> </w:t>
      </w:r>
      <w:r w:rsidRPr="00422B92">
        <w:rPr>
          <w:rFonts w:cs="Times New Roman"/>
          <w:b/>
          <w:noProof/>
          <w:sz w:val="20"/>
        </w:rPr>
        <w:t>21</w:t>
      </w:r>
      <w:r w:rsidRPr="00422B92">
        <w:rPr>
          <w:rFonts w:cs="Times New Roman"/>
          <w:noProof/>
          <w:sz w:val="20"/>
        </w:rPr>
        <w:t>, doi:10.3390/molecules21121679 (2016).</w:t>
      </w:r>
      <w:bookmarkEnd w:id="12"/>
    </w:p>
    <w:p w14:paraId="3B947F32" w14:textId="77777777" w:rsidR="00422B92" w:rsidRPr="00422B92" w:rsidRDefault="00422B92" w:rsidP="00422B92">
      <w:pPr>
        <w:spacing w:after="312" w:line="240" w:lineRule="auto"/>
        <w:ind w:left="720" w:hanging="720"/>
        <w:rPr>
          <w:rFonts w:cs="Times New Roman"/>
          <w:noProof/>
          <w:sz w:val="20"/>
        </w:rPr>
      </w:pPr>
      <w:bookmarkStart w:id="13" w:name="_ENREF_11"/>
      <w:r w:rsidRPr="00422B92">
        <w:rPr>
          <w:rFonts w:cs="Times New Roman"/>
          <w:noProof/>
          <w:sz w:val="20"/>
        </w:rPr>
        <w:t>11</w:t>
      </w:r>
      <w:r w:rsidRPr="00422B92">
        <w:rPr>
          <w:rFonts w:cs="Times New Roman"/>
          <w:noProof/>
          <w:sz w:val="20"/>
        </w:rPr>
        <w:tab/>
        <w:t xml:space="preserve">Holloway, J. W., Savarimuthu Francis, S., Fong, K. M. &amp; Yang, I. A. Genomics and the respiratory effects of air pollution exposure. </w:t>
      </w:r>
      <w:r w:rsidRPr="00422B92">
        <w:rPr>
          <w:rFonts w:cs="Times New Roman"/>
          <w:i/>
          <w:noProof/>
          <w:sz w:val="20"/>
        </w:rPr>
        <w:t>Respirology</w:t>
      </w:r>
      <w:r w:rsidRPr="00422B92">
        <w:rPr>
          <w:rFonts w:cs="Times New Roman"/>
          <w:noProof/>
          <w:sz w:val="20"/>
        </w:rPr>
        <w:t xml:space="preserve"> </w:t>
      </w:r>
      <w:r w:rsidRPr="00422B92">
        <w:rPr>
          <w:rFonts w:cs="Times New Roman"/>
          <w:b/>
          <w:noProof/>
          <w:sz w:val="20"/>
        </w:rPr>
        <w:t>17</w:t>
      </w:r>
      <w:r w:rsidRPr="00422B92">
        <w:rPr>
          <w:rFonts w:cs="Times New Roman"/>
          <w:noProof/>
          <w:sz w:val="20"/>
        </w:rPr>
        <w:t>, 590-600, doi:10.1111/j.1440-1843.2012.02164.x (2012).</w:t>
      </w:r>
      <w:bookmarkEnd w:id="13"/>
    </w:p>
    <w:p w14:paraId="4AE06FEA" w14:textId="77777777" w:rsidR="00422B92" w:rsidRPr="00422B92" w:rsidRDefault="00422B92" w:rsidP="00422B92">
      <w:pPr>
        <w:spacing w:after="312" w:line="240" w:lineRule="auto"/>
        <w:ind w:left="720" w:hanging="720"/>
        <w:rPr>
          <w:rFonts w:cs="Times New Roman"/>
          <w:noProof/>
          <w:sz w:val="20"/>
        </w:rPr>
      </w:pPr>
      <w:bookmarkStart w:id="14" w:name="_ENREF_12"/>
      <w:r w:rsidRPr="00422B92">
        <w:rPr>
          <w:rFonts w:cs="Times New Roman"/>
          <w:noProof/>
          <w:sz w:val="20"/>
        </w:rPr>
        <w:t>12</w:t>
      </w:r>
      <w:r w:rsidRPr="00422B92">
        <w:rPr>
          <w:rFonts w:cs="Times New Roman"/>
          <w:noProof/>
          <w:sz w:val="20"/>
        </w:rPr>
        <w:tab/>
        <w:t xml:space="preserve">Baek, S., Tsai, C. A. &amp; Chen, J. J. Development of biomarker classifiers from high-dimensional data. </w:t>
      </w:r>
      <w:r w:rsidRPr="00422B92">
        <w:rPr>
          <w:rFonts w:cs="Times New Roman"/>
          <w:i/>
          <w:noProof/>
          <w:sz w:val="20"/>
        </w:rPr>
        <w:t>Brief Bioinform</w:t>
      </w:r>
      <w:r w:rsidRPr="00422B92">
        <w:rPr>
          <w:rFonts w:cs="Times New Roman"/>
          <w:noProof/>
          <w:sz w:val="20"/>
        </w:rPr>
        <w:t xml:space="preserve"> </w:t>
      </w:r>
      <w:r w:rsidRPr="00422B92">
        <w:rPr>
          <w:rFonts w:cs="Times New Roman"/>
          <w:b/>
          <w:noProof/>
          <w:sz w:val="20"/>
        </w:rPr>
        <w:t>10</w:t>
      </w:r>
      <w:r w:rsidRPr="00422B92">
        <w:rPr>
          <w:rFonts w:cs="Times New Roman"/>
          <w:noProof/>
          <w:sz w:val="20"/>
        </w:rPr>
        <w:t>, 537-546, doi:10.1093/bib/bbp016 (2009).</w:t>
      </w:r>
      <w:bookmarkEnd w:id="14"/>
    </w:p>
    <w:p w14:paraId="1F323A2D" w14:textId="77777777" w:rsidR="00422B92" w:rsidRPr="00422B92" w:rsidRDefault="00422B92" w:rsidP="00422B92">
      <w:pPr>
        <w:spacing w:after="312" w:line="240" w:lineRule="auto"/>
        <w:ind w:left="720" w:hanging="720"/>
        <w:rPr>
          <w:rFonts w:cs="Times New Roman"/>
          <w:noProof/>
          <w:sz w:val="20"/>
        </w:rPr>
      </w:pPr>
      <w:bookmarkStart w:id="15" w:name="_ENREF_13"/>
      <w:r w:rsidRPr="00422B92">
        <w:rPr>
          <w:rFonts w:cs="Times New Roman"/>
          <w:noProof/>
          <w:sz w:val="20"/>
        </w:rPr>
        <w:t>13</w:t>
      </w:r>
      <w:r w:rsidRPr="00422B92">
        <w:rPr>
          <w:rFonts w:cs="Times New Roman"/>
          <w:noProof/>
          <w:sz w:val="20"/>
        </w:rPr>
        <w:tab/>
        <w:t xml:space="preserve">Tomczak, K., Czerwinska, P. &amp; Wiznerowicz, M. The Cancer Genome Atlas (TCGA): an immeasurable source of knowledge. </w:t>
      </w:r>
      <w:r w:rsidRPr="00422B92">
        <w:rPr>
          <w:rFonts w:cs="Times New Roman"/>
          <w:i/>
          <w:noProof/>
          <w:sz w:val="20"/>
        </w:rPr>
        <w:t>Contemp Oncol (Pozn)</w:t>
      </w:r>
      <w:r w:rsidRPr="00422B92">
        <w:rPr>
          <w:rFonts w:cs="Times New Roman"/>
          <w:noProof/>
          <w:sz w:val="20"/>
        </w:rPr>
        <w:t xml:space="preserve"> </w:t>
      </w:r>
      <w:r w:rsidRPr="00422B92">
        <w:rPr>
          <w:rFonts w:cs="Times New Roman"/>
          <w:b/>
          <w:noProof/>
          <w:sz w:val="20"/>
        </w:rPr>
        <w:t>19</w:t>
      </w:r>
      <w:r w:rsidRPr="00422B92">
        <w:rPr>
          <w:rFonts w:cs="Times New Roman"/>
          <w:noProof/>
          <w:sz w:val="20"/>
        </w:rPr>
        <w:t>, A68-77, doi:10.5114/wo.2014.47136 (2015).</w:t>
      </w:r>
      <w:bookmarkEnd w:id="15"/>
    </w:p>
    <w:p w14:paraId="64EEA5D7" w14:textId="77777777" w:rsidR="00422B92" w:rsidRPr="00422B92" w:rsidRDefault="00422B92" w:rsidP="00422B92">
      <w:pPr>
        <w:spacing w:after="312" w:line="240" w:lineRule="auto"/>
        <w:ind w:left="720" w:hanging="720"/>
        <w:rPr>
          <w:rFonts w:cs="Times New Roman"/>
          <w:noProof/>
          <w:sz w:val="20"/>
        </w:rPr>
      </w:pPr>
      <w:bookmarkStart w:id="16" w:name="_ENREF_14"/>
      <w:r w:rsidRPr="00422B92">
        <w:rPr>
          <w:rFonts w:cs="Times New Roman"/>
          <w:noProof/>
          <w:sz w:val="20"/>
        </w:rPr>
        <w:t>14</w:t>
      </w:r>
      <w:r w:rsidRPr="00422B92">
        <w:rPr>
          <w:rFonts w:cs="Times New Roman"/>
          <w:noProof/>
          <w:sz w:val="20"/>
        </w:rPr>
        <w:tab/>
        <w:t xml:space="preserve">Sanchez, B. N., Wu, M., Song, P. X. &amp; Wang, W. Study design in high-dimensional classification analysis. </w:t>
      </w:r>
      <w:r w:rsidRPr="00422B92">
        <w:rPr>
          <w:rFonts w:cs="Times New Roman"/>
          <w:i/>
          <w:noProof/>
          <w:sz w:val="20"/>
        </w:rPr>
        <w:t>Biostatistics</w:t>
      </w:r>
      <w:r w:rsidRPr="00422B92">
        <w:rPr>
          <w:rFonts w:cs="Times New Roman"/>
          <w:noProof/>
          <w:sz w:val="20"/>
        </w:rPr>
        <w:t xml:space="preserve"> </w:t>
      </w:r>
      <w:r w:rsidRPr="00422B92">
        <w:rPr>
          <w:rFonts w:cs="Times New Roman"/>
          <w:b/>
          <w:noProof/>
          <w:sz w:val="20"/>
        </w:rPr>
        <w:t>17</w:t>
      </w:r>
      <w:r w:rsidRPr="00422B92">
        <w:rPr>
          <w:rFonts w:cs="Times New Roman"/>
          <w:noProof/>
          <w:sz w:val="20"/>
        </w:rPr>
        <w:t>, 722-736, doi:10.1093/biostatistics/kxw018 (2016).</w:t>
      </w:r>
      <w:bookmarkEnd w:id="16"/>
    </w:p>
    <w:p w14:paraId="325D0C9D" w14:textId="77777777" w:rsidR="00422B92" w:rsidRPr="00422B92" w:rsidRDefault="00422B92" w:rsidP="00422B92">
      <w:pPr>
        <w:spacing w:after="312" w:line="240" w:lineRule="auto"/>
        <w:ind w:left="720" w:hanging="720"/>
        <w:rPr>
          <w:rFonts w:cs="Times New Roman"/>
          <w:noProof/>
          <w:sz w:val="20"/>
        </w:rPr>
      </w:pPr>
      <w:bookmarkStart w:id="17" w:name="_ENREF_15"/>
      <w:r w:rsidRPr="00422B92">
        <w:rPr>
          <w:rFonts w:cs="Times New Roman"/>
          <w:noProof/>
          <w:sz w:val="20"/>
        </w:rPr>
        <w:t>15</w:t>
      </w:r>
      <w:r w:rsidRPr="00422B92">
        <w:rPr>
          <w:rFonts w:cs="Times New Roman"/>
          <w:noProof/>
          <w:sz w:val="20"/>
        </w:rPr>
        <w:tab/>
        <w:t xml:space="preserve">Shujie, M. A., Carroll, R. J., Liang, H. &amp; Xu, S. Estimation and Inference in Generalized Additive Coefficient Models for Nonlinear Interactions with High-Dimensional Covariates. </w:t>
      </w:r>
      <w:r w:rsidRPr="00422B92">
        <w:rPr>
          <w:rFonts w:cs="Times New Roman"/>
          <w:i/>
          <w:noProof/>
          <w:sz w:val="20"/>
        </w:rPr>
        <w:t>Ann Stat</w:t>
      </w:r>
      <w:r w:rsidRPr="00422B92">
        <w:rPr>
          <w:rFonts w:cs="Times New Roman"/>
          <w:noProof/>
          <w:sz w:val="20"/>
        </w:rPr>
        <w:t xml:space="preserve"> </w:t>
      </w:r>
      <w:r w:rsidRPr="00422B92">
        <w:rPr>
          <w:rFonts w:cs="Times New Roman"/>
          <w:b/>
          <w:noProof/>
          <w:sz w:val="20"/>
        </w:rPr>
        <w:t>43</w:t>
      </w:r>
      <w:r w:rsidRPr="00422B92">
        <w:rPr>
          <w:rFonts w:cs="Times New Roman"/>
          <w:noProof/>
          <w:sz w:val="20"/>
        </w:rPr>
        <w:t>, 2102-2131, doi:10.1214/15-AOS1344 (2015).</w:t>
      </w:r>
      <w:bookmarkEnd w:id="17"/>
    </w:p>
    <w:p w14:paraId="36B99EE7" w14:textId="77777777" w:rsidR="00422B92" w:rsidRPr="00422B92" w:rsidRDefault="00422B92" w:rsidP="00422B92">
      <w:pPr>
        <w:spacing w:after="312" w:line="240" w:lineRule="auto"/>
        <w:ind w:left="720" w:hanging="720"/>
        <w:rPr>
          <w:rFonts w:cs="Times New Roman"/>
          <w:noProof/>
          <w:sz w:val="20"/>
        </w:rPr>
      </w:pPr>
      <w:bookmarkStart w:id="18" w:name="_ENREF_16"/>
      <w:r w:rsidRPr="00422B92">
        <w:rPr>
          <w:rFonts w:cs="Times New Roman"/>
          <w:noProof/>
          <w:sz w:val="20"/>
        </w:rPr>
        <w:t>16</w:t>
      </w:r>
      <w:r w:rsidRPr="00422B92">
        <w:rPr>
          <w:rFonts w:cs="Times New Roman"/>
          <w:noProof/>
          <w:sz w:val="20"/>
        </w:rPr>
        <w:tab/>
        <w:t xml:space="preserve">Li, Y. &amp; Patra, J. C. Genome-wide inferring gene-phenotype relationship by walking on the heterogeneous network. </w:t>
      </w:r>
      <w:r w:rsidRPr="00422B92">
        <w:rPr>
          <w:rFonts w:cs="Times New Roman"/>
          <w:i/>
          <w:noProof/>
          <w:sz w:val="20"/>
        </w:rPr>
        <w:t>Bioinformatics</w:t>
      </w:r>
      <w:r w:rsidRPr="00422B92">
        <w:rPr>
          <w:rFonts w:cs="Times New Roman"/>
          <w:noProof/>
          <w:sz w:val="20"/>
        </w:rPr>
        <w:t xml:space="preserve"> </w:t>
      </w:r>
      <w:r w:rsidRPr="00422B92">
        <w:rPr>
          <w:rFonts w:cs="Times New Roman"/>
          <w:b/>
          <w:noProof/>
          <w:sz w:val="20"/>
        </w:rPr>
        <w:t>26</w:t>
      </w:r>
      <w:r w:rsidRPr="00422B92">
        <w:rPr>
          <w:rFonts w:cs="Times New Roman"/>
          <w:noProof/>
          <w:sz w:val="20"/>
        </w:rPr>
        <w:t>, 1219-1224, doi:10.1093/bioinformatics/btq108 (2010).</w:t>
      </w:r>
      <w:bookmarkEnd w:id="18"/>
    </w:p>
    <w:p w14:paraId="0A11E2C8" w14:textId="77777777" w:rsidR="00422B92" w:rsidRPr="00422B92" w:rsidRDefault="00422B92" w:rsidP="00422B92">
      <w:pPr>
        <w:spacing w:after="312" w:line="240" w:lineRule="auto"/>
        <w:ind w:left="720" w:hanging="720"/>
        <w:rPr>
          <w:rFonts w:cs="Times New Roman"/>
          <w:noProof/>
          <w:sz w:val="20"/>
        </w:rPr>
      </w:pPr>
      <w:bookmarkStart w:id="19" w:name="_ENREF_17"/>
      <w:r w:rsidRPr="00422B92">
        <w:rPr>
          <w:rFonts w:cs="Times New Roman"/>
          <w:noProof/>
          <w:sz w:val="20"/>
        </w:rPr>
        <w:t>17</w:t>
      </w:r>
      <w:r w:rsidRPr="00422B92">
        <w:rPr>
          <w:rFonts w:cs="Times New Roman"/>
          <w:noProof/>
          <w:sz w:val="20"/>
        </w:rPr>
        <w:tab/>
        <w:t xml:space="preserve">Yusta, S. C. Different metaheuristic strategies to solve the feature selection problem. </w:t>
      </w:r>
      <w:r w:rsidRPr="00422B92">
        <w:rPr>
          <w:rFonts w:cs="Times New Roman"/>
          <w:i/>
          <w:noProof/>
          <w:sz w:val="20"/>
        </w:rPr>
        <w:t>Pattern Recognition Letters</w:t>
      </w:r>
      <w:r w:rsidRPr="00422B92">
        <w:rPr>
          <w:rFonts w:cs="Times New Roman"/>
          <w:noProof/>
          <w:sz w:val="20"/>
        </w:rPr>
        <w:t xml:space="preserve"> </w:t>
      </w:r>
      <w:r w:rsidRPr="00422B92">
        <w:rPr>
          <w:rFonts w:cs="Times New Roman"/>
          <w:b/>
          <w:noProof/>
          <w:sz w:val="20"/>
        </w:rPr>
        <w:t>30</w:t>
      </w:r>
      <w:r w:rsidRPr="00422B92">
        <w:rPr>
          <w:rFonts w:cs="Times New Roman"/>
          <w:noProof/>
          <w:sz w:val="20"/>
        </w:rPr>
        <w:t>, 525-534 (2009).</w:t>
      </w:r>
      <w:bookmarkEnd w:id="19"/>
    </w:p>
    <w:p w14:paraId="6B35C47B" w14:textId="77777777" w:rsidR="00422B92" w:rsidRPr="00422B92" w:rsidRDefault="00422B92" w:rsidP="00422B92">
      <w:pPr>
        <w:spacing w:after="312" w:line="240" w:lineRule="auto"/>
        <w:ind w:left="720" w:hanging="720"/>
        <w:rPr>
          <w:rFonts w:cs="Times New Roman"/>
          <w:noProof/>
          <w:sz w:val="20"/>
        </w:rPr>
      </w:pPr>
      <w:bookmarkStart w:id="20" w:name="_ENREF_18"/>
      <w:r w:rsidRPr="00422B92">
        <w:rPr>
          <w:rFonts w:cs="Times New Roman"/>
          <w:noProof/>
          <w:sz w:val="20"/>
        </w:rPr>
        <w:t>18</w:t>
      </w:r>
      <w:r w:rsidRPr="00422B92">
        <w:rPr>
          <w:rFonts w:cs="Times New Roman"/>
          <w:noProof/>
          <w:sz w:val="20"/>
        </w:rPr>
        <w:tab/>
        <w:t>Guo, P.</w:t>
      </w:r>
      <w:r w:rsidRPr="00422B92">
        <w:rPr>
          <w:rFonts w:cs="Times New Roman"/>
          <w:i/>
          <w:noProof/>
          <w:sz w:val="20"/>
        </w:rPr>
        <w:t xml:space="preserve"> et al.</w:t>
      </w:r>
      <w:r w:rsidRPr="00422B92">
        <w:rPr>
          <w:rFonts w:cs="Times New Roman"/>
          <w:noProof/>
          <w:sz w:val="20"/>
        </w:rPr>
        <w:t xml:space="preserve"> Gene expression profile based classification models of psoriasis. </w:t>
      </w:r>
      <w:r w:rsidRPr="00422B92">
        <w:rPr>
          <w:rFonts w:cs="Times New Roman"/>
          <w:i/>
          <w:noProof/>
          <w:sz w:val="20"/>
        </w:rPr>
        <w:t>Genomics</w:t>
      </w:r>
      <w:r w:rsidRPr="00422B92">
        <w:rPr>
          <w:rFonts w:cs="Times New Roman"/>
          <w:noProof/>
          <w:sz w:val="20"/>
        </w:rPr>
        <w:t xml:space="preserve"> </w:t>
      </w:r>
      <w:r w:rsidRPr="00422B92">
        <w:rPr>
          <w:rFonts w:cs="Times New Roman"/>
          <w:b/>
          <w:noProof/>
          <w:sz w:val="20"/>
        </w:rPr>
        <w:t>103</w:t>
      </w:r>
      <w:r w:rsidRPr="00422B92">
        <w:rPr>
          <w:rFonts w:cs="Times New Roman"/>
          <w:noProof/>
          <w:sz w:val="20"/>
        </w:rPr>
        <w:t>, 48-55, doi:10.1016/j.ygeno.2013.11.001 (2014).</w:t>
      </w:r>
      <w:bookmarkEnd w:id="20"/>
    </w:p>
    <w:p w14:paraId="08BF9ADF" w14:textId="77777777" w:rsidR="00422B92" w:rsidRPr="00422B92" w:rsidRDefault="00422B92" w:rsidP="00422B92">
      <w:pPr>
        <w:spacing w:after="312" w:line="240" w:lineRule="auto"/>
        <w:ind w:left="720" w:hanging="720"/>
        <w:rPr>
          <w:rFonts w:cs="Times New Roman"/>
          <w:noProof/>
          <w:sz w:val="20"/>
        </w:rPr>
      </w:pPr>
      <w:bookmarkStart w:id="21" w:name="_ENREF_19"/>
      <w:r w:rsidRPr="00422B92">
        <w:rPr>
          <w:rFonts w:cs="Times New Roman"/>
          <w:noProof/>
          <w:sz w:val="20"/>
        </w:rPr>
        <w:t>19</w:t>
      </w:r>
      <w:r w:rsidRPr="00422B92">
        <w:rPr>
          <w:rFonts w:cs="Times New Roman"/>
          <w:noProof/>
          <w:sz w:val="20"/>
        </w:rPr>
        <w:tab/>
        <w:t>Ge, R.</w:t>
      </w:r>
      <w:r w:rsidRPr="00422B92">
        <w:rPr>
          <w:rFonts w:cs="Times New Roman"/>
          <w:i/>
          <w:noProof/>
          <w:sz w:val="20"/>
        </w:rPr>
        <w:t xml:space="preserve"> et al.</w:t>
      </w:r>
      <w:r w:rsidRPr="00422B92">
        <w:rPr>
          <w:rFonts w:cs="Times New Roman"/>
          <w:noProof/>
          <w:sz w:val="20"/>
        </w:rPr>
        <w:t xml:space="preserve"> McTwo: a two-step feature selection algorithm based on maximal information coefficient. </w:t>
      </w:r>
      <w:r w:rsidRPr="00422B92">
        <w:rPr>
          <w:rFonts w:cs="Times New Roman"/>
          <w:i/>
          <w:noProof/>
          <w:sz w:val="20"/>
        </w:rPr>
        <w:t>BMC Bioinformatics</w:t>
      </w:r>
      <w:r w:rsidRPr="00422B92">
        <w:rPr>
          <w:rFonts w:cs="Times New Roman"/>
          <w:noProof/>
          <w:sz w:val="20"/>
        </w:rPr>
        <w:t xml:space="preserve"> </w:t>
      </w:r>
      <w:r w:rsidRPr="00422B92">
        <w:rPr>
          <w:rFonts w:cs="Times New Roman"/>
          <w:b/>
          <w:noProof/>
          <w:sz w:val="20"/>
        </w:rPr>
        <w:t>17</w:t>
      </w:r>
      <w:r w:rsidRPr="00422B92">
        <w:rPr>
          <w:rFonts w:cs="Times New Roman"/>
          <w:noProof/>
          <w:sz w:val="20"/>
        </w:rPr>
        <w:t>, 142, doi:10.1186/s12859-016-0990-0 (2016).</w:t>
      </w:r>
      <w:bookmarkEnd w:id="21"/>
    </w:p>
    <w:p w14:paraId="39A51DFA" w14:textId="77777777" w:rsidR="00422B92" w:rsidRPr="00422B92" w:rsidRDefault="00422B92" w:rsidP="00422B92">
      <w:pPr>
        <w:spacing w:after="312" w:line="240" w:lineRule="auto"/>
        <w:ind w:left="720" w:hanging="720"/>
        <w:rPr>
          <w:rFonts w:cs="Times New Roman"/>
          <w:noProof/>
          <w:sz w:val="20"/>
        </w:rPr>
      </w:pPr>
      <w:bookmarkStart w:id="22" w:name="_ENREF_20"/>
      <w:r w:rsidRPr="00422B92">
        <w:rPr>
          <w:rFonts w:cs="Times New Roman"/>
          <w:noProof/>
          <w:sz w:val="20"/>
        </w:rPr>
        <w:t>20</w:t>
      </w:r>
      <w:r w:rsidRPr="00422B92">
        <w:rPr>
          <w:rFonts w:cs="Times New Roman"/>
          <w:noProof/>
          <w:sz w:val="20"/>
        </w:rPr>
        <w:tab/>
        <w:t xml:space="preserve">Radovic, M., Ghalwash, M., Filipovic, N. &amp; Obradovic, Z. Minimum redundancy maximum relevance feature selection approach for temporal gene expression data. </w:t>
      </w:r>
      <w:r w:rsidRPr="00422B92">
        <w:rPr>
          <w:rFonts w:cs="Times New Roman"/>
          <w:i/>
          <w:noProof/>
          <w:sz w:val="20"/>
        </w:rPr>
        <w:t>BMC Bioinformatics</w:t>
      </w:r>
      <w:r w:rsidRPr="00422B92">
        <w:rPr>
          <w:rFonts w:cs="Times New Roman"/>
          <w:noProof/>
          <w:sz w:val="20"/>
        </w:rPr>
        <w:t xml:space="preserve"> </w:t>
      </w:r>
      <w:r w:rsidRPr="00422B92">
        <w:rPr>
          <w:rFonts w:cs="Times New Roman"/>
          <w:b/>
          <w:noProof/>
          <w:sz w:val="20"/>
        </w:rPr>
        <w:t>18</w:t>
      </w:r>
      <w:r w:rsidRPr="00422B92">
        <w:rPr>
          <w:rFonts w:cs="Times New Roman"/>
          <w:noProof/>
          <w:sz w:val="20"/>
        </w:rPr>
        <w:t>, 9, doi:10.1186/s12859-016-1423-9 (2017).</w:t>
      </w:r>
      <w:bookmarkEnd w:id="22"/>
    </w:p>
    <w:p w14:paraId="0E7BC5CF" w14:textId="77777777" w:rsidR="00422B92" w:rsidRPr="00422B92" w:rsidRDefault="00422B92" w:rsidP="00422B92">
      <w:pPr>
        <w:spacing w:after="312" w:line="240" w:lineRule="auto"/>
        <w:ind w:left="720" w:hanging="720"/>
        <w:rPr>
          <w:rFonts w:cs="Times New Roman"/>
          <w:noProof/>
          <w:sz w:val="20"/>
        </w:rPr>
      </w:pPr>
      <w:bookmarkStart w:id="23" w:name="_ENREF_21"/>
      <w:r w:rsidRPr="00422B92">
        <w:rPr>
          <w:rFonts w:cs="Times New Roman"/>
          <w:noProof/>
          <w:sz w:val="20"/>
        </w:rPr>
        <w:t>21</w:t>
      </w:r>
      <w:r w:rsidRPr="00422B92">
        <w:rPr>
          <w:rFonts w:cs="Times New Roman"/>
          <w:noProof/>
          <w:sz w:val="20"/>
        </w:rPr>
        <w:tab/>
        <w:t>Ciuculete, D. M.</w:t>
      </w:r>
      <w:r w:rsidRPr="00422B92">
        <w:rPr>
          <w:rFonts w:cs="Times New Roman"/>
          <w:i/>
          <w:noProof/>
          <w:sz w:val="20"/>
        </w:rPr>
        <w:t xml:space="preserve"> et al.</w:t>
      </w:r>
      <w:r w:rsidRPr="00422B92">
        <w:rPr>
          <w:rFonts w:cs="Times New Roman"/>
          <w:noProof/>
          <w:sz w:val="20"/>
        </w:rPr>
        <w:t xml:space="preserve"> A methylome-wide mQTL analysis reveals associations of methylation sites with GAD1 and HDAC3 SNPs and a general psychiatric risk score. </w:t>
      </w:r>
      <w:r w:rsidRPr="00422B92">
        <w:rPr>
          <w:rFonts w:cs="Times New Roman"/>
          <w:i/>
          <w:noProof/>
          <w:sz w:val="20"/>
        </w:rPr>
        <w:t>Transl Psychiatry</w:t>
      </w:r>
      <w:r w:rsidRPr="00422B92">
        <w:rPr>
          <w:rFonts w:cs="Times New Roman"/>
          <w:noProof/>
          <w:sz w:val="20"/>
        </w:rPr>
        <w:t xml:space="preserve"> </w:t>
      </w:r>
      <w:r w:rsidRPr="00422B92">
        <w:rPr>
          <w:rFonts w:cs="Times New Roman"/>
          <w:b/>
          <w:noProof/>
          <w:sz w:val="20"/>
        </w:rPr>
        <w:t>7</w:t>
      </w:r>
      <w:r w:rsidRPr="00422B92">
        <w:rPr>
          <w:rFonts w:cs="Times New Roman"/>
          <w:noProof/>
          <w:sz w:val="20"/>
        </w:rPr>
        <w:t>, e1002, doi:10.1038/tp.2016.275 (2017).</w:t>
      </w:r>
      <w:bookmarkEnd w:id="23"/>
    </w:p>
    <w:p w14:paraId="3D603C57" w14:textId="77777777" w:rsidR="00422B92" w:rsidRPr="00422B92" w:rsidRDefault="00422B92" w:rsidP="00422B92">
      <w:pPr>
        <w:spacing w:after="312" w:line="240" w:lineRule="auto"/>
        <w:ind w:left="720" w:hanging="720"/>
        <w:rPr>
          <w:rFonts w:cs="Times New Roman"/>
          <w:noProof/>
          <w:sz w:val="20"/>
        </w:rPr>
      </w:pPr>
      <w:bookmarkStart w:id="24" w:name="_ENREF_22"/>
      <w:r w:rsidRPr="00422B92">
        <w:rPr>
          <w:rFonts w:cs="Times New Roman"/>
          <w:noProof/>
          <w:sz w:val="20"/>
        </w:rPr>
        <w:t>22</w:t>
      </w:r>
      <w:r w:rsidRPr="00422B92">
        <w:rPr>
          <w:rFonts w:cs="Times New Roman"/>
          <w:noProof/>
          <w:sz w:val="20"/>
        </w:rPr>
        <w:tab/>
        <w:t>Lin, H.</w:t>
      </w:r>
      <w:r w:rsidRPr="00422B92">
        <w:rPr>
          <w:rFonts w:cs="Times New Roman"/>
          <w:i/>
          <w:noProof/>
          <w:sz w:val="20"/>
        </w:rPr>
        <w:t xml:space="preserve"> et al.</w:t>
      </w:r>
      <w:r w:rsidRPr="00422B92">
        <w:rPr>
          <w:rFonts w:cs="Times New Roman"/>
          <w:noProof/>
          <w:sz w:val="20"/>
        </w:rPr>
        <w:t xml:space="preserve"> Methylome-wide Association Study of Atrial Fibrillation in Framingham Heart Study. </w:t>
      </w:r>
      <w:r w:rsidRPr="00422B92">
        <w:rPr>
          <w:rFonts w:cs="Times New Roman"/>
          <w:i/>
          <w:noProof/>
          <w:sz w:val="20"/>
        </w:rPr>
        <w:t>Sci Rep</w:t>
      </w:r>
      <w:r w:rsidRPr="00422B92">
        <w:rPr>
          <w:rFonts w:cs="Times New Roman"/>
          <w:noProof/>
          <w:sz w:val="20"/>
        </w:rPr>
        <w:t xml:space="preserve"> </w:t>
      </w:r>
      <w:r w:rsidRPr="00422B92">
        <w:rPr>
          <w:rFonts w:cs="Times New Roman"/>
          <w:b/>
          <w:noProof/>
          <w:sz w:val="20"/>
        </w:rPr>
        <w:t>7</w:t>
      </w:r>
      <w:r w:rsidRPr="00422B92">
        <w:rPr>
          <w:rFonts w:cs="Times New Roman"/>
          <w:noProof/>
          <w:sz w:val="20"/>
        </w:rPr>
        <w:t>, 40377, doi:10.1038/srep40377 (2017).</w:t>
      </w:r>
      <w:bookmarkEnd w:id="24"/>
    </w:p>
    <w:p w14:paraId="2FF79A8A" w14:textId="77777777" w:rsidR="00422B92" w:rsidRPr="00422B92" w:rsidRDefault="00422B92" w:rsidP="00422B92">
      <w:pPr>
        <w:spacing w:after="312" w:line="240" w:lineRule="auto"/>
        <w:ind w:left="720" w:hanging="720"/>
        <w:rPr>
          <w:rFonts w:cs="Times New Roman"/>
          <w:noProof/>
          <w:sz w:val="20"/>
        </w:rPr>
      </w:pPr>
      <w:bookmarkStart w:id="25" w:name="_ENREF_23"/>
      <w:r w:rsidRPr="00422B92">
        <w:rPr>
          <w:rFonts w:cs="Times New Roman"/>
          <w:noProof/>
          <w:sz w:val="20"/>
        </w:rPr>
        <w:t>23</w:t>
      </w:r>
      <w:r w:rsidRPr="00422B92">
        <w:rPr>
          <w:rFonts w:cs="Times New Roman"/>
          <w:noProof/>
          <w:sz w:val="20"/>
        </w:rPr>
        <w:tab/>
        <w:t>Gardeux, V.</w:t>
      </w:r>
      <w:r w:rsidRPr="00422B92">
        <w:rPr>
          <w:rFonts w:cs="Times New Roman"/>
          <w:i/>
          <w:noProof/>
          <w:sz w:val="20"/>
        </w:rPr>
        <w:t xml:space="preserve"> et al.</w:t>
      </w:r>
      <w:r w:rsidRPr="00422B92">
        <w:rPr>
          <w:rFonts w:cs="Times New Roman"/>
          <w:noProof/>
          <w:sz w:val="20"/>
        </w:rPr>
        <w:t xml:space="preserve"> Computing molecular signatures as optima of a bi-objective function: method and application to prediction in oncogenomics. </w:t>
      </w:r>
      <w:r w:rsidRPr="00422B92">
        <w:rPr>
          <w:rFonts w:cs="Times New Roman"/>
          <w:i/>
          <w:noProof/>
          <w:sz w:val="20"/>
        </w:rPr>
        <w:t>Cancer Inform</w:t>
      </w:r>
      <w:r w:rsidRPr="00422B92">
        <w:rPr>
          <w:rFonts w:cs="Times New Roman"/>
          <w:noProof/>
          <w:sz w:val="20"/>
        </w:rPr>
        <w:t xml:space="preserve"> </w:t>
      </w:r>
      <w:r w:rsidRPr="00422B92">
        <w:rPr>
          <w:rFonts w:cs="Times New Roman"/>
          <w:b/>
          <w:noProof/>
          <w:sz w:val="20"/>
        </w:rPr>
        <w:t>14</w:t>
      </w:r>
      <w:r w:rsidRPr="00422B92">
        <w:rPr>
          <w:rFonts w:cs="Times New Roman"/>
          <w:noProof/>
          <w:sz w:val="20"/>
        </w:rPr>
        <w:t>, 33-45, doi:10.4137/CIN.S21111 (2015).</w:t>
      </w:r>
      <w:bookmarkEnd w:id="25"/>
    </w:p>
    <w:p w14:paraId="48F07E2B" w14:textId="77777777" w:rsidR="00422B92" w:rsidRPr="00422B92" w:rsidRDefault="00422B92" w:rsidP="00422B92">
      <w:pPr>
        <w:spacing w:after="312" w:line="240" w:lineRule="auto"/>
        <w:ind w:left="720" w:hanging="720"/>
        <w:rPr>
          <w:rFonts w:cs="Times New Roman"/>
          <w:noProof/>
          <w:sz w:val="20"/>
        </w:rPr>
      </w:pPr>
      <w:bookmarkStart w:id="26" w:name="_ENREF_24"/>
      <w:r w:rsidRPr="00422B92">
        <w:rPr>
          <w:rFonts w:cs="Times New Roman"/>
          <w:noProof/>
          <w:sz w:val="20"/>
        </w:rPr>
        <w:t>24</w:t>
      </w:r>
      <w:r w:rsidRPr="00422B92">
        <w:rPr>
          <w:rFonts w:cs="Times New Roman"/>
          <w:noProof/>
          <w:sz w:val="20"/>
        </w:rPr>
        <w:tab/>
        <w:t xml:space="preserve">Yu, L. &amp; Liu, H. Efficient feature selection via analysis of relevance and redundancy. </w:t>
      </w:r>
      <w:r w:rsidRPr="00422B92">
        <w:rPr>
          <w:rFonts w:cs="Times New Roman"/>
          <w:i/>
          <w:noProof/>
          <w:sz w:val="20"/>
        </w:rPr>
        <w:t>Journal of machine learning research</w:t>
      </w:r>
      <w:r w:rsidRPr="00422B92">
        <w:rPr>
          <w:rFonts w:cs="Times New Roman"/>
          <w:noProof/>
          <w:sz w:val="20"/>
        </w:rPr>
        <w:t xml:space="preserve"> </w:t>
      </w:r>
      <w:r w:rsidRPr="00422B92">
        <w:rPr>
          <w:rFonts w:cs="Times New Roman"/>
          <w:b/>
          <w:noProof/>
          <w:sz w:val="20"/>
        </w:rPr>
        <w:t>5</w:t>
      </w:r>
      <w:r w:rsidRPr="00422B92">
        <w:rPr>
          <w:rFonts w:cs="Times New Roman"/>
          <w:noProof/>
          <w:sz w:val="20"/>
        </w:rPr>
        <w:t>, 1205-1224 (2004).</w:t>
      </w:r>
      <w:bookmarkEnd w:id="26"/>
    </w:p>
    <w:p w14:paraId="4D250FE3" w14:textId="77777777" w:rsidR="00422B92" w:rsidRPr="00422B92" w:rsidRDefault="00422B92" w:rsidP="00422B92">
      <w:pPr>
        <w:spacing w:after="312" w:line="240" w:lineRule="auto"/>
        <w:ind w:left="720" w:hanging="720"/>
        <w:rPr>
          <w:rFonts w:cs="Times New Roman"/>
          <w:noProof/>
          <w:sz w:val="20"/>
        </w:rPr>
      </w:pPr>
      <w:bookmarkStart w:id="27" w:name="_ENREF_25"/>
      <w:r w:rsidRPr="00422B92">
        <w:rPr>
          <w:rFonts w:cs="Times New Roman"/>
          <w:noProof/>
          <w:sz w:val="20"/>
        </w:rPr>
        <w:t>25</w:t>
      </w:r>
      <w:r w:rsidRPr="00422B92">
        <w:rPr>
          <w:rFonts w:cs="Times New Roman"/>
          <w:noProof/>
          <w:sz w:val="20"/>
        </w:rPr>
        <w:tab/>
        <w:t xml:space="preserve">Chen, W., Ding, H., Feng, P., Lin, H. &amp; Chou, K. C. iACP: a sequence-based tool for identifying anticancer peptides. </w:t>
      </w:r>
      <w:r w:rsidRPr="00422B92">
        <w:rPr>
          <w:rFonts w:cs="Times New Roman"/>
          <w:i/>
          <w:noProof/>
          <w:sz w:val="20"/>
        </w:rPr>
        <w:t>Oncotarget</w:t>
      </w:r>
      <w:r w:rsidRPr="00422B92">
        <w:rPr>
          <w:rFonts w:cs="Times New Roman"/>
          <w:noProof/>
          <w:sz w:val="20"/>
        </w:rPr>
        <w:t xml:space="preserve"> </w:t>
      </w:r>
      <w:r w:rsidRPr="00422B92">
        <w:rPr>
          <w:rFonts w:cs="Times New Roman"/>
          <w:b/>
          <w:noProof/>
          <w:sz w:val="20"/>
        </w:rPr>
        <w:t>7</w:t>
      </w:r>
      <w:r w:rsidRPr="00422B92">
        <w:rPr>
          <w:rFonts w:cs="Times New Roman"/>
          <w:noProof/>
          <w:sz w:val="20"/>
        </w:rPr>
        <w:t>, 16895-16909, doi:10.18632/oncotarget.7815 (2016).</w:t>
      </w:r>
      <w:bookmarkEnd w:id="27"/>
    </w:p>
    <w:p w14:paraId="21DF5042" w14:textId="77777777" w:rsidR="00422B92" w:rsidRPr="00422B92" w:rsidRDefault="00422B92" w:rsidP="00422B92">
      <w:pPr>
        <w:spacing w:after="312" w:line="240" w:lineRule="auto"/>
        <w:ind w:left="720" w:hanging="720"/>
        <w:rPr>
          <w:rFonts w:cs="Times New Roman"/>
          <w:noProof/>
          <w:sz w:val="20"/>
        </w:rPr>
      </w:pPr>
      <w:bookmarkStart w:id="28" w:name="_ENREF_26"/>
      <w:r w:rsidRPr="00422B92">
        <w:rPr>
          <w:rFonts w:cs="Times New Roman"/>
          <w:noProof/>
          <w:sz w:val="20"/>
        </w:rPr>
        <w:t>26</w:t>
      </w:r>
      <w:r w:rsidRPr="00422B92">
        <w:rPr>
          <w:rFonts w:cs="Times New Roman"/>
          <w:noProof/>
          <w:sz w:val="20"/>
        </w:rPr>
        <w:tab/>
        <w:t xml:space="preserve">Zhou, F. &amp; Xu, Y. cBar: a computer program to distinguish plasmid-derived from chromosome-derived sequence fragments in metagenomics data. </w:t>
      </w:r>
      <w:r w:rsidRPr="00422B92">
        <w:rPr>
          <w:rFonts w:cs="Times New Roman"/>
          <w:i/>
          <w:noProof/>
          <w:sz w:val="20"/>
        </w:rPr>
        <w:t>Bioinformatics</w:t>
      </w:r>
      <w:r w:rsidRPr="00422B92">
        <w:rPr>
          <w:rFonts w:cs="Times New Roman"/>
          <w:noProof/>
          <w:sz w:val="20"/>
        </w:rPr>
        <w:t xml:space="preserve"> </w:t>
      </w:r>
      <w:r w:rsidRPr="00422B92">
        <w:rPr>
          <w:rFonts w:cs="Times New Roman"/>
          <w:b/>
          <w:noProof/>
          <w:sz w:val="20"/>
        </w:rPr>
        <w:t>26</w:t>
      </w:r>
      <w:r w:rsidRPr="00422B92">
        <w:rPr>
          <w:rFonts w:cs="Times New Roman"/>
          <w:noProof/>
          <w:sz w:val="20"/>
        </w:rPr>
        <w:t>, 2051-2052, doi:10.1093/bioinformatics/btq299 (2010).</w:t>
      </w:r>
      <w:bookmarkEnd w:id="28"/>
    </w:p>
    <w:p w14:paraId="0F16B0D2" w14:textId="77777777" w:rsidR="00422B92" w:rsidRPr="00422B92" w:rsidRDefault="00422B92" w:rsidP="00422B92">
      <w:pPr>
        <w:spacing w:after="312" w:line="240" w:lineRule="auto"/>
        <w:ind w:left="720" w:hanging="720"/>
        <w:rPr>
          <w:rFonts w:cs="Times New Roman"/>
          <w:noProof/>
          <w:sz w:val="20"/>
        </w:rPr>
      </w:pPr>
      <w:bookmarkStart w:id="29" w:name="_ENREF_27"/>
      <w:r w:rsidRPr="00422B92">
        <w:rPr>
          <w:rFonts w:cs="Times New Roman"/>
          <w:noProof/>
          <w:sz w:val="20"/>
        </w:rPr>
        <w:t>27</w:t>
      </w:r>
      <w:r w:rsidRPr="00422B92">
        <w:rPr>
          <w:rFonts w:cs="Times New Roman"/>
          <w:noProof/>
          <w:sz w:val="20"/>
        </w:rPr>
        <w:tab/>
        <w:t>Chapuis, J.</w:t>
      </w:r>
      <w:r w:rsidRPr="00422B92">
        <w:rPr>
          <w:rFonts w:cs="Times New Roman"/>
          <w:i/>
          <w:noProof/>
          <w:sz w:val="20"/>
        </w:rPr>
        <w:t xml:space="preserve"> et al.</w:t>
      </w:r>
      <w:r w:rsidRPr="00422B92">
        <w:rPr>
          <w:rFonts w:cs="Times New Roman"/>
          <w:noProof/>
          <w:sz w:val="20"/>
        </w:rPr>
        <w:t xml:space="preserve"> Genome-wide, high-content siRNA screening identifies the Alzheimer's genetic risk factor FERMT2 as a major modulator of APP metabolism. </w:t>
      </w:r>
      <w:r w:rsidRPr="00422B92">
        <w:rPr>
          <w:rFonts w:cs="Times New Roman"/>
          <w:i/>
          <w:noProof/>
          <w:sz w:val="20"/>
        </w:rPr>
        <w:t>Acta Neuropathol</w:t>
      </w:r>
      <w:r w:rsidRPr="00422B92">
        <w:rPr>
          <w:rFonts w:cs="Times New Roman"/>
          <w:noProof/>
          <w:sz w:val="20"/>
        </w:rPr>
        <w:t>, doi:10.1007/s00401-016-1652-z (2016).</w:t>
      </w:r>
      <w:bookmarkEnd w:id="29"/>
    </w:p>
    <w:p w14:paraId="748A2EA5" w14:textId="77777777" w:rsidR="00422B92" w:rsidRPr="00422B92" w:rsidRDefault="00422B92" w:rsidP="00422B92">
      <w:pPr>
        <w:spacing w:after="312" w:line="240" w:lineRule="auto"/>
        <w:ind w:left="720" w:hanging="720"/>
        <w:rPr>
          <w:rFonts w:cs="Times New Roman"/>
          <w:noProof/>
          <w:sz w:val="20"/>
        </w:rPr>
      </w:pPr>
      <w:bookmarkStart w:id="30" w:name="_ENREF_28"/>
      <w:r w:rsidRPr="00422B92">
        <w:rPr>
          <w:rFonts w:cs="Times New Roman"/>
          <w:noProof/>
          <w:sz w:val="20"/>
        </w:rPr>
        <w:t>28</w:t>
      </w:r>
      <w:r w:rsidRPr="00422B92">
        <w:rPr>
          <w:rFonts w:cs="Times New Roman"/>
          <w:noProof/>
          <w:sz w:val="20"/>
        </w:rPr>
        <w:tab/>
        <w:t>Shirahata, M.</w:t>
      </w:r>
      <w:r w:rsidRPr="00422B92">
        <w:rPr>
          <w:rFonts w:cs="Times New Roman"/>
          <w:i/>
          <w:noProof/>
          <w:sz w:val="20"/>
        </w:rPr>
        <w:t xml:space="preserve"> et al.</w:t>
      </w:r>
      <w:r w:rsidRPr="00422B92">
        <w:rPr>
          <w:rFonts w:cs="Times New Roman"/>
          <w:noProof/>
          <w:sz w:val="20"/>
        </w:rPr>
        <w:t xml:space="preserve"> Gene expression-based molecular diagnostic system for malignant gliomas is superior to histological diagnosis. </w:t>
      </w:r>
      <w:r w:rsidRPr="00422B92">
        <w:rPr>
          <w:rFonts w:cs="Times New Roman"/>
          <w:i/>
          <w:noProof/>
          <w:sz w:val="20"/>
        </w:rPr>
        <w:t>Clin Cancer Res</w:t>
      </w:r>
      <w:r w:rsidRPr="00422B92">
        <w:rPr>
          <w:rFonts w:cs="Times New Roman"/>
          <w:noProof/>
          <w:sz w:val="20"/>
        </w:rPr>
        <w:t xml:space="preserve"> </w:t>
      </w:r>
      <w:r w:rsidRPr="00422B92">
        <w:rPr>
          <w:rFonts w:cs="Times New Roman"/>
          <w:b/>
          <w:noProof/>
          <w:sz w:val="20"/>
        </w:rPr>
        <w:t>13</w:t>
      </w:r>
      <w:r w:rsidRPr="00422B92">
        <w:rPr>
          <w:rFonts w:cs="Times New Roman"/>
          <w:noProof/>
          <w:sz w:val="20"/>
        </w:rPr>
        <w:t>, 7341-7356, doi:10.1158/1078-0432.CCR-06-2789 (2007).</w:t>
      </w:r>
      <w:bookmarkEnd w:id="30"/>
    </w:p>
    <w:p w14:paraId="742C5F48" w14:textId="77777777" w:rsidR="00422B92" w:rsidRPr="00422B92" w:rsidRDefault="00422B92" w:rsidP="00422B92">
      <w:pPr>
        <w:spacing w:after="312" w:line="240" w:lineRule="auto"/>
        <w:ind w:left="720" w:hanging="720"/>
        <w:rPr>
          <w:rFonts w:cs="Times New Roman"/>
          <w:noProof/>
          <w:sz w:val="20"/>
        </w:rPr>
      </w:pPr>
      <w:bookmarkStart w:id="31" w:name="_ENREF_29"/>
      <w:r w:rsidRPr="00422B92">
        <w:rPr>
          <w:rFonts w:cs="Times New Roman"/>
          <w:noProof/>
          <w:sz w:val="20"/>
        </w:rPr>
        <w:t>29</w:t>
      </w:r>
      <w:r w:rsidRPr="00422B92">
        <w:rPr>
          <w:rFonts w:cs="Times New Roman"/>
          <w:noProof/>
          <w:sz w:val="20"/>
        </w:rPr>
        <w:tab/>
        <w:t xml:space="preserve">Dash, M. &amp; Liu, H. Feature selection for classification. </w:t>
      </w:r>
      <w:r w:rsidRPr="00422B92">
        <w:rPr>
          <w:rFonts w:cs="Times New Roman"/>
          <w:i/>
          <w:noProof/>
          <w:sz w:val="20"/>
        </w:rPr>
        <w:t>Intelligent data analysis</w:t>
      </w:r>
      <w:r w:rsidRPr="00422B92">
        <w:rPr>
          <w:rFonts w:cs="Times New Roman"/>
          <w:noProof/>
          <w:sz w:val="20"/>
        </w:rPr>
        <w:t xml:space="preserve"> </w:t>
      </w:r>
      <w:r w:rsidRPr="00422B92">
        <w:rPr>
          <w:rFonts w:cs="Times New Roman"/>
          <w:b/>
          <w:noProof/>
          <w:sz w:val="20"/>
        </w:rPr>
        <w:t>1</w:t>
      </w:r>
      <w:r w:rsidRPr="00422B92">
        <w:rPr>
          <w:rFonts w:cs="Times New Roman"/>
          <w:noProof/>
          <w:sz w:val="20"/>
        </w:rPr>
        <w:t>, 131-156 (1997).</w:t>
      </w:r>
      <w:bookmarkEnd w:id="31"/>
    </w:p>
    <w:p w14:paraId="65504A5C" w14:textId="77777777" w:rsidR="00422B92" w:rsidRPr="00422B92" w:rsidRDefault="00422B92" w:rsidP="00422B92">
      <w:pPr>
        <w:spacing w:after="312" w:line="240" w:lineRule="auto"/>
        <w:ind w:left="720" w:hanging="720"/>
        <w:rPr>
          <w:rFonts w:cs="Times New Roman"/>
          <w:noProof/>
          <w:sz w:val="20"/>
        </w:rPr>
      </w:pPr>
      <w:bookmarkStart w:id="32" w:name="_ENREF_30"/>
      <w:r w:rsidRPr="00422B92">
        <w:rPr>
          <w:rFonts w:cs="Times New Roman"/>
          <w:noProof/>
          <w:sz w:val="20"/>
        </w:rPr>
        <w:t>30</w:t>
      </w:r>
      <w:r w:rsidRPr="00422B92">
        <w:rPr>
          <w:rFonts w:cs="Times New Roman"/>
          <w:noProof/>
          <w:sz w:val="20"/>
        </w:rPr>
        <w:tab/>
        <w:t xml:space="preserve">Guyon, I. &amp; Elisseeff, A. An introduction to variable and feature selection. </w:t>
      </w:r>
      <w:r w:rsidRPr="00422B92">
        <w:rPr>
          <w:rFonts w:cs="Times New Roman"/>
          <w:i/>
          <w:noProof/>
          <w:sz w:val="20"/>
        </w:rPr>
        <w:t>The Journal of Machine Learning Research</w:t>
      </w:r>
      <w:r w:rsidRPr="00422B92">
        <w:rPr>
          <w:rFonts w:cs="Times New Roman"/>
          <w:noProof/>
          <w:sz w:val="20"/>
        </w:rPr>
        <w:t xml:space="preserve"> </w:t>
      </w:r>
      <w:r w:rsidRPr="00422B92">
        <w:rPr>
          <w:rFonts w:cs="Times New Roman"/>
          <w:b/>
          <w:noProof/>
          <w:sz w:val="20"/>
        </w:rPr>
        <w:t>3</w:t>
      </w:r>
      <w:r w:rsidRPr="00422B92">
        <w:rPr>
          <w:rFonts w:cs="Times New Roman"/>
          <w:noProof/>
          <w:sz w:val="20"/>
        </w:rPr>
        <w:t>, 1157-1182 (2003).</w:t>
      </w:r>
      <w:bookmarkEnd w:id="32"/>
    </w:p>
    <w:p w14:paraId="54419957" w14:textId="77777777" w:rsidR="00422B92" w:rsidRPr="00422B92" w:rsidRDefault="00422B92" w:rsidP="00422B92">
      <w:pPr>
        <w:spacing w:after="312" w:line="240" w:lineRule="auto"/>
        <w:ind w:left="720" w:hanging="720"/>
        <w:rPr>
          <w:rFonts w:cs="Times New Roman"/>
          <w:noProof/>
          <w:sz w:val="20"/>
        </w:rPr>
      </w:pPr>
      <w:bookmarkStart w:id="33" w:name="_ENREF_31"/>
      <w:r w:rsidRPr="00422B92">
        <w:rPr>
          <w:rFonts w:cs="Times New Roman"/>
          <w:noProof/>
          <w:sz w:val="20"/>
        </w:rPr>
        <w:t>31</w:t>
      </w:r>
      <w:r w:rsidRPr="00422B92">
        <w:rPr>
          <w:rFonts w:cs="Times New Roman"/>
          <w:noProof/>
          <w:sz w:val="20"/>
        </w:rPr>
        <w:tab/>
        <w:t xml:space="preserve">Liu, H. &amp; Yu, L. Toward integrating feature selection algorithms for classification and clustering. </w:t>
      </w:r>
      <w:r w:rsidRPr="00422B92">
        <w:rPr>
          <w:rFonts w:cs="Times New Roman"/>
          <w:i/>
          <w:noProof/>
          <w:sz w:val="20"/>
        </w:rPr>
        <w:t>Knowledge and Data Engineering, IEEE Transactions on</w:t>
      </w:r>
      <w:r w:rsidRPr="00422B92">
        <w:rPr>
          <w:rFonts w:cs="Times New Roman"/>
          <w:noProof/>
          <w:sz w:val="20"/>
        </w:rPr>
        <w:t xml:space="preserve"> </w:t>
      </w:r>
      <w:r w:rsidRPr="00422B92">
        <w:rPr>
          <w:rFonts w:cs="Times New Roman"/>
          <w:b/>
          <w:noProof/>
          <w:sz w:val="20"/>
        </w:rPr>
        <w:t>17</w:t>
      </w:r>
      <w:r w:rsidRPr="00422B92">
        <w:rPr>
          <w:rFonts w:cs="Times New Roman"/>
          <w:noProof/>
          <w:sz w:val="20"/>
        </w:rPr>
        <w:t>, 491-502 (2005).</w:t>
      </w:r>
      <w:bookmarkEnd w:id="33"/>
    </w:p>
    <w:p w14:paraId="73A48A59" w14:textId="77777777" w:rsidR="00422B92" w:rsidRPr="00422B92" w:rsidRDefault="00422B92" w:rsidP="00422B92">
      <w:pPr>
        <w:spacing w:after="312" w:line="240" w:lineRule="auto"/>
        <w:ind w:left="720" w:hanging="720"/>
        <w:rPr>
          <w:rFonts w:cs="Times New Roman"/>
          <w:noProof/>
          <w:sz w:val="20"/>
        </w:rPr>
      </w:pPr>
      <w:bookmarkStart w:id="34" w:name="_ENREF_32"/>
      <w:r w:rsidRPr="00422B92">
        <w:rPr>
          <w:rFonts w:cs="Times New Roman"/>
          <w:noProof/>
          <w:sz w:val="20"/>
        </w:rPr>
        <w:t>32</w:t>
      </w:r>
      <w:r w:rsidRPr="00422B92">
        <w:rPr>
          <w:rFonts w:cs="Times New Roman"/>
          <w:noProof/>
          <w:sz w:val="20"/>
        </w:rPr>
        <w:tab/>
        <w:t xml:space="preserve">Baldi, P. &amp; Long, A. D. A Bayesian framework for the analysis of microarray expression data: regularized t -test and statistical inferences of gene changes. </w:t>
      </w:r>
      <w:r w:rsidRPr="00422B92">
        <w:rPr>
          <w:rFonts w:cs="Times New Roman"/>
          <w:i/>
          <w:noProof/>
          <w:sz w:val="20"/>
        </w:rPr>
        <w:t>Bioinformatics</w:t>
      </w:r>
      <w:r w:rsidRPr="00422B92">
        <w:rPr>
          <w:rFonts w:cs="Times New Roman"/>
          <w:noProof/>
          <w:sz w:val="20"/>
        </w:rPr>
        <w:t xml:space="preserve"> </w:t>
      </w:r>
      <w:r w:rsidRPr="00422B92">
        <w:rPr>
          <w:rFonts w:cs="Times New Roman"/>
          <w:b/>
          <w:noProof/>
          <w:sz w:val="20"/>
        </w:rPr>
        <w:t>17</w:t>
      </w:r>
      <w:r w:rsidRPr="00422B92">
        <w:rPr>
          <w:rFonts w:cs="Times New Roman"/>
          <w:noProof/>
          <w:sz w:val="20"/>
        </w:rPr>
        <w:t>, 509-519 (2001).</w:t>
      </w:r>
      <w:bookmarkEnd w:id="34"/>
    </w:p>
    <w:p w14:paraId="0A5C802E" w14:textId="77777777" w:rsidR="00422B92" w:rsidRPr="00422B92" w:rsidRDefault="00422B92" w:rsidP="00422B92">
      <w:pPr>
        <w:spacing w:after="312" w:line="240" w:lineRule="auto"/>
        <w:ind w:left="720" w:hanging="720"/>
        <w:rPr>
          <w:rFonts w:cs="Times New Roman"/>
          <w:noProof/>
          <w:sz w:val="20"/>
        </w:rPr>
      </w:pPr>
      <w:bookmarkStart w:id="35" w:name="_ENREF_33"/>
      <w:r w:rsidRPr="00422B92">
        <w:rPr>
          <w:rFonts w:cs="Times New Roman"/>
          <w:noProof/>
          <w:sz w:val="20"/>
        </w:rPr>
        <w:t>33</w:t>
      </w:r>
      <w:r w:rsidRPr="00422B92">
        <w:rPr>
          <w:rFonts w:cs="Times New Roman"/>
          <w:noProof/>
          <w:sz w:val="20"/>
        </w:rPr>
        <w:tab/>
        <w:t xml:space="preserve">Guyon, I. &amp; Elisseeff, A. An introduction to variable and feature selection. </w:t>
      </w:r>
      <w:r w:rsidRPr="00422B92">
        <w:rPr>
          <w:rFonts w:cs="Times New Roman"/>
          <w:i/>
          <w:noProof/>
          <w:sz w:val="20"/>
        </w:rPr>
        <w:t>Journal of machine learning research</w:t>
      </w:r>
      <w:r w:rsidRPr="00422B92">
        <w:rPr>
          <w:rFonts w:cs="Times New Roman"/>
          <w:noProof/>
          <w:sz w:val="20"/>
        </w:rPr>
        <w:t xml:space="preserve"> </w:t>
      </w:r>
      <w:r w:rsidRPr="00422B92">
        <w:rPr>
          <w:rFonts w:cs="Times New Roman"/>
          <w:b/>
          <w:noProof/>
          <w:sz w:val="20"/>
        </w:rPr>
        <w:t>3</w:t>
      </w:r>
      <w:r w:rsidRPr="00422B92">
        <w:rPr>
          <w:rFonts w:cs="Times New Roman"/>
          <w:noProof/>
          <w:sz w:val="20"/>
        </w:rPr>
        <w:t>, 1157-1182 (2003).</w:t>
      </w:r>
      <w:bookmarkEnd w:id="35"/>
    </w:p>
    <w:p w14:paraId="19AE2454" w14:textId="77777777" w:rsidR="00422B92" w:rsidRPr="00422B92" w:rsidRDefault="00422B92" w:rsidP="00422B92">
      <w:pPr>
        <w:spacing w:after="312" w:line="240" w:lineRule="auto"/>
        <w:ind w:left="720" w:hanging="720"/>
        <w:rPr>
          <w:rFonts w:cs="Times New Roman"/>
          <w:noProof/>
          <w:sz w:val="20"/>
        </w:rPr>
      </w:pPr>
      <w:bookmarkStart w:id="36" w:name="_ENREF_34"/>
      <w:r w:rsidRPr="00422B92">
        <w:rPr>
          <w:rFonts w:cs="Times New Roman"/>
          <w:noProof/>
          <w:sz w:val="20"/>
        </w:rPr>
        <w:t>34</w:t>
      </w:r>
      <w:r w:rsidRPr="00422B92">
        <w:rPr>
          <w:rFonts w:cs="Times New Roman"/>
          <w:noProof/>
          <w:sz w:val="20"/>
        </w:rPr>
        <w:tab/>
        <w:t>Liu, W. M.</w:t>
      </w:r>
      <w:r w:rsidRPr="00422B92">
        <w:rPr>
          <w:rFonts w:cs="Times New Roman"/>
          <w:i/>
          <w:noProof/>
          <w:sz w:val="20"/>
        </w:rPr>
        <w:t xml:space="preserve"> et al.</w:t>
      </w:r>
      <w:r w:rsidRPr="00422B92">
        <w:rPr>
          <w:rFonts w:cs="Times New Roman"/>
          <w:noProof/>
          <w:sz w:val="20"/>
        </w:rPr>
        <w:t xml:space="preserve"> Analysis of high density expression microarrays with signed-rank call algorithms. </w:t>
      </w:r>
      <w:r w:rsidRPr="00422B92">
        <w:rPr>
          <w:rFonts w:cs="Times New Roman"/>
          <w:i/>
          <w:noProof/>
          <w:sz w:val="20"/>
        </w:rPr>
        <w:t>Bioinformatics</w:t>
      </w:r>
      <w:r w:rsidRPr="00422B92">
        <w:rPr>
          <w:rFonts w:cs="Times New Roman"/>
          <w:noProof/>
          <w:sz w:val="20"/>
        </w:rPr>
        <w:t xml:space="preserve"> </w:t>
      </w:r>
      <w:r w:rsidRPr="00422B92">
        <w:rPr>
          <w:rFonts w:cs="Times New Roman"/>
          <w:b/>
          <w:noProof/>
          <w:sz w:val="20"/>
        </w:rPr>
        <w:t>18</w:t>
      </w:r>
      <w:r w:rsidRPr="00422B92">
        <w:rPr>
          <w:rFonts w:cs="Times New Roman"/>
          <w:noProof/>
          <w:sz w:val="20"/>
        </w:rPr>
        <w:t>, 1593-1599 (2002).</w:t>
      </w:r>
      <w:bookmarkEnd w:id="36"/>
    </w:p>
    <w:p w14:paraId="48B46629" w14:textId="77777777" w:rsidR="00422B92" w:rsidRPr="00422B92" w:rsidRDefault="00422B92" w:rsidP="00422B92">
      <w:pPr>
        <w:spacing w:after="312" w:line="240" w:lineRule="auto"/>
        <w:ind w:left="720" w:hanging="720"/>
        <w:rPr>
          <w:rFonts w:cs="Times New Roman"/>
          <w:noProof/>
          <w:sz w:val="20"/>
        </w:rPr>
      </w:pPr>
      <w:bookmarkStart w:id="37" w:name="_ENREF_35"/>
      <w:r w:rsidRPr="00422B92">
        <w:rPr>
          <w:rFonts w:cs="Times New Roman"/>
          <w:noProof/>
          <w:sz w:val="20"/>
        </w:rPr>
        <w:t>35</w:t>
      </w:r>
      <w:r w:rsidRPr="00422B92">
        <w:rPr>
          <w:rFonts w:cs="Times New Roman"/>
          <w:noProof/>
          <w:sz w:val="20"/>
        </w:rPr>
        <w:tab/>
        <w:t xml:space="preserve">Kohavi, R. &amp; John, G. H. Wrappers for feature subset selection. </w:t>
      </w:r>
      <w:r w:rsidRPr="00422B92">
        <w:rPr>
          <w:rFonts w:cs="Times New Roman"/>
          <w:i/>
          <w:noProof/>
          <w:sz w:val="20"/>
        </w:rPr>
        <w:t>Artificial intelligence</w:t>
      </w:r>
      <w:r w:rsidRPr="00422B92">
        <w:rPr>
          <w:rFonts w:cs="Times New Roman"/>
          <w:noProof/>
          <w:sz w:val="20"/>
        </w:rPr>
        <w:t xml:space="preserve"> </w:t>
      </w:r>
      <w:r w:rsidRPr="00422B92">
        <w:rPr>
          <w:rFonts w:cs="Times New Roman"/>
          <w:b/>
          <w:noProof/>
          <w:sz w:val="20"/>
        </w:rPr>
        <w:t>97</w:t>
      </w:r>
      <w:r w:rsidRPr="00422B92">
        <w:rPr>
          <w:rFonts w:cs="Times New Roman"/>
          <w:noProof/>
          <w:sz w:val="20"/>
        </w:rPr>
        <w:t>, 273-324 (1997).</w:t>
      </w:r>
      <w:bookmarkEnd w:id="37"/>
    </w:p>
    <w:p w14:paraId="4BBFFCD9" w14:textId="77777777" w:rsidR="00422B92" w:rsidRPr="00422B92" w:rsidRDefault="00422B92" w:rsidP="00422B92">
      <w:pPr>
        <w:spacing w:after="312" w:line="240" w:lineRule="auto"/>
        <w:ind w:left="720" w:hanging="720"/>
        <w:rPr>
          <w:rFonts w:cs="Times New Roman"/>
          <w:noProof/>
          <w:sz w:val="20"/>
        </w:rPr>
      </w:pPr>
      <w:bookmarkStart w:id="38" w:name="_ENREF_36"/>
      <w:r w:rsidRPr="00422B92">
        <w:rPr>
          <w:rFonts w:cs="Times New Roman"/>
          <w:noProof/>
          <w:sz w:val="20"/>
        </w:rPr>
        <w:t>36</w:t>
      </w:r>
      <w:r w:rsidRPr="00422B92">
        <w:rPr>
          <w:rFonts w:cs="Times New Roman"/>
          <w:noProof/>
          <w:sz w:val="20"/>
        </w:rPr>
        <w:tab/>
        <w:t>Shipp, M. A.</w:t>
      </w:r>
      <w:r w:rsidRPr="00422B92">
        <w:rPr>
          <w:rFonts w:cs="Times New Roman"/>
          <w:i/>
          <w:noProof/>
          <w:sz w:val="20"/>
        </w:rPr>
        <w:t xml:space="preserve"> et al.</w:t>
      </w:r>
      <w:r w:rsidRPr="00422B92">
        <w:rPr>
          <w:rFonts w:cs="Times New Roman"/>
          <w:noProof/>
          <w:sz w:val="20"/>
        </w:rPr>
        <w:t xml:space="preserve"> Diffuse large B-cell lymphoma outcome prediction by gene-expression profiling and supervised machine learning. </w:t>
      </w:r>
      <w:r w:rsidRPr="00422B92">
        <w:rPr>
          <w:rFonts w:cs="Times New Roman"/>
          <w:i/>
          <w:noProof/>
          <w:sz w:val="20"/>
        </w:rPr>
        <w:t>Nat Med</w:t>
      </w:r>
      <w:r w:rsidRPr="00422B92">
        <w:rPr>
          <w:rFonts w:cs="Times New Roman"/>
          <w:noProof/>
          <w:sz w:val="20"/>
        </w:rPr>
        <w:t xml:space="preserve"> </w:t>
      </w:r>
      <w:r w:rsidRPr="00422B92">
        <w:rPr>
          <w:rFonts w:cs="Times New Roman"/>
          <w:b/>
          <w:noProof/>
          <w:sz w:val="20"/>
        </w:rPr>
        <w:t>8</w:t>
      </w:r>
      <w:r w:rsidRPr="00422B92">
        <w:rPr>
          <w:rFonts w:cs="Times New Roman"/>
          <w:noProof/>
          <w:sz w:val="20"/>
        </w:rPr>
        <w:t>, 68-74, doi:10.1038/nm0102-68 (2002).</w:t>
      </w:r>
      <w:bookmarkEnd w:id="38"/>
    </w:p>
    <w:p w14:paraId="1F53F563" w14:textId="77777777" w:rsidR="00422B92" w:rsidRPr="00422B92" w:rsidRDefault="00422B92" w:rsidP="00422B92">
      <w:pPr>
        <w:spacing w:after="312" w:line="240" w:lineRule="auto"/>
        <w:ind w:left="720" w:hanging="720"/>
        <w:rPr>
          <w:rFonts w:cs="Times New Roman"/>
          <w:noProof/>
          <w:sz w:val="20"/>
        </w:rPr>
      </w:pPr>
      <w:bookmarkStart w:id="39" w:name="_ENREF_37"/>
      <w:r w:rsidRPr="00422B92">
        <w:rPr>
          <w:rFonts w:cs="Times New Roman"/>
          <w:noProof/>
          <w:sz w:val="20"/>
        </w:rPr>
        <w:t>37</w:t>
      </w:r>
      <w:r w:rsidRPr="00422B92">
        <w:rPr>
          <w:rFonts w:cs="Times New Roman"/>
          <w:noProof/>
          <w:sz w:val="20"/>
        </w:rPr>
        <w:tab/>
        <w:t>Singh, D.</w:t>
      </w:r>
      <w:r w:rsidRPr="00422B92">
        <w:rPr>
          <w:rFonts w:cs="Times New Roman"/>
          <w:i/>
          <w:noProof/>
          <w:sz w:val="20"/>
        </w:rPr>
        <w:t xml:space="preserve"> et al.</w:t>
      </w:r>
      <w:r w:rsidRPr="00422B92">
        <w:rPr>
          <w:rFonts w:cs="Times New Roman"/>
          <w:noProof/>
          <w:sz w:val="20"/>
        </w:rPr>
        <w:t xml:space="preserve"> Gene expression correlates of clinical prostate cancer behavior. </w:t>
      </w:r>
      <w:r w:rsidRPr="00422B92">
        <w:rPr>
          <w:rFonts w:cs="Times New Roman"/>
          <w:i/>
          <w:noProof/>
          <w:sz w:val="20"/>
        </w:rPr>
        <w:t>Cancer Cell</w:t>
      </w:r>
      <w:r w:rsidRPr="00422B92">
        <w:rPr>
          <w:rFonts w:cs="Times New Roman"/>
          <w:noProof/>
          <w:sz w:val="20"/>
        </w:rPr>
        <w:t xml:space="preserve"> </w:t>
      </w:r>
      <w:r w:rsidRPr="00422B92">
        <w:rPr>
          <w:rFonts w:cs="Times New Roman"/>
          <w:b/>
          <w:noProof/>
          <w:sz w:val="20"/>
        </w:rPr>
        <w:t>1</w:t>
      </w:r>
      <w:r w:rsidRPr="00422B92">
        <w:rPr>
          <w:rFonts w:cs="Times New Roman"/>
          <w:noProof/>
          <w:sz w:val="20"/>
        </w:rPr>
        <w:t>, 203-209 (2002).</w:t>
      </w:r>
      <w:bookmarkEnd w:id="39"/>
    </w:p>
    <w:p w14:paraId="72F9A7A9" w14:textId="77777777" w:rsidR="00422B92" w:rsidRPr="00422B92" w:rsidRDefault="00422B92" w:rsidP="00422B92">
      <w:pPr>
        <w:spacing w:after="312" w:line="240" w:lineRule="auto"/>
        <w:ind w:left="720" w:hanging="720"/>
        <w:rPr>
          <w:rFonts w:cs="Times New Roman"/>
          <w:noProof/>
          <w:sz w:val="20"/>
        </w:rPr>
      </w:pPr>
      <w:bookmarkStart w:id="40" w:name="_ENREF_38"/>
      <w:r w:rsidRPr="00422B92">
        <w:rPr>
          <w:rFonts w:cs="Times New Roman"/>
          <w:noProof/>
          <w:sz w:val="20"/>
        </w:rPr>
        <w:t>38</w:t>
      </w:r>
      <w:r w:rsidRPr="00422B92">
        <w:rPr>
          <w:rFonts w:cs="Times New Roman"/>
          <w:noProof/>
          <w:sz w:val="20"/>
        </w:rPr>
        <w:tab/>
        <w:t>Chiaretti, S.</w:t>
      </w:r>
      <w:r w:rsidRPr="00422B92">
        <w:rPr>
          <w:rFonts w:cs="Times New Roman"/>
          <w:i/>
          <w:noProof/>
          <w:sz w:val="20"/>
        </w:rPr>
        <w:t xml:space="preserve"> et al.</w:t>
      </w:r>
      <w:r w:rsidRPr="00422B92">
        <w:rPr>
          <w:rFonts w:cs="Times New Roman"/>
          <w:noProof/>
          <w:sz w:val="20"/>
        </w:rPr>
        <w:t xml:space="preserve"> Gene expression profile of adult T-cell acute lymphocytic leukemia identifies distinct subsets of patients with different response to therapy and survival. </w:t>
      </w:r>
      <w:r w:rsidRPr="00422B92">
        <w:rPr>
          <w:rFonts w:cs="Times New Roman"/>
          <w:i/>
          <w:noProof/>
          <w:sz w:val="20"/>
        </w:rPr>
        <w:t>Blood</w:t>
      </w:r>
      <w:r w:rsidRPr="00422B92">
        <w:rPr>
          <w:rFonts w:cs="Times New Roman"/>
          <w:noProof/>
          <w:sz w:val="20"/>
        </w:rPr>
        <w:t xml:space="preserve"> </w:t>
      </w:r>
      <w:r w:rsidRPr="00422B92">
        <w:rPr>
          <w:rFonts w:cs="Times New Roman"/>
          <w:b/>
          <w:noProof/>
          <w:sz w:val="20"/>
        </w:rPr>
        <w:t>103</w:t>
      </w:r>
      <w:r w:rsidRPr="00422B92">
        <w:rPr>
          <w:rFonts w:cs="Times New Roman"/>
          <w:noProof/>
          <w:sz w:val="20"/>
        </w:rPr>
        <w:t>, 2771-2778, doi:10.1182/blood-2003-09-3243 (2004).</w:t>
      </w:r>
      <w:bookmarkEnd w:id="40"/>
    </w:p>
    <w:p w14:paraId="6EA1F048" w14:textId="77777777" w:rsidR="00422B92" w:rsidRPr="00422B92" w:rsidRDefault="00422B92" w:rsidP="00422B92">
      <w:pPr>
        <w:spacing w:after="312" w:line="240" w:lineRule="auto"/>
        <w:ind w:left="720" w:hanging="720"/>
        <w:rPr>
          <w:rFonts w:cs="Times New Roman"/>
          <w:noProof/>
          <w:sz w:val="20"/>
        </w:rPr>
      </w:pPr>
      <w:bookmarkStart w:id="41" w:name="_ENREF_39"/>
      <w:r w:rsidRPr="00422B92">
        <w:rPr>
          <w:rFonts w:cs="Times New Roman"/>
          <w:noProof/>
          <w:sz w:val="20"/>
        </w:rPr>
        <w:t>39</w:t>
      </w:r>
      <w:r w:rsidRPr="00422B92">
        <w:rPr>
          <w:rFonts w:cs="Times New Roman"/>
          <w:noProof/>
          <w:sz w:val="20"/>
        </w:rPr>
        <w:tab/>
        <w:t>Pomeroy, S. L.</w:t>
      </w:r>
      <w:r w:rsidRPr="00422B92">
        <w:rPr>
          <w:rFonts w:cs="Times New Roman"/>
          <w:i/>
          <w:noProof/>
          <w:sz w:val="20"/>
        </w:rPr>
        <w:t xml:space="preserve"> et al.</w:t>
      </w:r>
      <w:r w:rsidRPr="00422B92">
        <w:rPr>
          <w:rFonts w:cs="Times New Roman"/>
          <w:noProof/>
          <w:sz w:val="20"/>
        </w:rPr>
        <w:t xml:space="preserve"> Prediction of central nervous system embryonal tumour outcome based on gene expression. </w:t>
      </w:r>
      <w:r w:rsidRPr="00422B92">
        <w:rPr>
          <w:rFonts w:cs="Times New Roman"/>
          <w:i/>
          <w:noProof/>
          <w:sz w:val="20"/>
        </w:rPr>
        <w:t>Nature</w:t>
      </w:r>
      <w:r w:rsidRPr="00422B92">
        <w:rPr>
          <w:rFonts w:cs="Times New Roman"/>
          <w:noProof/>
          <w:sz w:val="20"/>
        </w:rPr>
        <w:t xml:space="preserve"> </w:t>
      </w:r>
      <w:r w:rsidRPr="00422B92">
        <w:rPr>
          <w:rFonts w:cs="Times New Roman"/>
          <w:b/>
          <w:noProof/>
          <w:sz w:val="20"/>
        </w:rPr>
        <w:t>415</w:t>
      </w:r>
      <w:r w:rsidRPr="00422B92">
        <w:rPr>
          <w:rFonts w:cs="Times New Roman"/>
          <w:noProof/>
          <w:sz w:val="20"/>
        </w:rPr>
        <w:t>, 436-442, doi:10.1038/415436a (2002).</w:t>
      </w:r>
      <w:bookmarkEnd w:id="41"/>
    </w:p>
    <w:p w14:paraId="558BFDF4" w14:textId="77777777" w:rsidR="00422B92" w:rsidRPr="00422B92" w:rsidRDefault="00422B92" w:rsidP="00422B92">
      <w:pPr>
        <w:spacing w:after="312" w:line="240" w:lineRule="auto"/>
        <w:ind w:left="720" w:hanging="720"/>
        <w:rPr>
          <w:rFonts w:cs="Times New Roman"/>
          <w:noProof/>
          <w:sz w:val="20"/>
        </w:rPr>
      </w:pPr>
      <w:bookmarkStart w:id="42" w:name="_ENREF_40"/>
      <w:r w:rsidRPr="00422B92">
        <w:rPr>
          <w:rFonts w:cs="Times New Roman"/>
          <w:noProof/>
          <w:sz w:val="20"/>
        </w:rPr>
        <w:t>40</w:t>
      </w:r>
      <w:r w:rsidRPr="00422B92">
        <w:rPr>
          <w:rFonts w:cs="Times New Roman"/>
          <w:noProof/>
          <w:sz w:val="20"/>
        </w:rPr>
        <w:tab/>
        <w:t>Alizadeh, A. A.</w:t>
      </w:r>
      <w:r w:rsidRPr="00422B92">
        <w:rPr>
          <w:rFonts w:cs="Times New Roman"/>
          <w:i/>
          <w:noProof/>
          <w:sz w:val="20"/>
        </w:rPr>
        <w:t xml:space="preserve"> et al.</w:t>
      </w:r>
      <w:r w:rsidRPr="00422B92">
        <w:rPr>
          <w:rFonts w:cs="Times New Roman"/>
          <w:noProof/>
          <w:sz w:val="20"/>
        </w:rPr>
        <w:t xml:space="preserve"> Distinct types of diffuse large B-cell lymphoma identified by gene expression profiling. </w:t>
      </w:r>
      <w:r w:rsidRPr="00422B92">
        <w:rPr>
          <w:rFonts w:cs="Times New Roman"/>
          <w:i/>
          <w:noProof/>
          <w:sz w:val="20"/>
        </w:rPr>
        <w:t>Nature</w:t>
      </w:r>
      <w:r w:rsidRPr="00422B92">
        <w:rPr>
          <w:rFonts w:cs="Times New Roman"/>
          <w:noProof/>
          <w:sz w:val="20"/>
        </w:rPr>
        <w:t xml:space="preserve"> </w:t>
      </w:r>
      <w:r w:rsidRPr="00422B92">
        <w:rPr>
          <w:rFonts w:cs="Times New Roman"/>
          <w:b/>
          <w:noProof/>
          <w:sz w:val="20"/>
        </w:rPr>
        <w:t>403</w:t>
      </w:r>
      <w:r w:rsidRPr="00422B92">
        <w:rPr>
          <w:rFonts w:cs="Times New Roman"/>
          <w:noProof/>
          <w:sz w:val="20"/>
        </w:rPr>
        <w:t>, 503-511, doi:Doi 10.1038/35000501 (2000).</w:t>
      </w:r>
      <w:bookmarkEnd w:id="42"/>
    </w:p>
    <w:p w14:paraId="769A66F5" w14:textId="77777777" w:rsidR="00422B92" w:rsidRPr="00422B92" w:rsidRDefault="00422B92" w:rsidP="00422B92">
      <w:pPr>
        <w:spacing w:after="312" w:line="240" w:lineRule="auto"/>
        <w:ind w:left="720" w:hanging="720"/>
        <w:rPr>
          <w:rFonts w:cs="Times New Roman"/>
          <w:noProof/>
          <w:sz w:val="20"/>
        </w:rPr>
      </w:pPr>
      <w:bookmarkStart w:id="43" w:name="_ENREF_41"/>
      <w:r w:rsidRPr="00422B92">
        <w:rPr>
          <w:rFonts w:cs="Times New Roman"/>
          <w:noProof/>
          <w:sz w:val="20"/>
        </w:rPr>
        <w:t>41</w:t>
      </w:r>
      <w:r w:rsidRPr="00422B92">
        <w:rPr>
          <w:rFonts w:cs="Times New Roman"/>
          <w:noProof/>
          <w:sz w:val="20"/>
        </w:rPr>
        <w:tab/>
        <w:t xml:space="preserve">Notterman, D. A., Alon, U., Sierk, A. J. &amp; Levine, A. J. Transcriptional gene expression profiles of colorectal adenoma, adenocarcinoma, and normal tissue examined by oligonucleotide arrays. </w:t>
      </w:r>
      <w:r w:rsidRPr="00422B92">
        <w:rPr>
          <w:rFonts w:cs="Times New Roman"/>
          <w:i/>
          <w:noProof/>
          <w:sz w:val="20"/>
        </w:rPr>
        <w:t>Cancer Research</w:t>
      </w:r>
      <w:r w:rsidRPr="00422B92">
        <w:rPr>
          <w:rFonts w:cs="Times New Roman"/>
          <w:noProof/>
          <w:sz w:val="20"/>
        </w:rPr>
        <w:t xml:space="preserve"> </w:t>
      </w:r>
      <w:r w:rsidRPr="00422B92">
        <w:rPr>
          <w:rFonts w:cs="Times New Roman"/>
          <w:b/>
          <w:noProof/>
          <w:sz w:val="20"/>
        </w:rPr>
        <w:t>61</w:t>
      </w:r>
      <w:r w:rsidRPr="00422B92">
        <w:rPr>
          <w:rFonts w:cs="Times New Roman"/>
          <w:noProof/>
          <w:sz w:val="20"/>
        </w:rPr>
        <w:t>, 3124-3130 (2001).</w:t>
      </w:r>
      <w:bookmarkEnd w:id="43"/>
    </w:p>
    <w:p w14:paraId="1C6CC5BC" w14:textId="77777777" w:rsidR="00422B92" w:rsidRPr="00422B92" w:rsidRDefault="00422B92" w:rsidP="00422B92">
      <w:pPr>
        <w:spacing w:after="312" w:line="240" w:lineRule="auto"/>
        <w:ind w:left="720" w:hanging="720"/>
        <w:rPr>
          <w:rFonts w:cs="Times New Roman"/>
          <w:noProof/>
          <w:sz w:val="20"/>
        </w:rPr>
      </w:pPr>
      <w:bookmarkStart w:id="44" w:name="_ENREF_42"/>
      <w:r w:rsidRPr="00422B92">
        <w:rPr>
          <w:rFonts w:cs="Times New Roman"/>
          <w:noProof/>
          <w:sz w:val="20"/>
        </w:rPr>
        <w:t>42</w:t>
      </w:r>
      <w:r w:rsidRPr="00422B92">
        <w:rPr>
          <w:rFonts w:cs="Times New Roman"/>
          <w:noProof/>
          <w:sz w:val="20"/>
        </w:rPr>
        <w:tab/>
        <w:t>Alon, U.</w:t>
      </w:r>
      <w:r w:rsidRPr="00422B92">
        <w:rPr>
          <w:rFonts w:cs="Times New Roman"/>
          <w:i/>
          <w:noProof/>
          <w:sz w:val="20"/>
        </w:rPr>
        <w:t xml:space="preserve"> et al.</w:t>
      </w:r>
      <w:r w:rsidRPr="00422B92">
        <w:rPr>
          <w:rFonts w:cs="Times New Roman"/>
          <w:noProof/>
          <w:sz w:val="20"/>
        </w:rPr>
        <w:t xml:space="preserve"> Broad patterns of gene expression revealed by clustering analysis of tumor and normal colon tissues probed by oligonucleotide arrays. </w:t>
      </w:r>
      <w:r w:rsidRPr="00422B92">
        <w:rPr>
          <w:rFonts w:cs="Times New Roman"/>
          <w:i/>
          <w:noProof/>
          <w:sz w:val="20"/>
        </w:rPr>
        <w:t>Proc Natl Acad Sci U S A</w:t>
      </w:r>
      <w:r w:rsidRPr="00422B92">
        <w:rPr>
          <w:rFonts w:cs="Times New Roman"/>
          <w:noProof/>
          <w:sz w:val="20"/>
        </w:rPr>
        <w:t xml:space="preserve"> </w:t>
      </w:r>
      <w:r w:rsidRPr="00422B92">
        <w:rPr>
          <w:rFonts w:cs="Times New Roman"/>
          <w:b/>
          <w:noProof/>
          <w:sz w:val="20"/>
        </w:rPr>
        <w:t>96</w:t>
      </w:r>
      <w:r w:rsidRPr="00422B92">
        <w:rPr>
          <w:rFonts w:cs="Times New Roman"/>
          <w:noProof/>
          <w:sz w:val="20"/>
        </w:rPr>
        <w:t>, 6745-6750 (1999).</w:t>
      </w:r>
      <w:bookmarkEnd w:id="44"/>
    </w:p>
    <w:p w14:paraId="13EA732C" w14:textId="77777777" w:rsidR="00422B92" w:rsidRPr="00422B92" w:rsidRDefault="00422B92" w:rsidP="00422B92">
      <w:pPr>
        <w:spacing w:after="312" w:line="240" w:lineRule="auto"/>
        <w:ind w:left="720" w:hanging="720"/>
        <w:rPr>
          <w:rFonts w:cs="Times New Roman"/>
          <w:noProof/>
          <w:sz w:val="20"/>
        </w:rPr>
      </w:pPr>
      <w:bookmarkStart w:id="45" w:name="_ENREF_43"/>
      <w:r w:rsidRPr="00422B92">
        <w:rPr>
          <w:rFonts w:cs="Times New Roman"/>
          <w:noProof/>
          <w:sz w:val="20"/>
        </w:rPr>
        <w:t>43</w:t>
      </w:r>
      <w:r w:rsidRPr="00422B92">
        <w:rPr>
          <w:rFonts w:cs="Times New Roman"/>
          <w:noProof/>
          <w:sz w:val="20"/>
        </w:rPr>
        <w:tab/>
        <w:t>Golub, T. R.</w:t>
      </w:r>
      <w:r w:rsidRPr="00422B92">
        <w:rPr>
          <w:rFonts w:cs="Times New Roman"/>
          <w:i/>
          <w:noProof/>
          <w:sz w:val="20"/>
        </w:rPr>
        <w:t xml:space="preserve"> et al.</w:t>
      </w:r>
      <w:r w:rsidRPr="00422B92">
        <w:rPr>
          <w:rFonts w:cs="Times New Roman"/>
          <w:noProof/>
          <w:sz w:val="20"/>
        </w:rPr>
        <w:t xml:space="preserve"> Molecular classification of cancer: class discovery and class prediction by gene expression monitoring. </w:t>
      </w:r>
      <w:r w:rsidRPr="00422B92">
        <w:rPr>
          <w:rFonts w:cs="Times New Roman"/>
          <w:i/>
          <w:noProof/>
          <w:sz w:val="20"/>
        </w:rPr>
        <w:t>Science</w:t>
      </w:r>
      <w:r w:rsidRPr="00422B92">
        <w:rPr>
          <w:rFonts w:cs="Times New Roman"/>
          <w:noProof/>
          <w:sz w:val="20"/>
        </w:rPr>
        <w:t xml:space="preserve"> </w:t>
      </w:r>
      <w:r w:rsidRPr="00422B92">
        <w:rPr>
          <w:rFonts w:cs="Times New Roman"/>
          <w:b/>
          <w:noProof/>
          <w:sz w:val="20"/>
        </w:rPr>
        <w:t>286</w:t>
      </w:r>
      <w:r w:rsidRPr="00422B92">
        <w:rPr>
          <w:rFonts w:cs="Times New Roman"/>
          <w:noProof/>
          <w:sz w:val="20"/>
        </w:rPr>
        <w:t>, 531-537 (1999).</w:t>
      </w:r>
      <w:bookmarkEnd w:id="45"/>
    </w:p>
    <w:p w14:paraId="24512977" w14:textId="77777777" w:rsidR="00422B92" w:rsidRPr="00422B92" w:rsidRDefault="00422B92" w:rsidP="00422B92">
      <w:pPr>
        <w:spacing w:after="312" w:line="240" w:lineRule="auto"/>
        <w:ind w:left="720" w:hanging="720"/>
        <w:rPr>
          <w:rFonts w:cs="Times New Roman"/>
          <w:noProof/>
          <w:sz w:val="20"/>
        </w:rPr>
      </w:pPr>
      <w:bookmarkStart w:id="46" w:name="_ENREF_44"/>
      <w:r w:rsidRPr="00422B92">
        <w:rPr>
          <w:rFonts w:cs="Times New Roman"/>
          <w:noProof/>
          <w:sz w:val="20"/>
        </w:rPr>
        <w:t>44</w:t>
      </w:r>
      <w:r w:rsidRPr="00422B92">
        <w:rPr>
          <w:rFonts w:cs="Times New Roman"/>
          <w:noProof/>
          <w:sz w:val="20"/>
        </w:rPr>
        <w:tab/>
        <w:t>Tian, E.</w:t>
      </w:r>
      <w:r w:rsidRPr="00422B92">
        <w:rPr>
          <w:rFonts w:cs="Times New Roman"/>
          <w:i/>
          <w:noProof/>
          <w:sz w:val="20"/>
        </w:rPr>
        <w:t xml:space="preserve"> et al.</w:t>
      </w:r>
      <w:r w:rsidRPr="00422B92">
        <w:rPr>
          <w:rFonts w:cs="Times New Roman"/>
          <w:noProof/>
          <w:sz w:val="20"/>
        </w:rPr>
        <w:t xml:space="preserve"> The role of the Wnt-signaling antagonist DKK1 in the development of osteolytic lesions in multiple myeloma. </w:t>
      </w:r>
      <w:r w:rsidRPr="00422B92">
        <w:rPr>
          <w:rFonts w:cs="Times New Roman"/>
          <w:i/>
          <w:noProof/>
          <w:sz w:val="20"/>
        </w:rPr>
        <w:t>N Engl J Med</w:t>
      </w:r>
      <w:r w:rsidRPr="00422B92">
        <w:rPr>
          <w:rFonts w:cs="Times New Roman"/>
          <w:noProof/>
          <w:sz w:val="20"/>
        </w:rPr>
        <w:t xml:space="preserve"> </w:t>
      </w:r>
      <w:r w:rsidRPr="00422B92">
        <w:rPr>
          <w:rFonts w:cs="Times New Roman"/>
          <w:b/>
          <w:noProof/>
          <w:sz w:val="20"/>
        </w:rPr>
        <w:t>349</w:t>
      </w:r>
      <w:r w:rsidRPr="00422B92">
        <w:rPr>
          <w:rFonts w:cs="Times New Roman"/>
          <w:noProof/>
          <w:sz w:val="20"/>
        </w:rPr>
        <w:t>, 2483-2494, doi:10.1056/NEJMoa030847 (2003).</w:t>
      </w:r>
      <w:bookmarkEnd w:id="46"/>
    </w:p>
    <w:p w14:paraId="58B082D6" w14:textId="77777777" w:rsidR="00422B92" w:rsidRPr="00422B92" w:rsidRDefault="00422B92" w:rsidP="00422B92">
      <w:pPr>
        <w:spacing w:after="312" w:line="240" w:lineRule="auto"/>
        <w:ind w:left="720" w:hanging="720"/>
        <w:rPr>
          <w:rFonts w:cs="Times New Roman"/>
          <w:noProof/>
          <w:sz w:val="20"/>
        </w:rPr>
      </w:pPr>
      <w:bookmarkStart w:id="47" w:name="_ENREF_45"/>
      <w:r w:rsidRPr="00422B92">
        <w:rPr>
          <w:rFonts w:cs="Times New Roman"/>
          <w:noProof/>
          <w:sz w:val="20"/>
        </w:rPr>
        <w:t>45</w:t>
      </w:r>
      <w:r w:rsidRPr="00422B92">
        <w:rPr>
          <w:rFonts w:cs="Times New Roman"/>
          <w:noProof/>
          <w:sz w:val="20"/>
        </w:rPr>
        <w:tab/>
        <w:t>Wu, Y. H.</w:t>
      </w:r>
      <w:r w:rsidRPr="00422B92">
        <w:rPr>
          <w:rFonts w:cs="Times New Roman"/>
          <w:i/>
          <w:noProof/>
          <w:sz w:val="20"/>
        </w:rPr>
        <w:t xml:space="preserve"> et al.</w:t>
      </w:r>
      <w:r w:rsidRPr="00422B92">
        <w:rPr>
          <w:rFonts w:cs="Times New Roman"/>
          <w:noProof/>
          <w:sz w:val="20"/>
        </w:rPr>
        <w:t xml:space="preserve"> Comprehensive genomic meta-analysis identifies intra-tumoural stroma as a predictor of survival in patients with gastric cancer. </w:t>
      </w:r>
      <w:r w:rsidRPr="00422B92">
        <w:rPr>
          <w:rFonts w:cs="Times New Roman"/>
          <w:i/>
          <w:noProof/>
          <w:sz w:val="20"/>
        </w:rPr>
        <w:t>Gut</w:t>
      </w:r>
      <w:r w:rsidRPr="00422B92">
        <w:rPr>
          <w:rFonts w:cs="Times New Roman"/>
          <w:noProof/>
          <w:sz w:val="20"/>
        </w:rPr>
        <w:t xml:space="preserve"> </w:t>
      </w:r>
      <w:r w:rsidRPr="00422B92">
        <w:rPr>
          <w:rFonts w:cs="Times New Roman"/>
          <w:b/>
          <w:noProof/>
          <w:sz w:val="20"/>
        </w:rPr>
        <w:t>62</w:t>
      </w:r>
      <w:r w:rsidRPr="00422B92">
        <w:rPr>
          <w:rFonts w:cs="Times New Roman"/>
          <w:noProof/>
          <w:sz w:val="20"/>
        </w:rPr>
        <w:t>, 1100-1111 (2013).</w:t>
      </w:r>
      <w:bookmarkEnd w:id="47"/>
    </w:p>
    <w:p w14:paraId="069825F6" w14:textId="77777777" w:rsidR="00422B92" w:rsidRPr="00422B92" w:rsidRDefault="00422B92" w:rsidP="00422B92">
      <w:pPr>
        <w:spacing w:after="312" w:line="240" w:lineRule="auto"/>
        <w:ind w:left="720" w:hanging="720"/>
        <w:rPr>
          <w:rFonts w:cs="Times New Roman"/>
          <w:noProof/>
          <w:sz w:val="20"/>
        </w:rPr>
      </w:pPr>
      <w:bookmarkStart w:id="48" w:name="_ENREF_46"/>
      <w:r w:rsidRPr="00422B92">
        <w:rPr>
          <w:rFonts w:cs="Times New Roman"/>
          <w:noProof/>
          <w:sz w:val="20"/>
        </w:rPr>
        <w:t>46</w:t>
      </w:r>
      <w:r w:rsidRPr="00422B92">
        <w:rPr>
          <w:rFonts w:cs="Times New Roman"/>
          <w:noProof/>
          <w:sz w:val="20"/>
        </w:rPr>
        <w:tab/>
        <w:t>Wang, G. S.</w:t>
      </w:r>
      <w:r w:rsidRPr="00422B92">
        <w:rPr>
          <w:rFonts w:cs="Times New Roman"/>
          <w:i/>
          <w:noProof/>
          <w:sz w:val="20"/>
        </w:rPr>
        <w:t xml:space="preserve"> et al.</w:t>
      </w:r>
      <w:r w:rsidRPr="00422B92">
        <w:rPr>
          <w:rFonts w:cs="Times New Roman"/>
          <w:noProof/>
          <w:sz w:val="20"/>
        </w:rPr>
        <w:t xml:space="preserve"> Comparison of Global Gene Expression of Gastric Cardia and Noncardia Cancers from a High-Risk Population in China. </w:t>
      </w:r>
      <w:r w:rsidRPr="00422B92">
        <w:rPr>
          <w:rFonts w:cs="Times New Roman"/>
          <w:i/>
          <w:noProof/>
          <w:sz w:val="20"/>
        </w:rPr>
        <w:t>Plos One</w:t>
      </w:r>
      <w:r w:rsidRPr="00422B92">
        <w:rPr>
          <w:rFonts w:cs="Times New Roman"/>
          <w:noProof/>
          <w:sz w:val="20"/>
        </w:rPr>
        <w:t xml:space="preserve"> </w:t>
      </w:r>
      <w:r w:rsidRPr="00422B92">
        <w:rPr>
          <w:rFonts w:cs="Times New Roman"/>
          <w:b/>
          <w:noProof/>
          <w:sz w:val="20"/>
        </w:rPr>
        <w:t>8</w:t>
      </w:r>
      <w:r w:rsidRPr="00422B92">
        <w:rPr>
          <w:rFonts w:cs="Times New Roman"/>
          <w:noProof/>
          <w:sz w:val="20"/>
        </w:rPr>
        <w:t xml:space="preserve"> (2013).</w:t>
      </w:r>
      <w:bookmarkEnd w:id="48"/>
    </w:p>
    <w:p w14:paraId="15F4F628" w14:textId="77777777" w:rsidR="00422B92" w:rsidRPr="00422B92" w:rsidRDefault="00422B92" w:rsidP="00422B92">
      <w:pPr>
        <w:spacing w:after="312" w:line="240" w:lineRule="auto"/>
        <w:ind w:left="720" w:hanging="720"/>
        <w:rPr>
          <w:rFonts w:cs="Times New Roman"/>
          <w:noProof/>
          <w:sz w:val="20"/>
        </w:rPr>
      </w:pPr>
      <w:bookmarkStart w:id="49" w:name="_ENREF_47"/>
      <w:r w:rsidRPr="00422B92">
        <w:rPr>
          <w:rFonts w:cs="Times New Roman"/>
          <w:noProof/>
          <w:sz w:val="20"/>
        </w:rPr>
        <w:t>47</w:t>
      </w:r>
      <w:r w:rsidRPr="00422B92">
        <w:rPr>
          <w:rFonts w:cs="Times New Roman"/>
          <w:noProof/>
          <w:sz w:val="20"/>
        </w:rPr>
        <w:tab/>
        <w:t>Levy, H.</w:t>
      </w:r>
      <w:r w:rsidRPr="00422B92">
        <w:rPr>
          <w:rFonts w:cs="Times New Roman"/>
          <w:i/>
          <w:noProof/>
          <w:sz w:val="20"/>
        </w:rPr>
        <w:t xml:space="preserve"> et al.</w:t>
      </w:r>
      <w:r w:rsidRPr="00422B92">
        <w:rPr>
          <w:rFonts w:cs="Times New Roman"/>
          <w:noProof/>
          <w:sz w:val="20"/>
        </w:rPr>
        <w:t xml:space="preserve"> Transcriptional signatures as a disease-specific and predictive inflammatory biomarker for type 1 diabetes. </w:t>
      </w:r>
      <w:r w:rsidRPr="00422B92">
        <w:rPr>
          <w:rFonts w:cs="Times New Roman"/>
          <w:i/>
          <w:noProof/>
          <w:sz w:val="20"/>
        </w:rPr>
        <w:t>Genes and Immunity</w:t>
      </w:r>
      <w:r w:rsidRPr="00422B92">
        <w:rPr>
          <w:rFonts w:cs="Times New Roman"/>
          <w:noProof/>
          <w:sz w:val="20"/>
        </w:rPr>
        <w:t xml:space="preserve"> </w:t>
      </w:r>
      <w:r w:rsidRPr="00422B92">
        <w:rPr>
          <w:rFonts w:cs="Times New Roman"/>
          <w:b/>
          <w:noProof/>
          <w:sz w:val="20"/>
        </w:rPr>
        <w:t>13</w:t>
      </w:r>
      <w:r w:rsidRPr="00422B92">
        <w:rPr>
          <w:rFonts w:cs="Times New Roman"/>
          <w:noProof/>
          <w:sz w:val="20"/>
        </w:rPr>
        <w:t>, 593-604 (2012).</w:t>
      </w:r>
      <w:bookmarkEnd w:id="49"/>
    </w:p>
    <w:p w14:paraId="71942150" w14:textId="77777777" w:rsidR="00422B92" w:rsidRPr="00422B92" w:rsidRDefault="00422B92" w:rsidP="00422B92">
      <w:pPr>
        <w:spacing w:after="312" w:line="240" w:lineRule="auto"/>
        <w:ind w:left="720" w:hanging="720"/>
        <w:rPr>
          <w:rFonts w:cs="Times New Roman"/>
          <w:noProof/>
          <w:sz w:val="20"/>
        </w:rPr>
      </w:pPr>
      <w:bookmarkStart w:id="50" w:name="_ENREF_48"/>
      <w:r w:rsidRPr="00422B92">
        <w:rPr>
          <w:rFonts w:cs="Times New Roman"/>
          <w:noProof/>
          <w:sz w:val="20"/>
        </w:rPr>
        <w:t>48</w:t>
      </w:r>
      <w:r w:rsidRPr="00422B92">
        <w:rPr>
          <w:rFonts w:cs="Times New Roman"/>
          <w:noProof/>
          <w:sz w:val="20"/>
        </w:rPr>
        <w:tab/>
        <w:t>Krug, T.</w:t>
      </w:r>
      <w:r w:rsidRPr="00422B92">
        <w:rPr>
          <w:rFonts w:cs="Times New Roman"/>
          <w:i/>
          <w:noProof/>
          <w:sz w:val="20"/>
        </w:rPr>
        <w:t xml:space="preserve"> et al.</w:t>
      </w:r>
      <w:r w:rsidRPr="00422B92">
        <w:rPr>
          <w:rFonts w:cs="Times New Roman"/>
          <w:noProof/>
          <w:sz w:val="20"/>
        </w:rPr>
        <w:t xml:space="preserve"> TTC7B emerges as a novel risk factor for ischemic stroke through the convergence of several genome-wide approaches. </w:t>
      </w:r>
      <w:r w:rsidRPr="00422B92">
        <w:rPr>
          <w:rFonts w:cs="Times New Roman"/>
          <w:i/>
          <w:noProof/>
          <w:sz w:val="20"/>
        </w:rPr>
        <w:t>Journal of Cerebral Blood Flow and Metabolism</w:t>
      </w:r>
      <w:r w:rsidRPr="00422B92">
        <w:rPr>
          <w:rFonts w:cs="Times New Roman"/>
          <w:noProof/>
          <w:sz w:val="20"/>
        </w:rPr>
        <w:t xml:space="preserve"> </w:t>
      </w:r>
      <w:r w:rsidRPr="00422B92">
        <w:rPr>
          <w:rFonts w:cs="Times New Roman"/>
          <w:b/>
          <w:noProof/>
          <w:sz w:val="20"/>
        </w:rPr>
        <w:t>32</w:t>
      </w:r>
      <w:r w:rsidRPr="00422B92">
        <w:rPr>
          <w:rFonts w:cs="Times New Roman"/>
          <w:noProof/>
          <w:sz w:val="20"/>
        </w:rPr>
        <w:t>, 1061-1072 (2012).</w:t>
      </w:r>
      <w:bookmarkEnd w:id="50"/>
    </w:p>
    <w:p w14:paraId="5ACEF086" w14:textId="77777777" w:rsidR="00422B92" w:rsidRPr="00422B92" w:rsidRDefault="00422B92" w:rsidP="00422B92">
      <w:pPr>
        <w:spacing w:after="312" w:line="240" w:lineRule="auto"/>
        <w:ind w:left="720" w:hanging="720"/>
        <w:rPr>
          <w:rFonts w:cs="Times New Roman"/>
          <w:noProof/>
          <w:sz w:val="20"/>
        </w:rPr>
      </w:pPr>
      <w:bookmarkStart w:id="51" w:name="_ENREF_49"/>
      <w:r w:rsidRPr="00422B92">
        <w:rPr>
          <w:rFonts w:cs="Times New Roman"/>
          <w:noProof/>
          <w:sz w:val="20"/>
        </w:rPr>
        <w:t>49</w:t>
      </w:r>
      <w:r w:rsidRPr="00422B92">
        <w:rPr>
          <w:rFonts w:cs="Times New Roman"/>
          <w:noProof/>
          <w:sz w:val="20"/>
        </w:rPr>
        <w:tab/>
        <w:t>Irizarry, R. A.</w:t>
      </w:r>
      <w:r w:rsidRPr="00422B92">
        <w:rPr>
          <w:rFonts w:cs="Times New Roman"/>
          <w:i/>
          <w:noProof/>
          <w:sz w:val="20"/>
        </w:rPr>
        <w:t xml:space="preserve"> et al.</w:t>
      </w:r>
      <w:r w:rsidRPr="00422B92">
        <w:rPr>
          <w:rFonts w:cs="Times New Roman"/>
          <w:noProof/>
          <w:sz w:val="20"/>
        </w:rPr>
        <w:t xml:space="preserve"> Exploration, normalization, and summaries of high density oligonucleotide array probe level data. </w:t>
      </w:r>
      <w:r w:rsidRPr="00422B92">
        <w:rPr>
          <w:rFonts w:cs="Times New Roman"/>
          <w:i/>
          <w:noProof/>
          <w:sz w:val="20"/>
        </w:rPr>
        <w:t>Biostatistics</w:t>
      </w:r>
      <w:r w:rsidRPr="00422B92">
        <w:rPr>
          <w:rFonts w:cs="Times New Roman"/>
          <w:noProof/>
          <w:sz w:val="20"/>
        </w:rPr>
        <w:t xml:space="preserve"> </w:t>
      </w:r>
      <w:r w:rsidRPr="00422B92">
        <w:rPr>
          <w:rFonts w:cs="Times New Roman"/>
          <w:b/>
          <w:noProof/>
          <w:sz w:val="20"/>
        </w:rPr>
        <w:t>4</w:t>
      </w:r>
      <w:r w:rsidRPr="00422B92">
        <w:rPr>
          <w:rFonts w:cs="Times New Roman"/>
          <w:noProof/>
          <w:sz w:val="20"/>
        </w:rPr>
        <w:t>, 249-264, doi:10.1093/biostatistics/4.2.249 (2003).</w:t>
      </w:r>
      <w:bookmarkEnd w:id="51"/>
    </w:p>
    <w:p w14:paraId="4FEE2543" w14:textId="77777777" w:rsidR="00422B92" w:rsidRPr="00422B92" w:rsidRDefault="00422B92" w:rsidP="00422B92">
      <w:pPr>
        <w:spacing w:after="312" w:line="240" w:lineRule="auto"/>
        <w:ind w:left="720" w:hanging="720"/>
        <w:rPr>
          <w:rFonts w:cs="Times New Roman"/>
          <w:noProof/>
          <w:sz w:val="20"/>
        </w:rPr>
      </w:pPr>
      <w:bookmarkStart w:id="52" w:name="_ENREF_50"/>
      <w:r w:rsidRPr="00422B92">
        <w:rPr>
          <w:rFonts w:cs="Times New Roman"/>
          <w:noProof/>
          <w:sz w:val="20"/>
        </w:rPr>
        <w:t>50</w:t>
      </w:r>
      <w:r w:rsidRPr="00422B92">
        <w:rPr>
          <w:rFonts w:cs="Times New Roman"/>
          <w:noProof/>
          <w:sz w:val="20"/>
        </w:rPr>
        <w:tab/>
        <w:t>Paziewska, A.</w:t>
      </w:r>
      <w:r w:rsidRPr="00422B92">
        <w:rPr>
          <w:rFonts w:cs="Times New Roman"/>
          <w:i/>
          <w:noProof/>
          <w:sz w:val="20"/>
        </w:rPr>
        <w:t xml:space="preserve"> et al.</w:t>
      </w:r>
      <w:r w:rsidRPr="00422B92">
        <w:rPr>
          <w:rFonts w:cs="Times New Roman"/>
          <w:noProof/>
          <w:sz w:val="20"/>
        </w:rPr>
        <w:t xml:space="preserve"> DNA methylation status is more reliable than gene expression at detecting cancer in prostate biopsy. </w:t>
      </w:r>
      <w:r w:rsidRPr="00422B92">
        <w:rPr>
          <w:rFonts w:cs="Times New Roman"/>
          <w:i/>
          <w:noProof/>
          <w:sz w:val="20"/>
        </w:rPr>
        <w:t>Br J Cancer</w:t>
      </w:r>
      <w:r w:rsidRPr="00422B92">
        <w:rPr>
          <w:rFonts w:cs="Times New Roman"/>
          <w:noProof/>
          <w:sz w:val="20"/>
        </w:rPr>
        <w:t xml:space="preserve"> </w:t>
      </w:r>
      <w:r w:rsidRPr="00422B92">
        <w:rPr>
          <w:rFonts w:cs="Times New Roman"/>
          <w:b/>
          <w:noProof/>
          <w:sz w:val="20"/>
        </w:rPr>
        <w:t>111</w:t>
      </w:r>
      <w:r w:rsidRPr="00422B92">
        <w:rPr>
          <w:rFonts w:cs="Times New Roman"/>
          <w:noProof/>
          <w:sz w:val="20"/>
        </w:rPr>
        <w:t>, 781-789, doi:10.1038/bjc.2014.337 (2014).</w:t>
      </w:r>
      <w:bookmarkEnd w:id="52"/>
    </w:p>
    <w:p w14:paraId="7E185A58" w14:textId="77777777" w:rsidR="00422B92" w:rsidRPr="00422B92" w:rsidRDefault="00422B92" w:rsidP="00422B92">
      <w:pPr>
        <w:spacing w:after="312" w:line="240" w:lineRule="auto"/>
        <w:ind w:left="720" w:hanging="720"/>
        <w:rPr>
          <w:rFonts w:cs="Times New Roman"/>
          <w:noProof/>
          <w:sz w:val="20"/>
        </w:rPr>
      </w:pPr>
      <w:bookmarkStart w:id="53" w:name="_ENREF_51"/>
      <w:r w:rsidRPr="00422B92">
        <w:rPr>
          <w:rFonts w:cs="Times New Roman"/>
          <w:noProof/>
          <w:sz w:val="20"/>
        </w:rPr>
        <w:t>51</w:t>
      </w:r>
      <w:r w:rsidRPr="00422B92">
        <w:rPr>
          <w:rFonts w:cs="Times New Roman"/>
          <w:noProof/>
          <w:sz w:val="20"/>
        </w:rPr>
        <w:tab/>
        <w:t xml:space="preserve">Clough, E. &amp; Barrett, T. The Gene Expression Omnibus Database. </w:t>
      </w:r>
      <w:r w:rsidRPr="00422B92">
        <w:rPr>
          <w:rFonts w:cs="Times New Roman"/>
          <w:i/>
          <w:noProof/>
          <w:sz w:val="20"/>
        </w:rPr>
        <w:t>Methods in molecular biology</w:t>
      </w:r>
      <w:r w:rsidRPr="00422B92">
        <w:rPr>
          <w:rFonts w:cs="Times New Roman"/>
          <w:noProof/>
          <w:sz w:val="20"/>
        </w:rPr>
        <w:t xml:space="preserve"> </w:t>
      </w:r>
      <w:r w:rsidRPr="00422B92">
        <w:rPr>
          <w:rFonts w:cs="Times New Roman"/>
          <w:b/>
          <w:noProof/>
          <w:sz w:val="20"/>
        </w:rPr>
        <w:t>1418</w:t>
      </w:r>
      <w:r w:rsidRPr="00422B92">
        <w:rPr>
          <w:rFonts w:cs="Times New Roman"/>
          <w:noProof/>
          <w:sz w:val="20"/>
        </w:rPr>
        <w:t>, 93-110, doi:10.1007/978-1-4939-3578-9_5 (2016).</w:t>
      </w:r>
      <w:bookmarkEnd w:id="53"/>
    </w:p>
    <w:p w14:paraId="074EEE77" w14:textId="77777777" w:rsidR="00422B92" w:rsidRPr="00422B92" w:rsidRDefault="00422B92" w:rsidP="00422B92">
      <w:pPr>
        <w:spacing w:after="312" w:line="240" w:lineRule="auto"/>
        <w:ind w:left="720" w:hanging="720"/>
        <w:rPr>
          <w:rFonts w:cs="Times New Roman"/>
          <w:noProof/>
          <w:sz w:val="20"/>
        </w:rPr>
      </w:pPr>
      <w:bookmarkStart w:id="54" w:name="_ENREF_52"/>
      <w:r w:rsidRPr="00422B92">
        <w:rPr>
          <w:rFonts w:cs="Times New Roman"/>
          <w:noProof/>
          <w:sz w:val="20"/>
        </w:rPr>
        <w:t>52</w:t>
      </w:r>
      <w:r w:rsidRPr="00422B92">
        <w:rPr>
          <w:rFonts w:cs="Times New Roman"/>
          <w:noProof/>
          <w:sz w:val="20"/>
        </w:rPr>
        <w:tab/>
        <w:t xml:space="preserve">Chen, L., Zhang, Y. H., Huang, T. &amp; Cai, Y. D. Gene expression profiling gut microbiota in different races of humans. </w:t>
      </w:r>
      <w:r w:rsidRPr="00422B92">
        <w:rPr>
          <w:rFonts w:cs="Times New Roman"/>
          <w:i/>
          <w:noProof/>
          <w:sz w:val="20"/>
        </w:rPr>
        <w:t>Sci Rep</w:t>
      </w:r>
      <w:r w:rsidRPr="00422B92">
        <w:rPr>
          <w:rFonts w:cs="Times New Roman"/>
          <w:noProof/>
          <w:sz w:val="20"/>
        </w:rPr>
        <w:t xml:space="preserve"> </w:t>
      </w:r>
      <w:r w:rsidRPr="00422B92">
        <w:rPr>
          <w:rFonts w:cs="Times New Roman"/>
          <w:b/>
          <w:noProof/>
          <w:sz w:val="20"/>
        </w:rPr>
        <w:t>6</w:t>
      </w:r>
      <w:r w:rsidRPr="00422B92">
        <w:rPr>
          <w:rFonts w:cs="Times New Roman"/>
          <w:noProof/>
          <w:sz w:val="20"/>
        </w:rPr>
        <w:t>, 23075, doi:10.1038/srep23075 (2016).</w:t>
      </w:r>
      <w:bookmarkEnd w:id="54"/>
    </w:p>
    <w:p w14:paraId="7A1EEE85" w14:textId="77777777" w:rsidR="00422B92" w:rsidRPr="00422B92" w:rsidRDefault="00422B92" w:rsidP="00422B92">
      <w:pPr>
        <w:spacing w:after="312" w:line="240" w:lineRule="auto"/>
        <w:ind w:left="720" w:hanging="720"/>
        <w:rPr>
          <w:rFonts w:cs="Times New Roman"/>
          <w:noProof/>
          <w:sz w:val="20"/>
        </w:rPr>
      </w:pPr>
      <w:bookmarkStart w:id="55" w:name="_ENREF_53"/>
      <w:r w:rsidRPr="00422B92">
        <w:rPr>
          <w:rFonts w:cs="Times New Roman" w:hint="eastAsia"/>
          <w:noProof/>
          <w:sz w:val="20"/>
        </w:rPr>
        <w:t>53</w:t>
      </w:r>
      <w:r w:rsidRPr="00422B92">
        <w:rPr>
          <w:rFonts w:cs="Times New Roman" w:hint="eastAsia"/>
          <w:noProof/>
          <w:sz w:val="20"/>
        </w:rPr>
        <w:tab/>
        <w:t>Lumbreras, B.</w:t>
      </w:r>
      <w:r w:rsidRPr="00422B92">
        <w:rPr>
          <w:rFonts w:cs="Times New Roman" w:hint="eastAsia"/>
          <w:i/>
          <w:noProof/>
          <w:sz w:val="20"/>
        </w:rPr>
        <w:t xml:space="preserve"> et al.</w:t>
      </w:r>
      <w:r w:rsidRPr="00422B92">
        <w:rPr>
          <w:rFonts w:cs="Times New Roman" w:hint="eastAsia"/>
          <w:noProof/>
          <w:sz w:val="20"/>
        </w:rPr>
        <w:t xml:space="preserve"> Sources of error and its control in studies on the diagnostic accuracy of </w:t>
      </w:r>
      <w:r w:rsidRPr="00422B92">
        <w:rPr>
          <w:rFonts w:cs="Times New Roman" w:hint="eastAsia"/>
          <w:noProof/>
          <w:sz w:val="20"/>
        </w:rPr>
        <w:t>“‐</w:t>
      </w:r>
      <w:r w:rsidRPr="00422B92">
        <w:rPr>
          <w:rFonts w:cs="Times New Roman" w:hint="eastAsia"/>
          <w:noProof/>
          <w:sz w:val="20"/>
        </w:rPr>
        <w:t>omics</w:t>
      </w:r>
      <w:r w:rsidRPr="00422B92">
        <w:rPr>
          <w:rFonts w:cs="Times New Roman" w:hint="eastAsia"/>
          <w:noProof/>
          <w:sz w:val="20"/>
        </w:rPr>
        <w:t>”</w:t>
      </w:r>
      <w:r w:rsidRPr="00422B92">
        <w:rPr>
          <w:rFonts w:cs="Times New Roman" w:hint="eastAsia"/>
          <w:noProof/>
          <w:sz w:val="20"/>
        </w:rPr>
        <w:t xml:space="preserve"> technologies. </w:t>
      </w:r>
      <w:r w:rsidRPr="00422B92">
        <w:rPr>
          <w:rFonts w:cs="Times New Roman" w:hint="eastAsia"/>
          <w:i/>
          <w:noProof/>
          <w:sz w:val="20"/>
        </w:rPr>
        <w:t>PROTEOMICS-Clinical Applications</w:t>
      </w:r>
      <w:r w:rsidRPr="00422B92">
        <w:rPr>
          <w:rFonts w:cs="Times New Roman" w:hint="eastAsia"/>
          <w:noProof/>
          <w:sz w:val="20"/>
        </w:rPr>
        <w:t xml:space="preserve"> </w:t>
      </w:r>
      <w:r w:rsidRPr="00422B92">
        <w:rPr>
          <w:rFonts w:cs="Times New Roman" w:hint="eastAsia"/>
          <w:b/>
          <w:noProof/>
          <w:sz w:val="20"/>
        </w:rPr>
        <w:t>3</w:t>
      </w:r>
      <w:r w:rsidRPr="00422B92">
        <w:rPr>
          <w:rFonts w:cs="Times New Roman" w:hint="eastAsia"/>
          <w:noProof/>
          <w:sz w:val="20"/>
        </w:rPr>
        <w:t>, 173-184 (2009).</w:t>
      </w:r>
      <w:bookmarkEnd w:id="55"/>
    </w:p>
    <w:p w14:paraId="0FB1535D" w14:textId="77777777" w:rsidR="00422B92" w:rsidRPr="00422B92" w:rsidRDefault="00422B92" w:rsidP="00422B92">
      <w:pPr>
        <w:spacing w:after="312" w:line="240" w:lineRule="auto"/>
        <w:ind w:left="720" w:hanging="720"/>
        <w:rPr>
          <w:rFonts w:cs="Times New Roman"/>
          <w:noProof/>
          <w:sz w:val="20"/>
        </w:rPr>
      </w:pPr>
      <w:bookmarkStart w:id="56" w:name="_ENREF_54"/>
      <w:r w:rsidRPr="00422B92">
        <w:rPr>
          <w:rFonts w:cs="Times New Roman"/>
          <w:noProof/>
          <w:sz w:val="20"/>
        </w:rPr>
        <w:t>54</w:t>
      </w:r>
      <w:r w:rsidRPr="00422B92">
        <w:rPr>
          <w:rFonts w:cs="Times New Roman"/>
          <w:noProof/>
          <w:sz w:val="20"/>
        </w:rPr>
        <w:tab/>
        <w:t xml:space="preserve">Kosorok, M. R. &amp; Ma, S. Marginal asymptotics for the “large p, small n” paradigm: with applications to microarray data. </w:t>
      </w:r>
      <w:r w:rsidRPr="00422B92">
        <w:rPr>
          <w:rFonts w:cs="Times New Roman"/>
          <w:i/>
          <w:noProof/>
          <w:sz w:val="20"/>
        </w:rPr>
        <w:t>The Annals of Statistics</w:t>
      </w:r>
      <w:r w:rsidRPr="00422B92">
        <w:rPr>
          <w:rFonts w:cs="Times New Roman"/>
          <w:noProof/>
          <w:sz w:val="20"/>
        </w:rPr>
        <w:t xml:space="preserve"> </w:t>
      </w:r>
      <w:r w:rsidRPr="00422B92">
        <w:rPr>
          <w:rFonts w:cs="Times New Roman"/>
          <w:b/>
          <w:noProof/>
          <w:sz w:val="20"/>
        </w:rPr>
        <w:t>35</w:t>
      </w:r>
      <w:r w:rsidRPr="00422B92">
        <w:rPr>
          <w:rFonts w:cs="Times New Roman"/>
          <w:noProof/>
          <w:sz w:val="20"/>
        </w:rPr>
        <w:t>, 1456-1486 (2007).</w:t>
      </w:r>
      <w:bookmarkEnd w:id="56"/>
    </w:p>
    <w:p w14:paraId="20D7D1C2" w14:textId="77777777" w:rsidR="00422B92" w:rsidRDefault="00422B92" w:rsidP="00422B92">
      <w:pPr>
        <w:spacing w:after="312" w:line="240" w:lineRule="auto"/>
        <w:rPr>
          <w:rFonts w:cs="Times New Roman"/>
          <w:noProof/>
          <w:sz w:val="20"/>
        </w:rPr>
      </w:pPr>
    </w:p>
    <w:p w14:paraId="1296B115" w14:textId="77777777" w:rsidR="001F3D22" w:rsidRPr="00C250E4" w:rsidRDefault="005016B3" w:rsidP="00E80710">
      <w:pPr>
        <w:spacing w:afterLines="0" w:line="240" w:lineRule="auto"/>
        <w:ind w:left="426" w:hanging="426"/>
      </w:pPr>
      <w:r>
        <w:fldChar w:fldCharType="end"/>
      </w:r>
    </w:p>
    <w:sectPr w:rsidR="001F3D22" w:rsidRPr="00C250E4" w:rsidSect="00651B8D">
      <w:headerReference w:type="even" r:id="rId18"/>
      <w:headerReference w:type="default" r:id="rId19"/>
      <w:footerReference w:type="even" r:id="rId20"/>
      <w:footerReference w:type="default" r:id="rId21"/>
      <w:headerReference w:type="first" r:id="rId22"/>
      <w:footerReference w:type="first" r:id="rId2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endnote w:type="separator" w:id="-1">
    <w:p w14:paraId="38481033" w14:textId="77777777" w:rsidR="00C37257" w:rsidRDefault="00C37257" w:rsidP="00556A7C">
      <w:pPr>
        <w:spacing w:after="240"/>
      </w:pPr>
      <w:r>
        <w:separator/>
      </w:r>
    </w:p>
  </w:endnote>
  <w:endnote w:type="continuationSeparator" w:id="0">
    <w:p w14:paraId="4F1E4F68" w14:textId="77777777" w:rsidR="00C37257" w:rsidRDefault="00C37257" w:rsidP="00556A7C">
      <w:pPr>
        <w:spacing w:after="24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宋体">
    <w:charset w:val="86"/>
    <w:family w:val="auto"/>
    <w:pitch w:val="variable"/>
    <w:sig w:usb0="00000003" w:usb1="288F0000" w:usb2="00000016" w:usb3="00000000" w:csb0="00040001" w:csb1="00000000"/>
  </w:font>
  <w:font w:name="Arial Unicode MS">
    <w:panose1 w:val="020B0604020202020204"/>
    <w:charset w:val="00"/>
    <w:family w:val="auto"/>
    <w:pitch w:val="variable"/>
    <w:sig w:usb0="F7FFAFFF" w:usb1="E9DFFFFF" w:usb2="0000003F" w:usb3="00000000" w:csb0="003F01F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6D1A20" w14:textId="77777777" w:rsidR="000D5EC2" w:rsidRDefault="000D5EC2" w:rsidP="00556A7C">
    <w:pPr>
      <w:pStyle w:val="Footer"/>
      <w:spacing w:after="24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3CD242" w14:textId="77777777" w:rsidR="000D5EC2" w:rsidRDefault="000D5EC2" w:rsidP="00556A7C">
    <w:pPr>
      <w:pStyle w:val="Footer"/>
      <w:spacing w:after="240"/>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81020E" w14:textId="77777777" w:rsidR="000D5EC2" w:rsidRDefault="000D5EC2" w:rsidP="00556A7C">
    <w:pPr>
      <w:pStyle w:val="Footer"/>
      <w:spacing w:after="24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footnote w:type="separator" w:id="-1">
    <w:p w14:paraId="3EFA5AC5" w14:textId="77777777" w:rsidR="00C37257" w:rsidRDefault="00C37257" w:rsidP="00556A7C">
      <w:pPr>
        <w:spacing w:after="240"/>
      </w:pPr>
      <w:r>
        <w:separator/>
      </w:r>
    </w:p>
  </w:footnote>
  <w:footnote w:type="continuationSeparator" w:id="0">
    <w:p w14:paraId="307B1602" w14:textId="77777777" w:rsidR="00C37257" w:rsidRDefault="00C37257" w:rsidP="00556A7C">
      <w:pPr>
        <w:spacing w:after="240"/>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1BD048" w14:textId="77777777" w:rsidR="000D5EC2" w:rsidRDefault="000D5EC2" w:rsidP="00556A7C">
    <w:pPr>
      <w:pStyle w:val="Header"/>
      <w:spacing w:after="24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C3A1F0" w14:textId="77777777" w:rsidR="000D5EC2" w:rsidRDefault="000D5EC2" w:rsidP="00556A7C">
    <w:pPr>
      <w:pStyle w:val="Header"/>
      <w:spacing w:after="240"/>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7C7155" w14:textId="77777777" w:rsidR="000D5EC2" w:rsidRDefault="000D5EC2" w:rsidP="00556A7C">
    <w:pPr>
      <w:pStyle w:val="Header"/>
      <w:spacing w:after="24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abstractNum w:abstractNumId="0">
    <w:nsid w:val="1AC81587"/>
    <w:multiLevelType w:val="hybridMultilevel"/>
    <w:tmpl w:val="039CF2F2"/>
    <w:lvl w:ilvl="0" w:tplc="F9C81EB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1D3113CF"/>
    <w:multiLevelType w:val="hybridMultilevel"/>
    <w:tmpl w:val="3CF4B224"/>
    <w:lvl w:ilvl="0" w:tplc="DB0E4890">
      <w:start w:val="1"/>
      <w:numFmt w:val="decimal"/>
      <w:lvlText w:val="%1."/>
      <w:lvlJc w:val="left"/>
      <w:pPr>
        <w:ind w:left="465" w:hanging="360"/>
      </w:pPr>
      <w:rPr>
        <w:rFonts w:hint="default"/>
      </w:rPr>
    </w:lvl>
    <w:lvl w:ilvl="1" w:tplc="04090019" w:tentative="1">
      <w:start w:val="1"/>
      <w:numFmt w:val="lowerLetter"/>
      <w:lvlText w:val="%2)"/>
      <w:lvlJc w:val="left"/>
      <w:pPr>
        <w:ind w:left="945" w:hanging="420"/>
      </w:pPr>
    </w:lvl>
    <w:lvl w:ilvl="2" w:tplc="0409001B" w:tentative="1">
      <w:start w:val="1"/>
      <w:numFmt w:val="lowerRoman"/>
      <w:lvlText w:val="%3."/>
      <w:lvlJc w:val="right"/>
      <w:pPr>
        <w:ind w:left="1365" w:hanging="420"/>
      </w:pPr>
    </w:lvl>
    <w:lvl w:ilvl="3" w:tplc="0409000F" w:tentative="1">
      <w:start w:val="1"/>
      <w:numFmt w:val="decimal"/>
      <w:lvlText w:val="%4."/>
      <w:lvlJc w:val="left"/>
      <w:pPr>
        <w:ind w:left="1785" w:hanging="420"/>
      </w:pPr>
    </w:lvl>
    <w:lvl w:ilvl="4" w:tplc="04090019" w:tentative="1">
      <w:start w:val="1"/>
      <w:numFmt w:val="lowerLetter"/>
      <w:lvlText w:val="%5)"/>
      <w:lvlJc w:val="left"/>
      <w:pPr>
        <w:ind w:left="2205" w:hanging="420"/>
      </w:pPr>
    </w:lvl>
    <w:lvl w:ilvl="5" w:tplc="0409001B" w:tentative="1">
      <w:start w:val="1"/>
      <w:numFmt w:val="lowerRoman"/>
      <w:lvlText w:val="%6."/>
      <w:lvlJc w:val="right"/>
      <w:pPr>
        <w:ind w:left="2625" w:hanging="420"/>
      </w:pPr>
    </w:lvl>
    <w:lvl w:ilvl="6" w:tplc="0409000F" w:tentative="1">
      <w:start w:val="1"/>
      <w:numFmt w:val="decimal"/>
      <w:lvlText w:val="%7."/>
      <w:lvlJc w:val="left"/>
      <w:pPr>
        <w:ind w:left="3045" w:hanging="420"/>
      </w:pPr>
    </w:lvl>
    <w:lvl w:ilvl="7" w:tplc="04090019" w:tentative="1">
      <w:start w:val="1"/>
      <w:numFmt w:val="lowerLetter"/>
      <w:lvlText w:val="%8)"/>
      <w:lvlJc w:val="left"/>
      <w:pPr>
        <w:ind w:left="3465" w:hanging="420"/>
      </w:pPr>
    </w:lvl>
    <w:lvl w:ilvl="8" w:tplc="0409001B" w:tentative="1">
      <w:start w:val="1"/>
      <w:numFmt w:val="lowerRoman"/>
      <w:lvlText w:val="%9."/>
      <w:lvlJc w:val="right"/>
      <w:pPr>
        <w:ind w:left="3885" w:hanging="420"/>
      </w:pPr>
    </w:lvl>
  </w:abstractNum>
  <w:abstractNum w:abstractNumId="2">
    <w:nsid w:val="222C38C9"/>
    <w:multiLevelType w:val="hybridMultilevel"/>
    <w:tmpl w:val="D9F4F3E0"/>
    <w:lvl w:ilvl="0" w:tplc="825C6A14">
      <w:start w:val="1"/>
      <w:numFmt w:val="decimal"/>
      <w:lvlText w:val="（%1）"/>
      <w:lvlJc w:val="left"/>
      <w:pPr>
        <w:ind w:left="750" w:hanging="75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272E3D8F"/>
    <w:multiLevelType w:val="hybridMultilevel"/>
    <w:tmpl w:val="FA40102C"/>
    <w:lvl w:ilvl="0" w:tplc="30EC171C">
      <w:start w:val="1"/>
      <w:numFmt w:val="lowerLetter"/>
      <w:lvlText w:val="(%1)"/>
      <w:lvlJc w:val="left"/>
      <w:pPr>
        <w:ind w:left="2355" w:hanging="360"/>
      </w:pPr>
      <w:rPr>
        <w:rFonts w:asciiTheme="minorHAnsi" w:hAnsiTheme="minorHAnsi" w:hint="default"/>
        <w:sz w:val="21"/>
      </w:rPr>
    </w:lvl>
    <w:lvl w:ilvl="1" w:tplc="04090019" w:tentative="1">
      <w:start w:val="1"/>
      <w:numFmt w:val="lowerLetter"/>
      <w:lvlText w:val="%2)"/>
      <w:lvlJc w:val="left"/>
      <w:pPr>
        <w:ind w:left="2835" w:hanging="420"/>
      </w:pPr>
    </w:lvl>
    <w:lvl w:ilvl="2" w:tplc="0409001B" w:tentative="1">
      <w:start w:val="1"/>
      <w:numFmt w:val="lowerRoman"/>
      <w:lvlText w:val="%3."/>
      <w:lvlJc w:val="right"/>
      <w:pPr>
        <w:ind w:left="3255" w:hanging="420"/>
      </w:pPr>
    </w:lvl>
    <w:lvl w:ilvl="3" w:tplc="0409000F" w:tentative="1">
      <w:start w:val="1"/>
      <w:numFmt w:val="decimal"/>
      <w:lvlText w:val="%4."/>
      <w:lvlJc w:val="left"/>
      <w:pPr>
        <w:ind w:left="3675" w:hanging="420"/>
      </w:pPr>
    </w:lvl>
    <w:lvl w:ilvl="4" w:tplc="04090019" w:tentative="1">
      <w:start w:val="1"/>
      <w:numFmt w:val="lowerLetter"/>
      <w:lvlText w:val="%5)"/>
      <w:lvlJc w:val="left"/>
      <w:pPr>
        <w:ind w:left="4095" w:hanging="420"/>
      </w:pPr>
    </w:lvl>
    <w:lvl w:ilvl="5" w:tplc="0409001B" w:tentative="1">
      <w:start w:val="1"/>
      <w:numFmt w:val="lowerRoman"/>
      <w:lvlText w:val="%6."/>
      <w:lvlJc w:val="right"/>
      <w:pPr>
        <w:ind w:left="4515" w:hanging="420"/>
      </w:pPr>
    </w:lvl>
    <w:lvl w:ilvl="6" w:tplc="0409000F" w:tentative="1">
      <w:start w:val="1"/>
      <w:numFmt w:val="decimal"/>
      <w:lvlText w:val="%7."/>
      <w:lvlJc w:val="left"/>
      <w:pPr>
        <w:ind w:left="4935" w:hanging="420"/>
      </w:pPr>
    </w:lvl>
    <w:lvl w:ilvl="7" w:tplc="04090019" w:tentative="1">
      <w:start w:val="1"/>
      <w:numFmt w:val="lowerLetter"/>
      <w:lvlText w:val="%8)"/>
      <w:lvlJc w:val="left"/>
      <w:pPr>
        <w:ind w:left="5355" w:hanging="420"/>
      </w:pPr>
    </w:lvl>
    <w:lvl w:ilvl="8" w:tplc="0409001B" w:tentative="1">
      <w:start w:val="1"/>
      <w:numFmt w:val="lowerRoman"/>
      <w:lvlText w:val="%9."/>
      <w:lvlJc w:val="right"/>
      <w:pPr>
        <w:ind w:left="5775" w:hanging="420"/>
      </w:pPr>
    </w:lvl>
  </w:abstractNum>
  <w:abstractNum w:abstractNumId="4">
    <w:nsid w:val="3BF9122C"/>
    <w:multiLevelType w:val="hybridMultilevel"/>
    <w:tmpl w:val="9008E6B8"/>
    <w:lvl w:ilvl="0" w:tplc="C32296C6">
      <w:start w:val="1"/>
      <w:numFmt w:val="bullet"/>
      <w:lvlText w:val=""/>
      <w:lvlJc w:val="left"/>
      <w:pPr>
        <w:ind w:left="360" w:hanging="360"/>
      </w:pPr>
      <w:rPr>
        <w:rFonts w:ascii="Wingdings" w:eastAsiaTheme="minorEastAsia" w:hAnsi="Wingdings" w:cstheme="minorBidi"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
    <w:nsid w:val="56930147"/>
    <w:multiLevelType w:val="hybridMultilevel"/>
    <w:tmpl w:val="DBAE4272"/>
    <w:lvl w:ilvl="0" w:tplc="65F62160">
      <w:start w:val="1"/>
      <w:numFmt w:val="lowerLetter"/>
      <w:lvlText w:val="(%1)"/>
      <w:lvlJc w:val="left"/>
      <w:pPr>
        <w:ind w:left="2040" w:hanging="360"/>
      </w:pPr>
      <w:rPr>
        <w:rFonts w:hint="default"/>
      </w:rPr>
    </w:lvl>
    <w:lvl w:ilvl="1" w:tplc="04090019" w:tentative="1">
      <w:start w:val="1"/>
      <w:numFmt w:val="lowerLetter"/>
      <w:lvlText w:val="%2)"/>
      <w:lvlJc w:val="left"/>
      <w:pPr>
        <w:ind w:left="2520" w:hanging="420"/>
      </w:pPr>
    </w:lvl>
    <w:lvl w:ilvl="2" w:tplc="0409001B" w:tentative="1">
      <w:start w:val="1"/>
      <w:numFmt w:val="lowerRoman"/>
      <w:lvlText w:val="%3."/>
      <w:lvlJc w:val="right"/>
      <w:pPr>
        <w:ind w:left="2940" w:hanging="420"/>
      </w:pPr>
    </w:lvl>
    <w:lvl w:ilvl="3" w:tplc="0409000F" w:tentative="1">
      <w:start w:val="1"/>
      <w:numFmt w:val="decimal"/>
      <w:lvlText w:val="%4."/>
      <w:lvlJc w:val="left"/>
      <w:pPr>
        <w:ind w:left="3360" w:hanging="420"/>
      </w:pPr>
    </w:lvl>
    <w:lvl w:ilvl="4" w:tplc="04090019" w:tentative="1">
      <w:start w:val="1"/>
      <w:numFmt w:val="lowerLetter"/>
      <w:lvlText w:val="%5)"/>
      <w:lvlJc w:val="left"/>
      <w:pPr>
        <w:ind w:left="3780" w:hanging="420"/>
      </w:pPr>
    </w:lvl>
    <w:lvl w:ilvl="5" w:tplc="0409001B" w:tentative="1">
      <w:start w:val="1"/>
      <w:numFmt w:val="lowerRoman"/>
      <w:lvlText w:val="%6."/>
      <w:lvlJc w:val="right"/>
      <w:pPr>
        <w:ind w:left="4200" w:hanging="420"/>
      </w:pPr>
    </w:lvl>
    <w:lvl w:ilvl="6" w:tplc="0409000F" w:tentative="1">
      <w:start w:val="1"/>
      <w:numFmt w:val="decimal"/>
      <w:lvlText w:val="%7."/>
      <w:lvlJc w:val="left"/>
      <w:pPr>
        <w:ind w:left="4620" w:hanging="420"/>
      </w:pPr>
    </w:lvl>
    <w:lvl w:ilvl="7" w:tplc="04090019" w:tentative="1">
      <w:start w:val="1"/>
      <w:numFmt w:val="lowerLetter"/>
      <w:lvlText w:val="%8)"/>
      <w:lvlJc w:val="left"/>
      <w:pPr>
        <w:ind w:left="5040" w:hanging="420"/>
      </w:pPr>
    </w:lvl>
    <w:lvl w:ilvl="8" w:tplc="0409001B" w:tentative="1">
      <w:start w:val="1"/>
      <w:numFmt w:val="lowerRoman"/>
      <w:lvlText w:val="%9."/>
      <w:lvlJc w:val="right"/>
      <w:pPr>
        <w:ind w:left="5460" w:hanging="420"/>
      </w:pPr>
    </w:lvl>
  </w:abstractNum>
  <w:abstractNum w:abstractNumId="6">
    <w:nsid w:val="774154A0"/>
    <w:multiLevelType w:val="hybridMultilevel"/>
    <w:tmpl w:val="594E7808"/>
    <w:lvl w:ilvl="0" w:tplc="17DA4D3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7D905529"/>
    <w:multiLevelType w:val="hybridMultilevel"/>
    <w:tmpl w:val="DBAE4272"/>
    <w:lvl w:ilvl="0" w:tplc="65F62160">
      <w:start w:val="1"/>
      <w:numFmt w:val="lowerLetter"/>
      <w:lvlText w:val="(%1)"/>
      <w:lvlJc w:val="left"/>
      <w:pPr>
        <w:ind w:left="2040" w:hanging="360"/>
      </w:pPr>
      <w:rPr>
        <w:rFonts w:hint="default"/>
      </w:rPr>
    </w:lvl>
    <w:lvl w:ilvl="1" w:tplc="04090019" w:tentative="1">
      <w:start w:val="1"/>
      <w:numFmt w:val="lowerLetter"/>
      <w:lvlText w:val="%2)"/>
      <w:lvlJc w:val="left"/>
      <w:pPr>
        <w:ind w:left="2520" w:hanging="420"/>
      </w:pPr>
    </w:lvl>
    <w:lvl w:ilvl="2" w:tplc="0409001B" w:tentative="1">
      <w:start w:val="1"/>
      <w:numFmt w:val="lowerRoman"/>
      <w:lvlText w:val="%3."/>
      <w:lvlJc w:val="right"/>
      <w:pPr>
        <w:ind w:left="2940" w:hanging="420"/>
      </w:pPr>
    </w:lvl>
    <w:lvl w:ilvl="3" w:tplc="0409000F" w:tentative="1">
      <w:start w:val="1"/>
      <w:numFmt w:val="decimal"/>
      <w:lvlText w:val="%4."/>
      <w:lvlJc w:val="left"/>
      <w:pPr>
        <w:ind w:left="3360" w:hanging="420"/>
      </w:pPr>
    </w:lvl>
    <w:lvl w:ilvl="4" w:tplc="04090019" w:tentative="1">
      <w:start w:val="1"/>
      <w:numFmt w:val="lowerLetter"/>
      <w:lvlText w:val="%5)"/>
      <w:lvlJc w:val="left"/>
      <w:pPr>
        <w:ind w:left="3780" w:hanging="420"/>
      </w:pPr>
    </w:lvl>
    <w:lvl w:ilvl="5" w:tplc="0409001B" w:tentative="1">
      <w:start w:val="1"/>
      <w:numFmt w:val="lowerRoman"/>
      <w:lvlText w:val="%6."/>
      <w:lvlJc w:val="right"/>
      <w:pPr>
        <w:ind w:left="4200" w:hanging="420"/>
      </w:pPr>
    </w:lvl>
    <w:lvl w:ilvl="6" w:tplc="0409000F" w:tentative="1">
      <w:start w:val="1"/>
      <w:numFmt w:val="decimal"/>
      <w:lvlText w:val="%7."/>
      <w:lvlJc w:val="left"/>
      <w:pPr>
        <w:ind w:left="4620" w:hanging="420"/>
      </w:pPr>
    </w:lvl>
    <w:lvl w:ilvl="7" w:tplc="04090019" w:tentative="1">
      <w:start w:val="1"/>
      <w:numFmt w:val="lowerLetter"/>
      <w:lvlText w:val="%8)"/>
      <w:lvlJc w:val="left"/>
      <w:pPr>
        <w:ind w:left="5040" w:hanging="420"/>
      </w:pPr>
    </w:lvl>
    <w:lvl w:ilvl="8" w:tplc="0409001B" w:tentative="1">
      <w:start w:val="1"/>
      <w:numFmt w:val="lowerRoman"/>
      <w:lvlText w:val="%9."/>
      <w:lvlJc w:val="right"/>
      <w:pPr>
        <w:ind w:left="5460" w:hanging="420"/>
      </w:pPr>
    </w:lvl>
  </w:abstractNum>
  <w:num w:numId="1">
    <w:abstractNumId w:val="2"/>
  </w:num>
  <w:num w:numId="2">
    <w:abstractNumId w:val="1"/>
  </w:num>
  <w:num w:numId="3">
    <w:abstractNumId w:val="3"/>
  </w:num>
  <w:num w:numId="4">
    <w:abstractNumId w:val="7"/>
  </w:num>
  <w:num w:numId="5">
    <w:abstractNumId w:val="5"/>
  </w:num>
  <w:num w:numId="6">
    <w:abstractNumId w:val="0"/>
  </w:num>
  <w:num w:numId="7">
    <w:abstractNumId w:val="4"/>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6"/>
  <w:doNotDisplayPageBoundaries/>
  <w:bordersDoNotSurroundHeader/>
  <w:bordersDoNotSurroundFooter/>
  <w:defaultTabStop w:val="420"/>
  <w:drawingGridVerticalSpacing w:val="156"/>
  <w:displayHorizontalDrawingGridEvery w:val="0"/>
  <w:displayVerticalDrawingGridEvery w:val="2"/>
  <w:characterSpacingControl w:val="compressPunctuation"/>
  <w:savePreviewPicture/>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__Grammarly_42____i" w:val="H4sIAAAAAAAEAKtWckksSQxILCpxzi/NK1GyMqwFAAEhoTITAAAA"/>
    <w:docVar w:name="__Grammarly_42___1" w:val="H4sIAAAAAAAEAKtWcslP9kxRslIyNDY0sDAxNbMwMDQ2srAwMTJS0lEKTi0uzszPAykwqgUAONtC8SwAAAA="/>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wdv2zav3zfvtdedtrlpt0e9derw5tsw0dxv&quot;&gt;RIFS&lt;record-ids&gt;&lt;item&gt;1&lt;/item&gt;&lt;item&gt;2&lt;/item&gt;&lt;item&gt;3&lt;/item&gt;&lt;item&gt;4&lt;/item&gt;&lt;item&gt;5&lt;/item&gt;&lt;item&gt;12&lt;/item&gt;&lt;item&gt;22&lt;/item&gt;&lt;item&gt;31&lt;/item&gt;&lt;item&gt;50&lt;/item&gt;&lt;item&gt;51&lt;/item&gt;&lt;item&gt;52&lt;/item&gt;&lt;item&gt;53&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record-ids&gt;&lt;/item&gt;&lt;/Libraries&gt;"/>
  </w:docVars>
  <w:rsids>
    <w:rsidRoot w:val="00F76F6F"/>
    <w:rsid w:val="00000B4C"/>
    <w:rsid w:val="00006CD3"/>
    <w:rsid w:val="00006E3D"/>
    <w:rsid w:val="00010D19"/>
    <w:rsid w:val="000162CB"/>
    <w:rsid w:val="00016A70"/>
    <w:rsid w:val="00016BB0"/>
    <w:rsid w:val="000170DF"/>
    <w:rsid w:val="00024A4E"/>
    <w:rsid w:val="00025614"/>
    <w:rsid w:val="00025E8C"/>
    <w:rsid w:val="000263D2"/>
    <w:rsid w:val="000300A1"/>
    <w:rsid w:val="00030375"/>
    <w:rsid w:val="00031D5C"/>
    <w:rsid w:val="000338BE"/>
    <w:rsid w:val="00034B9D"/>
    <w:rsid w:val="00040910"/>
    <w:rsid w:val="000426B8"/>
    <w:rsid w:val="00042A00"/>
    <w:rsid w:val="0004456F"/>
    <w:rsid w:val="0004509C"/>
    <w:rsid w:val="0004680C"/>
    <w:rsid w:val="0004769A"/>
    <w:rsid w:val="00050638"/>
    <w:rsid w:val="000542C7"/>
    <w:rsid w:val="000559DE"/>
    <w:rsid w:val="000604E2"/>
    <w:rsid w:val="00061E37"/>
    <w:rsid w:val="00063B96"/>
    <w:rsid w:val="00065534"/>
    <w:rsid w:val="00072051"/>
    <w:rsid w:val="000732D1"/>
    <w:rsid w:val="00073C68"/>
    <w:rsid w:val="0007451A"/>
    <w:rsid w:val="000748F7"/>
    <w:rsid w:val="000822E4"/>
    <w:rsid w:val="00083570"/>
    <w:rsid w:val="00083745"/>
    <w:rsid w:val="000857FB"/>
    <w:rsid w:val="00085F1E"/>
    <w:rsid w:val="00090630"/>
    <w:rsid w:val="00090EB4"/>
    <w:rsid w:val="00091013"/>
    <w:rsid w:val="00097477"/>
    <w:rsid w:val="000A2F35"/>
    <w:rsid w:val="000A36BB"/>
    <w:rsid w:val="000A4909"/>
    <w:rsid w:val="000A516B"/>
    <w:rsid w:val="000B2312"/>
    <w:rsid w:val="000B32EB"/>
    <w:rsid w:val="000B72AA"/>
    <w:rsid w:val="000B794B"/>
    <w:rsid w:val="000C0559"/>
    <w:rsid w:val="000C21CF"/>
    <w:rsid w:val="000C397E"/>
    <w:rsid w:val="000C6219"/>
    <w:rsid w:val="000C6375"/>
    <w:rsid w:val="000C7CBF"/>
    <w:rsid w:val="000D0AE6"/>
    <w:rsid w:val="000D130F"/>
    <w:rsid w:val="000D38EB"/>
    <w:rsid w:val="000D4171"/>
    <w:rsid w:val="000D5EC2"/>
    <w:rsid w:val="000D6FD7"/>
    <w:rsid w:val="000D719A"/>
    <w:rsid w:val="000E0589"/>
    <w:rsid w:val="000E1939"/>
    <w:rsid w:val="000E23A7"/>
    <w:rsid w:val="000E6289"/>
    <w:rsid w:val="000E78EA"/>
    <w:rsid w:val="000E7C83"/>
    <w:rsid w:val="000E7FAD"/>
    <w:rsid w:val="000F31A1"/>
    <w:rsid w:val="000F3928"/>
    <w:rsid w:val="000F683F"/>
    <w:rsid w:val="000F6F93"/>
    <w:rsid w:val="001025D3"/>
    <w:rsid w:val="00103853"/>
    <w:rsid w:val="00103ACD"/>
    <w:rsid w:val="00111F02"/>
    <w:rsid w:val="00113D62"/>
    <w:rsid w:val="0011416B"/>
    <w:rsid w:val="00114597"/>
    <w:rsid w:val="0011518A"/>
    <w:rsid w:val="00117172"/>
    <w:rsid w:val="0011762B"/>
    <w:rsid w:val="001202A3"/>
    <w:rsid w:val="00121B0D"/>
    <w:rsid w:val="00121F31"/>
    <w:rsid w:val="001253B7"/>
    <w:rsid w:val="00126DE9"/>
    <w:rsid w:val="001306CE"/>
    <w:rsid w:val="00131FB0"/>
    <w:rsid w:val="00134398"/>
    <w:rsid w:val="0013623B"/>
    <w:rsid w:val="00136B5F"/>
    <w:rsid w:val="00136CDA"/>
    <w:rsid w:val="0013769F"/>
    <w:rsid w:val="00140132"/>
    <w:rsid w:val="00140A19"/>
    <w:rsid w:val="001422C3"/>
    <w:rsid w:val="001443B1"/>
    <w:rsid w:val="00146A28"/>
    <w:rsid w:val="00152CBD"/>
    <w:rsid w:val="001561E2"/>
    <w:rsid w:val="00156B9A"/>
    <w:rsid w:val="001652CC"/>
    <w:rsid w:val="00166424"/>
    <w:rsid w:val="00166D31"/>
    <w:rsid w:val="00167DF8"/>
    <w:rsid w:val="00170173"/>
    <w:rsid w:val="00173514"/>
    <w:rsid w:val="00173806"/>
    <w:rsid w:val="001740FC"/>
    <w:rsid w:val="00174A81"/>
    <w:rsid w:val="00175059"/>
    <w:rsid w:val="001753BE"/>
    <w:rsid w:val="00176556"/>
    <w:rsid w:val="00176571"/>
    <w:rsid w:val="00176C9B"/>
    <w:rsid w:val="00177836"/>
    <w:rsid w:val="00182B47"/>
    <w:rsid w:val="00183CFA"/>
    <w:rsid w:val="001845EF"/>
    <w:rsid w:val="00184786"/>
    <w:rsid w:val="00185176"/>
    <w:rsid w:val="0018607A"/>
    <w:rsid w:val="00186C3A"/>
    <w:rsid w:val="00186D09"/>
    <w:rsid w:val="00187C39"/>
    <w:rsid w:val="00187CE6"/>
    <w:rsid w:val="00187E41"/>
    <w:rsid w:val="001900D2"/>
    <w:rsid w:val="00191A44"/>
    <w:rsid w:val="00195F12"/>
    <w:rsid w:val="00195F56"/>
    <w:rsid w:val="00197CA3"/>
    <w:rsid w:val="001A2DB7"/>
    <w:rsid w:val="001A41A2"/>
    <w:rsid w:val="001A6789"/>
    <w:rsid w:val="001B08B4"/>
    <w:rsid w:val="001B1107"/>
    <w:rsid w:val="001B3A7F"/>
    <w:rsid w:val="001B4B20"/>
    <w:rsid w:val="001B68EE"/>
    <w:rsid w:val="001B6EC7"/>
    <w:rsid w:val="001C1AB8"/>
    <w:rsid w:val="001C3488"/>
    <w:rsid w:val="001C6130"/>
    <w:rsid w:val="001C6637"/>
    <w:rsid w:val="001C77C5"/>
    <w:rsid w:val="001C7ABD"/>
    <w:rsid w:val="001C7CBE"/>
    <w:rsid w:val="001D0165"/>
    <w:rsid w:val="001D02DC"/>
    <w:rsid w:val="001D05E7"/>
    <w:rsid w:val="001D1A8E"/>
    <w:rsid w:val="001D3F82"/>
    <w:rsid w:val="001D5B26"/>
    <w:rsid w:val="001D5E79"/>
    <w:rsid w:val="001D6B6F"/>
    <w:rsid w:val="001E0CC5"/>
    <w:rsid w:val="001E118E"/>
    <w:rsid w:val="001E1A18"/>
    <w:rsid w:val="001E2266"/>
    <w:rsid w:val="001F0000"/>
    <w:rsid w:val="001F155C"/>
    <w:rsid w:val="001F372B"/>
    <w:rsid w:val="001F3D22"/>
    <w:rsid w:val="00202234"/>
    <w:rsid w:val="00202BAB"/>
    <w:rsid w:val="00203571"/>
    <w:rsid w:val="00203B01"/>
    <w:rsid w:val="002044EE"/>
    <w:rsid w:val="00204875"/>
    <w:rsid w:val="00210A62"/>
    <w:rsid w:val="00214CF9"/>
    <w:rsid w:val="00214D91"/>
    <w:rsid w:val="00214F15"/>
    <w:rsid w:val="002152FF"/>
    <w:rsid w:val="0021560D"/>
    <w:rsid w:val="00215F11"/>
    <w:rsid w:val="00215FE7"/>
    <w:rsid w:val="00217AC3"/>
    <w:rsid w:val="00221357"/>
    <w:rsid w:val="0022153B"/>
    <w:rsid w:val="00223409"/>
    <w:rsid w:val="002237B0"/>
    <w:rsid w:val="00226435"/>
    <w:rsid w:val="0023019B"/>
    <w:rsid w:val="00230526"/>
    <w:rsid w:val="0023223A"/>
    <w:rsid w:val="00233E29"/>
    <w:rsid w:val="002368A1"/>
    <w:rsid w:val="00236B42"/>
    <w:rsid w:val="00236B52"/>
    <w:rsid w:val="00236EF9"/>
    <w:rsid w:val="00237C20"/>
    <w:rsid w:val="00237E25"/>
    <w:rsid w:val="002421E0"/>
    <w:rsid w:val="0024498F"/>
    <w:rsid w:val="00245CF4"/>
    <w:rsid w:val="00246750"/>
    <w:rsid w:val="002469C4"/>
    <w:rsid w:val="00246ED4"/>
    <w:rsid w:val="0025584D"/>
    <w:rsid w:val="002560C9"/>
    <w:rsid w:val="002563EA"/>
    <w:rsid w:val="00257CB7"/>
    <w:rsid w:val="00262FD5"/>
    <w:rsid w:val="00263C28"/>
    <w:rsid w:val="00263CC5"/>
    <w:rsid w:val="00264521"/>
    <w:rsid w:val="00264AF9"/>
    <w:rsid w:val="00267833"/>
    <w:rsid w:val="00271F8C"/>
    <w:rsid w:val="00275D52"/>
    <w:rsid w:val="002768F4"/>
    <w:rsid w:val="00282771"/>
    <w:rsid w:val="00284200"/>
    <w:rsid w:val="00285A47"/>
    <w:rsid w:val="002869A2"/>
    <w:rsid w:val="00297A4E"/>
    <w:rsid w:val="002A0D6C"/>
    <w:rsid w:val="002A0E90"/>
    <w:rsid w:val="002A2072"/>
    <w:rsid w:val="002A3F4F"/>
    <w:rsid w:val="002A5FB8"/>
    <w:rsid w:val="002A7DF3"/>
    <w:rsid w:val="002B1A87"/>
    <w:rsid w:val="002B23F4"/>
    <w:rsid w:val="002B25F1"/>
    <w:rsid w:val="002B3B1D"/>
    <w:rsid w:val="002B4997"/>
    <w:rsid w:val="002B4C66"/>
    <w:rsid w:val="002B50C6"/>
    <w:rsid w:val="002C143D"/>
    <w:rsid w:val="002C1CDF"/>
    <w:rsid w:val="002C4AA6"/>
    <w:rsid w:val="002C4D05"/>
    <w:rsid w:val="002D06E2"/>
    <w:rsid w:val="002D11CA"/>
    <w:rsid w:val="002D5520"/>
    <w:rsid w:val="002D5DCE"/>
    <w:rsid w:val="002D6DED"/>
    <w:rsid w:val="002E03F9"/>
    <w:rsid w:val="002E3160"/>
    <w:rsid w:val="002E4967"/>
    <w:rsid w:val="002E5A7D"/>
    <w:rsid w:val="002F37BC"/>
    <w:rsid w:val="002F384E"/>
    <w:rsid w:val="00302F3E"/>
    <w:rsid w:val="003031A3"/>
    <w:rsid w:val="00304031"/>
    <w:rsid w:val="00304868"/>
    <w:rsid w:val="00305179"/>
    <w:rsid w:val="00306A02"/>
    <w:rsid w:val="00307496"/>
    <w:rsid w:val="003102F3"/>
    <w:rsid w:val="00311AE4"/>
    <w:rsid w:val="00312FE1"/>
    <w:rsid w:val="003210BF"/>
    <w:rsid w:val="003235A1"/>
    <w:rsid w:val="0032382B"/>
    <w:rsid w:val="0032509F"/>
    <w:rsid w:val="003268B2"/>
    <w:rsid w:val="00326B4C"/>
    <w:rsid w:val="00326EBE"/>
    <w:rsid w:val="00332BBB"/>
    <w:rsid w:val="00333966"/>
    <w:rsid w:val="0033437F"/>
    <w:rsid w:val="00334BB1"/>
    <w:rsid w:val="00334CE6"/>
    <w:rsid w:val="00336809"/>
    <w:rsid w:val="003376B8"/>
    <w:rsid w:val="00337DD7"/>
    <w:rsid w:val="00342512"/>
    <w:rsid w:val="00343A7A"/>
    <w:rsid w:val="00345695"/>
    <w:rsid w:val="00346203"/>
    <w:rsid w:val="00351CEA"/>
    <w:rsid w:val="00351DC9"/>
    <w:rsid w:val="00352959"/>
    <w:rsid w:val="00352B3D"/>
    <w:rsid w:val="0035356E"/>
    <w:rsid w:val="0035363C"/>
    <w:rsid w:val="003542BD"/>
    <w:rsid w:val="00355F44"/>
    <w:rsid w:val="0035631E"/>
    <w:rsid w:val="003568AB"/>
    <w:rsid w:val="00356C4D"/>
    <w:rsid w:val="00357EE0"/>
    <w:rsid w:val="0036183C"/>
    <w:rsid w:val="00363F8D"/>
    <w:rsid w:val="0036413E"/>
    <w:rsid w:val="00364988"/>
    <w:rsid w:val="003651BE"/>
    <w:rsid w:val="00365549"/>
    <w:rsid w:val="00366650"/>
    <w:rsid w:val="00373743"/>
    <w:rsid w:val="00374C81"/>
    <w:rsid w:val="0038251F"/>
    <w:rsid w:val="00383DC1"/>
    <w:rsid w:val="00383EE0"/>
    <w:rsid w:val="00386F1C"/>
    <w:rsid w:val="003873C7"/>
    <w:rsid w:val="00393D67"/>
    <w:rsid w:val="003A0824"/>
    <w:rsid w:val="003A1069"/>
    <w:rsid w:val="003A1AE3"/>
    <w:rsid w:val="003A2B53"/>
    <w:rsid w:val="003A4034"/>
    <w:rsid w:val="003A433F"/>
    <w:rsid w:val="003A7085"/>
    <w:rsid w:val="003B2380"/>
    <w:rsid w:val="003B23B6"/>
    <w:rsid w:val="003B5D09"/>
    <w:rsid w:val="003C158C"/>
    <w:rsid w:val="003C2430"/>
    <w:rsid w:val="003C28DA"/>
    <w:rsid w:val="003C42D9"/>
    <w:rsid w:val="003C6434"/>
    <w:rsid w:val="003D11CE"/>
    <w:rsid w:val="003D1367"/>
    <w:rsid w:val="003D301A"/>
    <w:rsid w:val="003D4D3F"/>
    <w:rsid w:val="003D580F"/>
    <w:rsid w:val="003D5BD4"/>
    <w:rsid w:val="003D6790"/>
    <w:rsid w:val="003E115D"/>
    <w:rsid w:val="003E1CBA"/>
    <w:rsid w:val="003E3ABD"/>
    <w:rsid w:val="003E3EA5"/>
    <w:rsid w:val="003E67F9"/>
    <w:rsid w:val="003E6D1D"/>
    <w:rsid w:val="00404827"/>
    <w:rsid w:val="00405628"/>
    <w:rsid w:val="00411DFB"/>
    <w:rsid w:val="0041607B"/>
    <w:rsid w:val="00417487"/>
    <w:rsid w:val="00417879"/>
    <w:rsid w:val="004200F7"/>
    <w:rsid w:val="00421B4C"/>
    <w:rsid w:val="00422B92"/>
    <w:rsid w:val="00425452"/>
    <w:rsid w:val="0042656D"/>
    <w:rsid w:val="00426ADA"/>
    <w:rsid w:val="004272F6"/>
    <w:rsid w:val="00427F3C"/>
    <w:rsid w:val="0043206B"/>
    <w:rsid w:val="0043285A"/>
    <w:rsid w:val="00434106"/>
    <w:rsid w:val="004347C6"/>
    <w:rsid w:val="00443584"/>
    <w:rsid w:val="00444704"/>
    <w:rsid w:val="0044485F"/>
    <w:rsid w:val="004473F9"/>
    <w:rsid w:val="00450A03"/>
    <w:rsid w:val="00454EC1"/>
    <w:rsid w:val="004617EE"/>
    <w:rsid w:val="004639D1"/>
    <w:rsid w:val="00463F7F"/>
    <w:rsid w:val="0046439E"/>
    <w:rsid w:val="00464863"/>
    <w:rsid w:val="004654EC"/>
    <w:rsid w:val="00465893"/>
    <w:rsid w:val="00466BEC"/>
    <w:rsid w:val="004700AE"/>
    <w:rsid w:val="004728E0"/>
    <w:rsid w:val="00477C15"/>
    <w:rsid w:val="00480114"/>
    <w:rsid w:val="004803AA"/>
    <w:rsid w:val="0048182B"/>
    <w:rsid w:val="004832E0"/>
    <w:rsid w:val="004843CD"/>
    <w:rsid w:val="00485AB1"/>
    <w:rsid w:val="00486DE8"/>
    <w:rsid w:val="00493D6C"/>
    <w:rsid w:val="00494FE4"/>
    <w:rsid w:val="004A0C7B"/>
    <w:rsid w:val="004A30E8"/>
    <w:rsid w:val="004A4209"/>
    <w:rsid w:val="004A5E39"/>
    <w:rsid w:val="004A7358"/>
    <w:rsid w:val="004B2883"/>
    <w:rsid w:val="004B36BF"/>
    <w:rsid w:val="004B47EE"/>
    <w:rsid w:val="004B58EE"/>
    <w:rsid w:val="004B5E3B"/>
    <w:rsid w:val="004B76A1"/>
    <w:rsid w:val="004C3C14"/>
    <w:rsid w:val="004C6124"/>
    <w:rsid w:val="004D28E6"/>
    <w:rsid w:val="004D4081"/>
    <w:rsid w:val="004D60DE"/>
    <w:rsid w:val="004E1640"/>
    <w:rsid w:val="004E5B9B"/>
    <w:rsid w:val="004E5CF3"/>
    <w:rsid w:val="004E740D"/>
    <w:rsid w:val="004F0BC7"/>
    <w:rsid w:val="004F19E5"/>
    <w:rsid w:val="004F1C92"/>
    <w:rsid w:val="004F3623"/>
    <w:rsid w:val="004F3862"/>
    <w:rsid w:val="004F5E08"/>
    <w:rsid w:val="004F6F58"/>
    <w:rsid w:val="004F7B93"/>
    <w:rsid w:val="00500B67"/>
    <w:rsid w:val="005016B3"/>
    <w:rsid w:val="005017CA"/>
    <w:rsid w:val="00505290"/>
    <w:rsid w:val="00507F47"/>
    <w:rsid w:val="005108E6"/>
    <w:rsid w:val="00511283"/>
    <w:rsid w:val="0051330D"/>
    <w:rsid w:val="00514880"/>
    <w:rsid w:val="005169F0"/>
    <w:rsid w:val="00517C8B"/>
    <w:rsid w:val="00520935"/>
    <w:rsid w:val="005249EB"/>
    <w:rsid w:val="00524F8F"/>
    <w:rsid w:val="00527075"/>
    <w:rsid w:val="00533A02"/>
    <w:rsid w:val="00534516"/>
    <w:rsid w:val="00541DE6"/>
    <w:rsid w:val="005426FD"/>
    <w:rsid w:val="00543E5E"/>
    <w:rsid w:val="00551C47"/>
    <w:rsid w:val="00551E3A"/>
    <w:rsid w:val="005522A8"/>
    <w:rsid w:val="005527CF"/>
    <w:rsid w:val="00552F52"/>
    <w:rsid w:val="00553490"/>
    <w:rsid w:val="00554679"/>
    <w:rsid w:val="00556149"/>
    <w:rsid w:val="00556A7C"/>
    <w:rsid w:val="0055732A"/>
    <w:rsid w:val="005639D8"/>
    <w:rsid w:val="00567EA1"/>
    <w:rsid w:val="0057026B"/>
    <w:rsid w:val="00571451"/>
    <w:rsid w:val="0057348A"/>
    <w:rsid w:val="00577210"/>
    <w:rsid w:val="0057748B"/>
    <w:rsid w:val="005805F4"/>
    <w:rsid w:val="00580826"/>
    <w:rsid w:val="00582615"/>
    <w:rsid w:val="00582EBB"/>
    <w:rsid w:val="0058480F"/>
    <w:rsid w:val="00586409"/>
    <w:rsid w:val="00587844"/>
    <w:rsid w:val="00592250"/>
    <w:rsid w:val="00592FC8"/>
    <w:rsid w:val="00593005"/>
    <w:rsid w:val="005942C1"/>
    <w:rsid w:val="00594C82"/>
    <w:rsid w:val="00596060"/>
    <w:rsid w:val="00597591"/>
    <w:rsid w:val="00597EE8"/>
    <w:rsid w:val="005A0158"/>
    <w:rsid w:val="005A0B91"/>
    <w:rsid w:val="005A1AC3"/>
    <w:rsid w:val="005A1C9D"/>
    <w:rsid w:val="005A1E53"/>
    <w:rsid w:val="005A4CE4"/>
    <w:rsid w:val="005A517C"/>
    <w:rsid w:val="005A5DC8"/>
    <w:rsid w:val="005A7E14"/>
    <w:rsid w:val="005B1564"/>
    <w:rsid w:val="005B25C9"/>
    <w:rsid w:val="005B2ADB"/>
    <w:rsid w:val="005B5D7D"/>
    <w:rsid w:val="005B6085"/>
    <w:rsid w:val="005C04CF"/>
    <w:rsid w:val="005C3559"/>
    <w:rsid w:val="005C3A90"/>
    <w:rsid w:val="005C3C92"/>
    <w:rsid w:val="005C4BE5"/>
    <w:rsid w:val="005C4E51"/>
    <w:rsid w:val="005C6387"/>
    <w:rsid w:val="005C6F04"/>
    <w:rsid w:val="005D148F"/>
    <w:rsid w:val="005D2FE0"/>
    <w:rsid w:val="005D31D0"/>
    <w:rsid w:val="005D3213"/>
    <w:rsid w:val="005D4052"/>
    <w:rsid w:val="005D4F87"/>
    <w:rsid w:val="005D50EA"/>
    <w:rsid w:val="005D6768"/>
    <w:rsid w:val="005D7C9A"/>
    <w:rsid w:val="005E2118"/>
    <w:rsid w:val="005E2BD4"/>
    <w:rsid w:val="005E4C7D"/>
    <w:rsid w:val="005E7214"/>
    <w:rsid w:val="005E7D8E"/>
    <w:rsid w:val="005F0B85"/>
    <w:rsid w:val="005F1F7D"/>
    <w:rsid w:val="005F370C"/>
    <w:rsid w:val="005F4F47"/>
    <w:rsid w:val="005F4F9D"/>
    <w:rsid w:val="005F54E6"/>
    <w:rsid w:val="005F583C"/>
    <w:rsid w:val="005F6DFA"/>
    <w:rsid w:val="005F73E8"/>
    <w:rsid w:val="00601AD1"/>
    <w:rsid w:val="006040D2"/>
    <w:rsid w:val="006043BD"/>
    <w:rsid w:val="00607E1D"/>
    <w:rsid w:val="006100A7"/>
    <w:rsid w:val="00610882"/>
    <w:rsid w:val="00610B90"/>
    <w:rsid w:val="00610F99"/>
    <w:rsid w:val="00611CED"/>
    <w:rsid w:val="00612249"/>
    <w:rsid w:val="00617397"/>
    <w:rsid w:val="00620825"/>
    <w:rsid w:val="006223C0"/>
    <w:rsid w:val="006241A4"/>
    <w:rsid w:val="00624656"/>
    <w:rsid w:val="006258D4"/>
    <w:rsid w:val="0062689F"/>
    <w:rsid w:val="00626A98"/>
    <w:rsid w:val="00626DCE"/>
    <w:rsid w:val="00627351"/>
    <w:rsid w:val="00627741"/>
    <w:rsid w:val="00627E39"/>
    <w:rsid w:val="00630331"/>
    <w:rsid w:val="00633EBA"/>
    <w:rsid w:val="006341A4"/>
    <w:rsid w:val="00634383"/>
    <w:rsid w:val="006409BD"/>
    <w:rsid w:val="0064222C"/>
    <w:rsid w:val="006427F0"/>
    <w:rsid w:val="00643023"/>
    <w:rsid w:val="006430DD"/>
    <w:rsid w:val="006433E9"/>
    <w:rsid w:val="00646D88"/>
    <w:rsid w:val="00651B8D"/>
    <w:rsid w:val="00652BB1"/>
    <w:rsid w:val="006549B1"/>
    <w:rsid w:val="0065516C"/>
    <w:rsid w:val="0065592D"/>
    <w:rsid w:val="0065648E"/>
    <w:rsid w:val="006566A6"/>
    <w:rsid w:val="00660337"/>
    <w:rsid w:val="00660835"/>
    <w:rsid w:val="00667ED3"/>
    <w:rsid w:val="00667F5D"/>
    <w:rsid w:val="00671413"/>
    <w:rsid w:val="006721D5"/>
    <w:rsid w:val="00675B1E"/>
    <w:rsid w:val="006774CA"/>
    <w:rsid w:val="0068015F"/>
    <w:rsid w:val="006806CF"/>
    <w:rsid w:val="00680AEB"/>
    <w:rsid w:val="00681CBD"/>
    <w:rsid w:val="00682805"/>
    <w:rsid w:val="0068355D"/>
    <w:rsid w:val="006841BE"/>
    <w:rsid w:val="0068492D"/>
    <w:rsid w:val="00686958"/>
    <w:rsid w:val="006907D6"/>
    <w:rsid w:val="00691C84"/>
    <w:rsid w:val="006933BA"/>
    <w:rsid w:val="006972E4"/>
    <w:rsid w:val="006A5C94"/>
    <w:rsid w:val="006A7332"/>
    <w:rsid w:val="006B0F75"/>
    <w:rsid w:val="006B1D13"/>
    <w:rsid w:val="006B43A0"/>
    <w:rsid w:val="006B6B8E"/>
    <w:rsid w:val="006B73C9"/>
    <w:rsid w:val="006B7B76"/>
    <w:rsid w:val="006C37BD"/>
    <w:rsid w:val="006C510D"/>
    <w:rsid w:val="006C76B5"/>
    <w:rsid w:val="006C7CD3"/>
    <w:rsid w:val="006D315F"/>
    <w:rsid w:val="006E0E2D"/>
    <w:rsid w:val="006E21B0"/>
    <w:rsid w:val="006E31D2"/>
    <w:rsid w:val="006E42E0"/>
    <w:rsid w:val="006E4973"/>
    <w:rsid w:val="006E758D"/>
    <w:rsid w:val="006E7649"/>
    <w:rsid w:val="006E7887"/>
    <w:rsid w:val="006F0A6C"/>
    <w:rsid w:val="006F267D"/>
    <w:rsid w:val="006F65BA"/>
    <w:rsid w:val="006F6A4A"/>
    <w:rsid w:val="006F6FF6"/>
    <w:rsid w:val="00701905"/>
    <w:rsid w:val="00701B20"/>
    <w:rsid w:val="00702330"/>
    <w:rsid w:val="00704074"/>
    <w:rsid w:val="00705583"/>
    <w:rsid w:val="00706863"/>
    <w:rsid w:val="00707DD0"/>
    <w:rsid w:val="00713B54"/>
    <w:rsid w:val="00716084"/>
    <w:rsid w:val="00716110"/>
    <w:rsid w:val="007170DC"/>
    <w:rsid w:val="0071778E"/>
    <w:rsid w:val="00720F6C"/>
    <w:rsid w:val="00722CD0"/>
    <w:rsid w:val="00730E5D"/>
    <w:rsid w:val="0073531C"/>
    <w:rsid w:val="007356C4"/>
    <w:rsid w:val="007370C8"/>
    <w:rsid w:val="00737A50"/>
    <w:rsid w:val="00740361"/>
    <w:rsid w:val="00740B58"/>
    <w:rsid w:val="00745621"/>
    <w:rsid w:val="00746893"/>
    <w:rsid w:val="007500FD"/>
    <w:rsid w:val="00750FA1"/>
    <w:rsid w:val="007608F0"/>
    <w:rsid w:val="00761751"/>
    <w:rsid w:val="00762557"/>
    <w:rsid w:val="007625C0"/>
    <w:rsid w:val="0076640C"/>
    <w:rsid w:val="007703B6"/>
    <w:rsid w:val="00772CE0"/>
    <w:rsid w:val="00775297"/>
    <w:rsid w:val="007769D6"/>
    <w:rsid w:val="007825C2"/>
    <w:rsid w:val="00783E91"/>
    <w:rsid w:val="00784E42"/>
    <w:rsid w:val="00784E89"/>
    <w:rsid w:val="00785A86"/>
    <w:rsid w:val="00790CE1"/>
    <w:rsid w:val="0079154C"/>
    <w:rsid w:val="00793061"/>
    <w:rsid w:val="007930A2"/>
    <w:rsid w:val="007A0085"/>
    <w:rsid w:val="007A181C"/>
    <w:rsid w:val="007A296F"/>
    <w:rsid w:val="007A3384"/>
    <w:rsid w:val="007A36AE"/>
    <w:rsid w:val="007A400D"/>
    <w:rsid w:val="007A46D2"/>
    <w:rsid w:val="007A5528"/>
    <w:rsid w:val="007B47F5"/>
    <w:rsid w:val="007B5B74"/>
    <w:rsid w:val="007B7EF8"/>
    <w:rsid w:val="007C1B5A"/>
    <w:rsid w:val="007C38EA"/>
    <w:rsid w:val="007C4B27"/>
    <w:rsid w:val="007C5411"/>
    <w:rsid w:val="007D32DF"/>
    <w:rsid w:val="007D46D7"/>
    <w:rsid w:val="007D7099"/>
    <w:rsid w:val="007D7EFE"/>
    <w:rsid w:val="007E1001"/>
    <w:rsid w:val="007E2427"/>
    <w:rsid w:val="007E55B7"/>
    <w:rsid w:val="007E6FE4"/>
    <w:rsid w:val="007E71B2"/>
    <w:rsid w:val="007E7EDC"/>
    <w:rsid w:val="007F0FF5"/>
    <w:rsid w:val="007F1148"/>
    <w:rsid w:val="007F1E93"/>
    <w:rsid w:val="007F2A10"/>
    <w:rsid w:val="007F3E56"/>
    <w:rsid w:val="007F43BC"/>
    <w:rsid w:val="007F5DBD"/>
    <w:rsid w:val="007F73B1"/>
    <w:rsid w:val="007F7CE1"/>
    <w:rsid w:val="0080021E"/>
    <w:rsid w:val="008047C2"/>
    <w:rsid w:val="008068B8"/>
    <w:rsid w:val="00807B54"/>
    <w:rsid w:val="00807B8E"/>
    <w:rsid w:val="008136C1"/>
    <w:rsid w:val="0081400D"/>
    <w:rsid w:val="00816352"/>
    <w:rsid w:val="0081641A"/>
    <w:rsid w:val="008206DB"/>
    <w:rsid w:val="00820D8B"/>
    <w:rsid w:val="00820FCD"/>
    <w:rsid w:val="00826B7D"/>
    <w:rsid w:val="00831858"/>
    <w:rsid w:val="008339D5"/>
    <w:rsid w:val="0083585B"/>
    <w:rsid w:val="008361B3"/>
    <w:rsid w:val="008370C9"/>
    <w:rsid w:val="0084067E"/>
    <w:rsid w:val="00852B0F"/>
    <w:rsid w:val="00853935"/>
    <w:rsid w:val="0085539C"/>
    <w:rsid w:val="00855843"/>
    <w:rsid w:val="00855B87"/>
    <w:rsid w:val="008628F9"/>
    <w:rsid w:val="00864433"/>
    <w:rsid w:val="0086605D"/>
    <w:rsid w:val="00870598"/>
    <w:rsid w:val="00870C00"/>
    <w:rsid w:val="00873CEF"/>
    <w:rsid w:val="00874ABE"/>
    <w:rsid w:val="00875E2F"/>
    <w:rsid w:val="00875F87"/>
    <w:rsid w:val="008764C6"/>
    <w:rsid w:val="00876BCC"/>
    <w:rsid w:val="00877007"/>
    <w:rsid w:val="008806B1"/>
    <w:rsid w:val="00881416"/>
    <w:rsid w:val="00882BA1"/>
    <w:rsid w:val="00883110"/>
    <w:rsid w:val="00891271"/>
    <w:rsid w:val="00891CA3"/>
    <w:rsid w:val="00893866"/>
    <w:rsid w:val="00894555"/>
    <w:rsid w:val="00895480"/>
    <w:rsid w:val="00895ED7"/>
    <w:rsid w:val="008A3F87"/>
    <w:rsid w:val="008A43B8"/>
    <w:rsid w:val="008B1E35"/>
    <w:rsid w:val="008B2CAE"/>
    <w:rsid w:val="008B45CF"/>
    <w:rsid w:val="008B70E2"/>
    <w:rsid w:val="008B7567"/>
    <w:rsid w:val="008B7B14"/>
    <w:rsid w:val="008B7E82"/>
    <w:rsid w:val="008C0340"/>
    <w:rsid w:val="008C3014"/>
    <w:rsid w:val="008C38E8"/>
    <w:rsid w:val="008C49E5"/>
    <w:rsid w:val="008C4DC3"/>
    <w:rsid w:val="008C4E32"/>
    <w:rsid w:val="008C60CF"/>
    <w:rsid w:val="008D0173"/>
    <w:rsid w:val="008D3B34"/>
    <w:rsid w:val="008D5362"/>
    <w:rsid w:val="008D5CDD"/>
    <w:rsid w:val="008D6B51"/>
    <w:rsid w:val="008E0A56"/>
    <w:rsid w:val="008E2325"/>
    <w:rsid w:val="008E338E"/>
    <w:rsid w:val="008E46C2"/>
    <w:rsid w:val="008E68E5"/>
    <w:rsid w:val="008F08BE"/>
    <w:rsid w:val="008F1AA6"/>
    <w:rsid w:val="008F2D66"/>
    <w:rsid w:val="008F462E"/>
    <w:rsid w:val="008F46A4"/>
    <w:rsid w:val="008F56F3"/>
    <w:rsid w:val="008F5F37"/>
    <w:rsid w:val="00900B36"/>
    <w:rsid w:val="00901E1B"/>
    <w:rsid w:val="00903ECB"/>
    <w:rsid w:val="00911D74"/>
    <w:rsid w:val="00912617"/>
    <w:rsid w:val="00913E21"/>
    <w:rsid w:val="00915C12"/>
    <w:rsid w:val="00917C25"/>
    <w:rsid w:val="00920390"/>
    <w:rsid w:val="0092176C"/>
    <w:rsid w:val="0092216C"/>
    <w:rsid w:val="00923D35"/>
    <w:rsid w:val="0092547B"/>
    <w:rsid w:val="00925501"/>
    <w:rsid w:val="00927C5C"/>
    <w:rsid w:val="00930D38"/>
    <w:rsid w:val="00930DF2"/>
    <w:rsid w:val="009313C8"/>
    <w:rsid w:val="00932FC8"/>
    <w:rsid w:val="00933B14"/>
    <w:rsid w:val="00933CBE"/>
    <w:rsid w:val="0093668C"/>
    <w:rsid w:val="00936F9F"/>
    <w:rsid w:val="0093752C"/>
    <w:rsid w:val="0093786B"/>
    <w:rsid w:val="00941E06"/>
    <w:rsid w:val="0094261F"/>
    <w:rsid w:val="00942E88"/>
    <w:rsid w:val="00945506"/>
    <w:rsid w:val="0094575A"/>
    <w:rsid w:val="009467A3"/>
    <w:rsid w:val="0095376C"/>
    <w:rsid w:val="00955547"/>
    <w:rsid w:val="00957B50"/>
    <w:rsid w:val="00957CB8"/>
    <w:rsid w:val="00961468"/>
    <w:rsid w:val="00964E71"/>
    <w:rsid w:val="00966DAD"/>
    <w:rsid w:val="009703DB"/>
    <w:rsid w:val="0097265D"/>
    <w:rsid w:val="009764C5"/>
    <w:rsid w:val="00976E79"/>
    <w:rsid w:val="00977B39"/>
    <w:rsid w:val="00981F84"/>
    <w:rsid w:val="00982EEC"/>
    <w:rsid w:val="00983D48"/>
    <w:rsid w:val="0098466C"/>
    <w:rsid w:val="009850E3"/>
    <w:rsid w:val="00985E3E"/>
    <w:rsid w:val="009867A9"/>
    <w:rsid w:val="00990A7A"/>
    <w:rsid w:val="00991415"/>
    <w:rsid w:val="00991F87"/>
    <w:rsid w:val="0099272B"/>
    <w:rsid w:val="009928C5"/>
    <w:rsid w:val="00992A8A"/>
    <w:rsid w:val="00995021"/>
    <w:rsid w:val="00996387"/>
    <w:rsid w:val="009A19F4"/>
    <w:rsid w:val="009A375C"/>
    <w:rsid w:val="009A3D2B"/>
    <w:rsid w:val="009A3E53"/>
    <w:rsid w:val="009A4FD5"/>
    <w:rsid w:val="009A7472"/>
    <w:rsid w:val="009B0C61"/>
    <w:rsid w:val="009B3EAA"/>
    <w:rsid w:val="009B3F05"/>
    <w:rsid w:val="009B4B69"/>
    <w:rsid w:val="009B58FA"/>
    <w:rsid w:val="009B7496"/>
    <w:rsid w:val="009C012C"/>
    <w:rsid w:val="009C0631"/>
    <w:rsid w:val="009C0FFC"/>
    <w:rsid w:val="009C3379"/>
    <w:rsid w:val="009C344F"/>
    <w:rsid w:val="009C4120"/>
    <w:rsid w:val="009D07F7"/>
    <w:rsid w:val="009D2F6C"/>
    <w:rsid w:val="009D35FF"/>
    <w:rsid w:val="009D45CD"/>
    <w:rsid w:val="009D461B"/>
    <w:rsid w:val="009D778F"/>
    <w:rsid w:val="009E24E8"/>
    <w:rsid w:val="009E48F0"/>
    <w:rsid w:val="009E6135"/>
    <w:rsid w:val="009F24BE"/>
    <w:rsid w:val="009F3DE6"/>
    <w:rsid w:val="009F6445"/>
    <w:rsid w:val="00A00083"/>
    <w:rsid w:val="00A009FF"/>
    <w:rsid w:val="00A02CE7"/>
    <w:rsid w:val="00A05270"/>
    <w:rsid w:val="00A069DE"/>
    <w:rsid w:val="00A06ADE"/>
    <w:rsid w:val="00A07C3D"/>
    <w:rsid w:val="00A106A3"/>
    <w:rsid w:val="00A10BF9"/>
    <w:rsid w:val="00A13368"/>
    <w:rsid w:val="00A142A3"/>
    <w:rsid w:val="00A17D4C"/>
    <w:rsid w:val="00A221B0"/>
    <w:rsid w:val="00A23B38"/>
    <w:rsid w:val="00A2441E"/>
    <w:rsid w:val="00A24DA1"/>
    <w:rsid w:val="00A268F3"/>
    <w:rsid w:val="00A26D5D"/>
    <w:rsid w:val="00A27095"/>
    <w:rsid w:val="00A27F61"/>
    <w:rsid w:val="00A308E1"/>
    <w:rsid w:val="00A32B77"/>
    <w:rsid w:val="00A34E56"/>
    <w:rsid w:val="00A35ED9"/>
    <w:rsid w:val="00A366AC"/>
    <w:rsid w:val="00A379C3"/>
    <w:rsid w:val="00A43373"/>
    <w:rsid w:val="00A44FF7"/>
    <w:rsid w:val="00A45165"/>
    <w:rsid w:val="00A47182"/>
    <w:rsid w:val="00A5152E"/>
    <w:rsid w:val="00A562E8"/>
    <w:rsid w:val="00A564F2"/>
    <w:rsid w:val="00A60496"/>
    <w:rsid w:val="00A60D57"/>
    <w:rsid w:val="00A6158C"/>
    <w:rsid w:val="00A63788"/>
    <w:rsid w:val="00A65D27"/>
    <w:rsid w:val="00A66000"/>
    <w:rsid w:val="00A67A7C"/>
    <w:rsid w:val="00A7147A"/>
    <w:rsid w:val="00A715A2"/>
    <w:rsid w:val="00A72E8A"/>
    <w:rsid w:val="00A73BD6"/>
    <w:rsid w:val="00A75BD3"/>
    <w:rsid w:val="00A80E69"/>
    <w:rsid w:val="00A80F36"/>
    <w:rsid w:val="00A8139B"/>
    <w:rsid w:val="00A82B2F"/>
    <w:rsid w:val="00A8309A"/>
    <w:rsid w:val="00A868C1"/>
    <w:rsid w:val="00A92123"/>
    <w:rsid w:val="00A946E4"/>
    <w:rsid w:val="00A95204"/>
    <w:rsid w:val="00AA2F4A"/>
    <w:rsid w:val="00AA40C4"/>
    <w:rsid w:val="00AA5465"/>
    <w:rsid w:val="00AA5CD2"/>
    <w:rsid w:val="00AA70F3"/>
    <w:rsid w:val="00AC05B2"/>
    <w:rsid w:val="00AC119A"/>
    <w:rsid w:val="00AC31BE"/>
    <w:rsid w:val="00AC3F40"/>
    <w:rsid w:val="00AC4418"/>
    <w:rsid w:val="00AC5F76"/>
    <w:rsid w:val="00AC677E"/>
    <w:rsid w:val="00AD1166"/>
    <w:rsid w:val="00AD1900"/>
    <w:rsid w:val="00AD38F9"/>
    <w:rsid w:val="00AD7362"/>
    <w:rsid w:val="00AE042A"/>
    <w:rsid w:val="00AE3EDD"/>
    <w:rsid w:val="00AE525C"/>
    <w:rsid w:val="00AE5D89"/>
    <w:rsid w:val="00AE68A4"/>
    <w:rsid w:val="00AE6DFB"/>
    <w:rsid w:val="00AE765F"/>
    <w:rsid w:val="00AF3E7D"/>
    <w:rsid w:val="00AF605B"/>
    <w:rsid w:val="00AF6D86"/>
    <w:rsid w:val="00B00B1C"/>
    <w:rsid w:val="00B028A5"/>
    <w:rsid w:val="00B03AC4"/>
    <w:rsid w:val="00B05BA8"/>
    <w:rsid w:val="00B06A3D"/>
    <w:rsid w:val="00B12EA4"/>
    <w:rsid w:val="00B13091"/>
    <w:rsid w:val="00B140C4"/>
    <w:rsid w:val="00B15299"/>
    <w:rsid w:val="00B152E9"/>
    <w:rsid w:val="00B2038E"/>
    <w:rsid w:val="00B210BA"/>
    <w:rsid w:val="00B218AF"/>
    <w:rsid w:val="00B224F8"/>
    <w:rsid w:val="00B22D47"/>
    <w:rsid w:val="00B247E9"/>
    <w:rsid w:val="00B24A25"/>
    <w:rsid w:val="00B24A4F"/>
    <w:rsid w:val="00B26871"/>
    <w:rsid w:val="00B273B9"/>
    <w:rsid w:val="00B30603"/>
    <w:rsid w:val="00B30C9F"/>
    <w:rsid w:val="00B30F77"/>
    <w:rsid w:val="00B31819"/>
    <w:rsid w:val="00B31E31"/>
    <w:rsid w:val="00B3502D"/>
    <w:rsid w:val="00B357CA"/>
    <w:rsid w:val="00B375F1"/>
    <w:rsid w:val="00B406FA"/>
    <w:rsid w:val="00B42857"/>
    <w:rsid w:val="00B430F9"/>
    <w:rsid w:val="00B4416D"/>
    <w:rsid w:val="00B44417"/>
    <w:rsid w:val="00B444CD"/>
    <w:rsid w:val="00B467C2"/>
    <w:rsid w:val="00B509C3"/>
    <w:rsid w:val="00B515F2"/>
    <w:rsid w:val="00B52C75"/>
    <w:rsid w:val="00B53D96"/>
    <w:rsid w:val="00B54C34"/>
    <w:rsid w:val="00B55126"/>
    <w:rsid w:val="00B57EAB"/>
    <w:rsid w:val="00B60FBD"/>
    <w:rsid w:val="00B63F25"/>
    <w:rsid w:val="00B702D6"/>
    <w:rsid w:val="00B709D5"/>
    <w:rsid w:val="00B757D8"/>
    <w:rsid w:val="00B770A3"/>
    <w:rsid w:val="00B77175"/>
    <w:rsid w:val="00B8061A"/>
    <w:rsid w:val="00B8092C"/>
    <w:rsid w:val="00B820AC"/>
    <w:rsid w:val="00B82A24"/>
    <w:rsid w:val="00B84016"/>
    <w:rsid w:val="00B8458B"/>
    <w:rsid w:val="00B862C6"/>
    <w:rsid w:val="00B91455"/>
    <w:rsid w:val="00B91D80"/>
    <w:rsid w:val="00BA18AD"/>
    <w:rsid w:val="00BA2CF7"/>
    <w:rsid w:val="00BA7BDF"/>
    <w:rsid w:val="00BB1FE4"/>
    <w:rsid w:val="00BB5917"/>
    <w:rsid w:val="00BB5E72"/>
    <w:rsid w:val="00BB70EF"/>
    <w:rsid w:val="00BC2183"/>
    <w:rsid w:val="00BC4D70"/>
    <w:rsid w:val="00BD1035"/>
    <w:rsid w:val="00BD1236"/>
    <w:rsid w:val="00BD4155"/>
    <w:rsid w:val="00BD47DB"/>
    <w:rsid w:val="00BD4B5E"/>
    <w:rsid w:val="00BD6B54"/>
    <w:rsid w:val="00BD7673"/>
    <w:rsid w:val="00BE0A90"/>
    <w:rsid w:val="00BE1C07"/>
    <w:rsid w:val="00BE3FC9"/>
    <w:rsid w:val="00BF2500"/>
    <w:rsid w:val="00BF336C"/>
    <w:rsid w:val="00BF44F9"/>
    <w:rsid w:val="00BF477B"/>
    <w:rsid w:val="00BF57EA"/>
    <w:rsid w:val="00BF6D83"/>
    <w:rsid w:val="00BF72F5"/>
    <w:rsid w:val="00BF7348"/>
    <w:rsid w:val="00BF7F89"/>
    <w:rsid w:val="00C00F41"/>
    <w:rsid w:val="00C012B6"/>
    <w:rsid w:val="00C01B9E"/>
    <w:rsid w:val="00C037E3"/>
    <w:rsid w:val="00C05126"/>
    <w:rsid w:val="00C0550E"/>
    <w:rsid w:val="00C05514"/>
    <w:rsid w:val="00C06207"/>
    <w:rsid w:val="00C069B5"/>
    <w:rsid w:val="00C07405"/>
    <w:rsid w:val="00C077BE"/>
    <w:rsid w:val="00C10EBD"/>
    <w:rsid w:val="00C1174E"/>
    <w:rsid w:val="00C13A19"/>
    <w:rsid w:val="00C14034"/>
    <w:rsid w:val="00C142D1"/>
    <w:rsid w:val="00C17A31"/>
    <w:rsid w:val="00C17B53"/>
    <w:rsid w:val="00C2058F"/>
    <w:rsid w:val="00C21EE9"/>
    <w:rsid w:val="00C22358"/>
    <w:rsid w:val="00C228C6"/>
    <w:rsid w:val="00C23604"/>
    <w:rsid w:val="00C250E4"/>
    <w:rsid w:val="00C25808"/>
    <w:rsid w:val="00C263A1"/>
    <w:rsid w:val="00C27BF9"/>
    <w:rsid w:val="00C30CF5"/>
    <w:rsid w:val="00C343C2"/>
    <w:rsid w:val="00C346A9"/>
    <w:rsid w:val="00C364B9"/>
    <w:rsid w:val="00C37257"/>
    <w:rsid w:val="00C37AF3"/>
    <w:rsid w:val="00C40B0D"/>
    <w:rsid w:val="00C50B1F"/>
    <w:rsid w:val="00C54005"/>
    <w:rsid w:val="00C56DA5"/>
    <w:rsid w:val="00C577C5"/>
    <w:rsid w:val="00C57BF6"/>
    <w:rsid w:val="00C619EB"/>
    <w:rsid w:val="00C62515"/>
    <w:rsid w:val="00C62845"/>
    <w:rsid w:val="00C633FD"/>
    <w:rsid w:val="00C64769"/>
    <w:rsid w:val="00C671FC"/>
    <w:rsid w:val="00C7207C"/>
    <w:rsid w:val="00C728BE"/>
    <w:rsid w:val="00C75957"/>
    <w:rsid w:val="00C7646A"/>
    <w:rsid w:val="00C816B3"/>
    <w:rsid w:val="00C8391D"/>
    <w:rsid w:val="00C83B4B"/>
    <w:rsid w:val="00C86958"/>
    <w:rsid w:val="00C91AAA"/>
    <w:rsid w:val="00C9222C"/>
    <w:rsid w:val="00C92438"/>
    <w:rsid w:val="00C92856"/>
    <w:rsid w:val="00C939A6"/>
    <w:rsid w:val="00C95141"/>
    <w:rsid w:val="00C954CB"/>
    <w:rsid w:val="00C96BAC"/>
    <w:rsid w:val="00CA427C"/>
    <w:rsid w:val="00CA51E6"/>
    <w:rsid w:val="00CA7465"/>
    <w:rsid w:val="00CB5426"/>
    <w:rsid w:val="00CC1434"/>
    <w:rsid w:val="00CC225E"/>
    <w:rsid w:val="00CC2CC5"/>
    <w:rsid w:val="00CC62D0"/>
    <w:rsid w:val="00CC6DBB"/>
    <w:rsid w:val="00CC74F0"/>
    <w:rsid w:val="00CD020B"/>
    <w:rsid w:val="00CD0643"/>
    <w:rsid w:val="00CD3C0A"/>
    <w:rsid w:val="00CD4FA6"/>
    <w:rsid w:val="00CD5EA8"/>
    <w:rsid w:val="00CD6E22"/>
    <w:rsid w:val="00CD7189"/>
    <w:rsid w:val="00CE0CCA"/>
    <w:rsid w:val="00CE3D2D"/>
    <w:rsid w:val="00CE45B2"/>
    <w:rsid w:val="00CE6690"/>
    <w:rsid w:val="00CF3E55"/>
    <w:rsid w:val="00CF44AE"/>
    <w:rsid w:val="00CF4B96"/>
    <w:rsid w:val="00D006C3"/>
    <w:rsid w:val="00D01613"/>
    <w:rsid w:val="00D025A7"/>
    <w:rsid w:val="00D02C8C"/>
    <w:rsid w:val="00D04B4D"/>
    <w:rsid w:val="00D0576D"/>
    <w:rsid w:val="00D06069"/>
    <w:rsid w:val="00D10083"/>
    <w:rsid w:val="00D11EC2"/>
    <w:rsid w:val="00D15FBD"/>
    <w:rsid w:val="00D1690E"/>
    <w:rsid w:val="00D17D57"/>
    <w:rsid w:val="00D21170"/>
    <w:rsid w:val="00D21A60"/>
    <w:rsid w:val="00D276D8"/>
    <w:rsid w:val="00D30B6D"/>
    <w:rsid w:val="00D312BD"/>
    <w:rsid w:val="00D341D9"/>
    <w:rsid w:val="00D349EA"/>
    <w:rsid w:val="00D35239"/>
    <w:rsid w:val="00D3634C"/>
    <w:rsid w:val="00D374FB"/>
    <w:rsid w:val="00D4140E"/>
    <w:rsid w:val="00D4192F"/>
    <w:rsid w:val="00D4193E"/>
    <w:rsid w:val="00D4270A"/>
    <w:rsid w:val="00D42E14"/>
    <w:rsid w:val="00D472AC"/>
    <w:rsid w:val="00D5001D"/>
    <w:rsid w:val="00D611F5"/>
    <w:rsid w:val="00D61378"/>
    <w:rsid w:val="00D636EB"/>
    <w:rsid w:val="00D64893"/>
    <w:rsid w:val="00D65611"/>
    <w:rsid w:val="00D65923"/>
    <w:rsid w:val="00D66295"/>
    <w:rsid w:val="00D676F5"/>
    <w:rsid w:val="00D7259F"/>
    <w:rsid w:val="00D771A7"/>
    <w:rsid w:val="00D804AF"/>
    <w:rsid w:val="00D83D9C"/>
    <w:rsid w:val="00D87834"/>
    <w:rsid w:val="00D879A4"/>
    <w:rsid w:val="00D907E4"/>
    <w:rsid w:val="00D912D0"/>
    <w:rsid w:val="00D92039"/>
    <w:rsid w:val="00D92883"/>
    <w:rsid w:val="00D938F1"/>
    <w:rsid w:val="00D945FE"/>
    <w:rsid w:val="00D94A33"/>
    <w:rsid w:val="00D96479"/>
    <w:rsid w:val="00D9655F"/>
    <w:rsid w:val="00DA303D"/>
    <w:rsid w:val="00DA322E"/>
    <w:rsid w:val="00DA406F"/>
    <w:rsid w:val="00DA433D"/>
    <w:rsid w:val="00DA508E"/>
    <w:rsid w:val="00DB0A60"/>
    <w:rsid w:val="00DB353D"/>
    <w:rsid w:val="00DB50A9"/>
    <w:rsid w:val="00DB55ED"/>
    <w:rsid w:val="00DC089A"/>
    <w:rsid w:val="00DC1E97"/>
    <w:rsid w:val="00DC263E"/>
    <w:rsid w:val="00DC61CE"/>
    <w:rsid w:val="00DC749D"/>
    <w:rsid w:val="00DC751B"/>
    <w:rsid w:val="00DD058A"/>
    <w:rsid w:val="00DD0958"/>
    <w:rsid w:val="00DD38C6"/>
    <w:rsid w:val="00DD462A"/>
    <w:rsid w:val="00DD65DD"/>
    <w:rsid w:val="00DD7952"/>
    <w:rsid w:val="00DD7BD5"/>
    <w:rsid w:val="00DE2A44"/>
    <w:rsid w:val="00DE342A"/>
    <w:rsid w:val="00DE48C4"/>
    <w:rsid w:val="00DE62A9"/>
    <w:rsid w:val="00DE6494"/>
    <w:rsid w:val="00DE6F6E"/>
    <w:rsid w:val="00DF5756"/>
    <w:rsid w:val="00DF7122"/>
    <w:rsid w:val="00DF741D"/>
    <w:rsid w:val="00DF7706"/>
    <w:rsid w:val="00E00D37"/>
    <w:rsid w:val="00E00DC4"/>
    <w:rsid w:val="00E0244E"/>
    <w:rsid w:val="00E02DEA"/>
    <w:rsid w:val="00E0430A"/>
    <w:rsid w:val="00E048E8"/>
    <w:rsid w:val="00E11F5D"/>
    <w:rsid w:val="00E12743"/>
    <w:rsid w:val="00E13BFA"/>
    <w:rsid w:val="00E14663"/>
    <w:rsid w:val="00E17C89"/>
    <w:rsid w:val="00E17FB2"/>
    <w:rsid w:val="00E24258"/>
    <w:rsid w:val="00E303F7"/>
    <w:rsid w:val="00E30D2D"/>
    <w:rsid w:val="00E354DA"/>
    <w:rsid w:val="00E35AC2"/>
    <w:rsid w:val="00E3778E"/>
    <w:rsid w:val="00E407A3"/>
    <w:rsid w:val="00E422BE"/>
    <w:rsid w:val="00E42530"/>
    <w:rsid w:val="00E44082"/>
    <w:rsid w:val="00E44231"/>
    <w:rsid w:val="00E4486A"/>
    <w:rsid w:val="00E45086"/>
    <w:rsid w:val="00E51398"/>
    <w:rsid w:val="00E539B1"/>
    <w:rsid w:val="00E53D0C"/>
    <w:rsid w:val="00E541D4"/>
    <w:rsid w:val="00E55129"/>
    <w:rsid w:val="00E55A56"/>
    <w:rsid w:val="00E60718"/>
    <w:rsid w:val="00E65169"/>
    <w:rsid w:val="00E67EAC"/>
    <w:rsid w:val="00E71271"/>
    <w:rsid w:val="00E72B6E"/>
    <w:rsid w:val="00E74EA8"/>
    <w:rsid w:val="00E761B8"/>
    <w:rsid w:val="00E77A1B"/>
    <w:rsid w:val="00E80710"/>
    <w:rsid w:val="00E860E6"/>
    <w:rsid w:val="00E9028E"/>
    <w:rsid w:val="00E90C70"/>
    <w:rsid w:val="00E93D59"/>
    <w:rsid w:val="00E94A41"/>
    <w:rsid w:val="00E9540A"/>
    <w:rsid w:val="00E955DE"/>
    <w:rsid w:val="00E9636B"/>
    <w:rsid w:val="00E965A5"/>
    <w:rsid w:val="00E96F2F"/>
    <w:rsid w:val="00EA5C79"/>
    <w:rsid w:val="00EB0CC4"/>
    <w:rsid w:val="00EB26ED"/>
    <w:rsid w:val="00EB36E4"/>
    <w:rsid w:val="00EB4516"/>
    <w:rsid w:val="00EB511F"/>
    <w:rsid w:val="00EB65B6"/>
    <w:rsid w:val="00EB68C2"/>
    <w:rsid w:val="00EB6AC6"/>
    <w:rsid w:val="00EB78C1"/>
    <w:rsid w:val="00EC0DAD"/>
    <w:rsid w:val="00EC1747"/>
    <w:rsid w:val="00EC1C57"/>
    <w:rsid w:val="00EC2974"/>
    <w:rsid w:val="00EC2A7E"/>
    <w:rsid w:val="00EC3768"/>
    <w:rsid w:val="00EC41F9"/>
    <w:rsid w:val="00EC4699"/>
    <w:rsid w:val="00EC6290"/>
    <w:rsid w:val="00EC64F8"/>
    <w:rsid w:val="00ED199B"/>
    <w:rsid w:val="00ED2406"/>
    <w:rsid w:val="00ED37B0"/>
    <w:rsid w:val="00ED44B7"/>
    <w:rsid w:val="00EE0021"/>
    <w:rsid w:val="00EE029E"/>
    <w:rsid w:val="00EE0FE9"/>
    <w:rsid w:val="00EE24FD"/>
    <w:rsid w:val="00EE3C5B"/>
    <w:rsid w:val="00EE417E"/>
    <w:rsid w:val="00EE5554"/>
    <w:rsid w:val="00EE5603"/>
    <w:rsid w:val="00EE629E"/>
    <w:rsid w:val="00EE7E6C"/>
    <w:rsid w:val="00EF0CA6"/>
    <w:rsid w:val="00EF0DB5"/>
    <w:rsid w:val="00EF1781"/>
    <w:rsid w:val="00EF1F50"/>
    <w:rsid w:val="00EF64F9"/>
    <w:rsid w:val="00EF65FD"/>
    <w:rsid w:val="00EF6A80"/>
    <w:rsid w:val="00EF7D41"/>
    <w:rsid w:val="00F01816"/>
    <w:rsid w:val="00F03EC7"/>
    <w:rsid w:val="00F05E2D"/>
    <w:rsid w:val="00F05F3D"/>
    <w:rsid w:val="00F125E0"/>
    <w:rsid w:val="00F12781"/>
    <w:rsid w:val="00F129C5"/>
    <w:rsid w:val="00F16AD9"/>
    <w:rsid w:val="00F1762A"/>
    <w:rsid w:val="00F20C2D"/>
    <w:rsid w:val="00F2140D"/>
    <w:rsid w:val="00F22BA3"/>
    <w:rsid w:val="00F24E77"/>
    <w:rsid w:val="00F27DF3"/>
    <w:rsid w:val="00F30006"/>
    <w:rsid w:val="00F30E40"/>
    <w:rsid w:val="00F325A7"/>
    <w:rsid w:val="00F33657"/>
    <w:rsid w:val="00F351EB"/>
    <w:rsid w:val="00F36A04"/>
    <w:rsid w:val="00F40735"/>
    <w:rsid w:val="00F41F38"/>
    <w:rsid w:val="00F44453"/>
    <w:rsid w:val="00F472BC"/>
    <w:rsid w:val="00F5083E"/>
    <w:rsid w:val="00F52350"/>
    <w:rsid w:val="00F54F95"/>
    <w:rsid w:val="00F57BA0"/>
    <w:rsid w:val="00F60142"/>
    <w:rsid w:val="00F60F96"/>
    <w:rsid w:val="00F64118"/>
    <w:rsid w:val="00F64557"/>
    <w:rsid w:val="00F670DD"/>
    <w:rsid w:val="00F6713A"/>
    <w:rsid w:val="00F72637"/>
    <w:rsid w:val="00F734F1"/>
    <w:rsid w:val="00F73FC1"/>
    <w:rsid w:val="00F74927"/>
    <w:rsid w:val="00F76F6F"/>
    <w:rsid w:val="00F81A16"/>
    <w:rsid w:val="00F83E2D"/>
    <w:rsid w:val="00F84089"/>
    <w:rsid w:val="00F8471C"/>
    <w:rsid w:val="00F85FAD"/>
    <w:rsid w:val="00F86819"/>
    <w:rsid w:val="00F86A3B"/>
    <w:rsid w:val="00F909CE"/>
    <w:rsid w:val="00F94D83"/>
    <w:rsid w:val="00F9658F"/>
    <w:rsid w:val="00FA1580"/>
    <w:rsid w:val="00FA4F13"/>
    <w:rsid w:val="00FA54C5"/>
    <w:rsid w:val="00FA5FE2"/>
    <w:rsid w:val="00FA613E"/>
    <w:rsid w:val="00FA68A9"/>
    <w:rsid w:val="00FA7DA6"/>
    <w:rsid w:val="00FA7DE9"/>
    <w:rsid w:val="00FB0770"/>
    <w:rsid w:val="00FB15E0"/>
    <w:rsid w:val="00FB2897"/>
    <w:rsid w:val="00FB56C0"/>
    <w:rsid w:val="00FC007A"/>
    <w:rsid w:val="00FC1EC1"/>
    <w:rsid w:val="00FC24BE"/>
    <w:rsid w:val="00FC351B"/>
    <w:rsid w:val="00FC4A54"/>
    <w:rsid w:val="00FC5223"/>
    <w:rsid w:val="00FC6B93"/>
    <w:rsid w:val="00FD28C7"/>
    <w:rsid w:val="00FD3ECE"/>
    <w:rsid w:val="00FD440A"/>
    <w:rsid w:val="00FD4454"/>
    <w:rsid w:val="00FD50C3"/>
    <w:rsid w:val="00FD5525"/>
    <w:rsid w:val="00FE2F9B"/>
    <w:rsid w:val="00FE4B32"/>
    <w:rsid w:val="00FE6C0C"/>
    <w:rsid w:val="00FE744E"/>
    <w:rsid w:val="00FE7948"/>
    <w:rsid w:val="00FE7D45"/>
    <w:rsid w:val="00FF0F12"/>
    <w:rsid w:val="00FF2CA9"/>
    <w:rsid w:val="00FF4AD8"/>
    <w:rsid w:val="00FF582C"/>
    <w:rsid w:val="00FF6EF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40394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56A7C"/>
    <w:pPr>
      <w:widowControl w:val="0"/>
      <w:adjustRightInd w:val="0"/>
      <w:snapToGrid w:val="0"/>
      <w:spacing w:afterLines="100" w:line="300" w:lineRule="auto"/>
      <w:jc w:val="both"/>
    </w:pPr>
    <w:rPr>
      <w:rFonts w:ascii="Times New Roman" w:hAnsi="Times New Roman"/>
      <w:color w:val="0000FF"/>
      <w:sz w:val="24"/>
      <w:szCs w:val="24"/>
      <w:shd w:val="clear" w:color="auto" w:fill="FFFFFF"/>
    </w:rPr>
  </w:style>
  <w:style w:type="paragraph" w:styleId="Heading1">
    <w:name w:val="heading 1"/>
    <w:basedOn w:val="Normal"/>
    <w:next w:val="Normal"/>
    <w:link w:val="Heading1Char"/>
    <w:uiPriority w:val="9"/>
    <w:qFormat/>
    <w:rsid w:val="00FB0770"/>
    <w:pPr>
      <w:spacing w:beforeLines="50" w:line="480" w:lineRule="auto"/>
      <w:jc w:val="center"/>
      <w:outlineLvl w:val="0"/>
    </w:pPr>
    <w:rPr>
      <w:b/>
      <w:sz w:val="44"/>
      <w:szCs w:val="44"/>
    </w:rPr>
  </w:style>
  <w:style w:type="paragraph" w:styleId="Heading2">
    <w:name w:val="heading 2"/>
    <w:basedOn w:val="Normal"/>
    <w:next w:val="Normal"/>
    <w:link w:val="Heading2Char"/>
    <w:uiPriority w:val="9"/>
    <w:unhideWhenUsed/>
    <w:qFormat/>
    <w:rsid w:val="000B72AA"/>
    <w:pPr>
      <w:jc w:val="left"/>
      <w:outlineLvl w:val="1"/>
    </w:pPr>
    <w:rPr>
      <w:b/>
      <w:sz w:val="30"/>
      <w:szCs w:val="30"/>
    </w:rPr>
  </w:style>
  <w:style w:type="paragraph" w:styleId="Heading3">
    <w:name w:val="heading 3"/>
    <w:basedOn w:val="Heading2"/>
    <w:next w:val="Normal"/>
    <w:link w:val="Heading3Char"/>
    <w:uiPriority w:val="9"/>
    <w:unhideWhenUsed/>
    <w:qFormat/>
    <w:rsid w:val="00A366AC"/>
    <w:pPr>
      <w:outlineLvl w:val="2"/>
    </w:pPr>
    <w:rPr>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eader-word-layer">
    <w:name w:val="reader-word-layer"/>
    <w:basedOn w:val="Normal"/>
    <w:rsid w:val="008C49E5"/>
    <w:pPr>
      <w:widowControl/>
      <w:spacing w:before="100" w:beforeAutospacing="1" w:after="100" w:afterAutospacing="1"/>
      <w:jc w:val="left"/>
    </w:pPr>
    <w:rPr>
      <w:rFonts w:ascii="宋体" w:eastAsia="宋体" w:hAnsi="宋体" w:cs="宋体"/>
      <w:kern w:val="0"/>
    </w:rPr>
  </w:style>
  <w:style w:type="paragraph" w:styleId="ListParagraph">
    <w:name w:val="List Paragraph"/>
    <w:basedOn w:val="Normal"/>
    <w:uiPriority w:val="34"/>
    <w:qFormat/>
    <w:rsid w:val="008C49E5"/>
    <w:pPr>
      <w:ind w:firstLineChars="200" w:firstLine="420"/>
    </w:pPr>
  </w:style>
  <w:style w:type="paragraph" w:styleId="HTMLPreformatted">
    <w:name w:val="HTML Preformatted"/>
    <w:basedOn w:val="Normal"/>
    <w:link w:val="HTMLPreformattedChar"/>
    <w:uiPriority w:val="99"/>
    <w:unhideWhenUsed/>
    <w:rsid w:val="001D5B2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宋体"/>
      <w:kern w:val="0"/>
    </w:rPr>
  </w:style>
  <w:style w:type="character" w:customStyle="1" w:styleId="HTMLPreformattedChar">
    <w:name w:val="HTML Preformatted Char"/>
    <w:basedOn w:val="DefaultParagraphFont"/>
    <w:link w:val="HTMLPreformatted"/>
    <w:uiPriority w:val="99"/>
    <w:rsid w:val="001D5B26"/>
    <w:rPr>
      <w:rFonts w:ascii="宋体" w:eastAsia="宋体" w:hAnsi="宋体" w:cs="宋体"/>
      <w:kern w:val="0"/>
      <w:sz w:val="24"/>
      <w:szCs w:val="24"/>
    </w:rPr>
  </w:style>
  <w:style w:type="character" w:customStyle="1" w:styleId="p141">
    <w:name w:val="p141"/>
    <w:rsid w:val="00DE6F6E"/>
    <w:rPr>
      <w:strike w:val="0"/>
      <w:dstrike w:val="0"/>
      <w:sz w:val="21"/>
      <w:u w:val="none"/>
      <w:vertAlign w:val="baseline"/>
    </w:rPr>
  </w:style>
  <w:style w:type="table" w:styleId="TableGrid">
    <w:name w:val="Table Grid"/>
    <w:basedOn w:val="TableNormal"/>
    <w:uiPriority w:val="39"/>
    <w:rsid w:val="00F30E4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AA5CD2"/>
    <w:rPr>
      <w:color w:val="808080"/>
    </w:rPr>
  </w:style>
  <w:style w:type="paragraph" w:styleId="NoSpacing">
    <w:name w:val="No Spacing"/>
    <w:uiPriority w:val="1"/>
    <w:qFormat/>
    <w:rsid w:val="00AA5CD2"/>
    <w:pPr>
      <w:widowControl w:val="0"/>
      <w:jc w:val="both"/>
    </w:pPr>
  </w:style>
  <w:style w:type="character" w:customStyle="1" w:styleId="apple-converted-space">
    <w:name w:val="apple-converted-space"/>
    <w:basedOn w:val="DefaultParagraphFont"/>
    <w:rsid w:val="004843CD"/>
  </w:style>
  <w:style w:type="character" w:styleId="Hyperlink">
    <w:name w:val="Hyperlink"/>
    <w:basedOn w:val="DefaultParagraphFont"/>
    <w:unhideWhenUsed/>
    <w:rsid w:val="004843CD"/>
    <w:rPr>
      <w:color w:val="0000FF"/>
      <w:u w:val="single"/>
    </w:rPr>
  </w:style>
  <w:style w:type="paragraph" w:styleId="Header">
    <w:name w:val="header"/>
    <w:basedOn w:val="Normal"/>
    <w:link w:val="HeaderChar"/>
    <w:uiPriority w:val="99"/>
    <w:unhideWhenUsed/>
    <w:rsid w:val="00B375F1"/>
    <w:pPr>
      <w:pBdr>
        <w:bottom w:val="single" w:sz="6" w:space="1" w:color="auto"/>
      </w:pBdr>
      <w:tabs>
        <w:tab w:val="center" w:pos="4153"/>
        <w:tab w:val="right" w:pos="8306"/>
      </w:tabs>
      <w:jc w:val="center"/>
    </w:pPr>
    <w:rPr>
      <w:sz w:val="18"/>
      <w:szCs w:val="18"/>
    </w:rPr>
  </w:style>
  <w:style w:type="character" w:customStyle="1" w:styleId="HeaderChar">
    <w:name w:val="Header Char"/>
    <w:basedOn w:val="DefaultParagraphFont"/>
    <w:link w:val="Header"/>
    <w:uiPriority w:val="99"/>
    <w:rsid w:val="00B375F1"/>
    <w:rPr>
      <w:sz w:val="18"/>
      <w:szCs w:val="18"/>
    </w:rPr>
  </w:style>
  <w:style w:type="paragraph" w:styleId="Footer">
    <w:name w:val="footer"/>
    <w:basedOn w:val="Normal"/>
    <w:link w:val="FooterChar"/>
    <w:uiPriority w:val="99"/>
    <w:unhideWhenUsed/>
    <w:rsid w:val="00B375F1"/>
    <w:pPr>
      <w:tabs>
        <w:tab w:val="center" w:pos="4153"/>
        <w:tab w:val="right" w:pos="8306"/>
      </w:tabs>
      <w:jc w:val="left"/>
    </w:pPr>
    <w:rPr>
      <w:sz w:val="18"/>
      <w:szCs w:val="18"/>
    </w:rPr>
  </w:style>
  <w:style w:type="character" w:customStyle="1" w:styleId="FooterChar">
    <w:name w:val="Footer Char"/>
    <w:basedOn w:val="DefaultParagraphFont"/>
    <w:link w:val="Footer"/>
    <w:uiPriority w:val="99"/>
    <w:rsid w:val="00B375F1"/>
    <w:rPr>
      <w:sz w:val="18"/>
      <w:szCs w:val="18"/>
    </w:rPr>
  </w:style>
  <w:style w:type="character" w:styleId="CommentReference">
    <w:name w:val="annotation reference"/>
    <w:basedOn w:val="DefaultParagraphFont"/>
    <w:uiPriority w:val="99"/>
    <w:semiHidden/>
    <w:unhideWhenUsed/>
    <w:rsid w:val="00C91AAA"/>
    <w:rPr>
      <w:sz w:val="21"/>
      <w:szCs w:val="21"/>
    </w:rPr>
  </w:style>
  <w:style w:type="paragraph" w:styleId="CommentText">
    <w:name w:val="annotation text"/>
    <w:basedOn w:val="Normal"/>
    <w:link w:val="CommentTextChar"/>
    <w:uiPriority w:val="99"/>
    <w:semiHidden/>
    <w:unhideWhenUsed/>
    <w:rsid w:val="00C91AAA"/>
    <w:pPr>
      <w:jc w:val="left"/>
    </w:pPr>
  </w:style>
  <w:style w:type="character" w:customStyle="1" w:styleId="CommentTextChar">
    <w:name w:val="Comment Text Char"/>
    <w:basedOn w:val="DefaultParagraphFont"/>
    <w:link w:val="CommentText"/>
    <w:uiPriority w:val="99"/>
    <w:semiHidden/>
    <w:rsid w:val="00C91AAA"/>
  </w:style>
  <w:style w:type="paragraph" w:styleId="CommentSubject">
    <w:name w:val="annotation subject"/>
    <w:basedOn w:val="CommentText"/>
    <w:next w:val="CommentText"/>
    <w:link w:val="CommentSubjectChar"/>
    <w:uiPriority w:val="99"/>
    <w:semiHidden/>
    <w:unhideWhenUsed/>
    <w:rsid w:val="00C91AAA"/>
    <w:rPr>
      <w:b/>
      <w:bCs/>
    </w:rPr>
  </w:style>
  <w:style w:type="character" w:customStyle="1" w:styleId="CommentSubjectChar">
    <w:name w:val="Comment Subject Char"/>
    <w:basedOn w:val="CommentTextChar"/>
    <w:link w:val="CommentSubject"/>
    <w:uiPriority w:val="99"/>
    <w:semiHidden/>
    <w:rsid w:val="00C91AAA"/>
    <w:rPr>
      <w:b/>
      <w:bCs/>
    </w:rPr>
  </w:style>
  <w:style w:type="paragraph" w:styleId="BalloonText">
    <w:name w:val="Balloon Text"/>
    <w:basedOn w:val="Normal"/>
    <w:link w:val="BalloonTextChar"/>
    <w:uiPriority w:val="99"/>
    <w:semiHidden/>
    <w:unhideWhenUsed/>
    <w:rsid w:val="00C91AAA"/>
    <w:rPr>
      <w:sz w:val="18"/>
      <w:szCs w:val="18"/>
    </w:rPr>
  </w:style>
  <w:style w:type="character" w:customStyle="1" w:styleId="BalloonTextChar">
    <w:name w:val="Balloon Text Char"/>
    <w:basedOn w:val="DefaultParagraphFont"/>
    <w:link w:val="BalloonText"/>
    <w:uiPriority w:val="99"/>
    <w:semiHidden/>
    <w:rsid w:val="00C91AAA"/>
    <w:rPr>
      <w:sz w:val="18"/>
      <w:szCs w:val="18"/>
    </w:rPr>
  </w:style>
  <w:style w:type="character" w:customStyle="1" w:styleId="Heading1Char">
    <w:name w:val="Heading 1 Char"/>
    <w:basedOn w:val="DefaultParagraphFont"/>
    <w:link w:val="Heading1"/>
    <w:uiPriority w:val="9"/>
    <w:rsid w:val="00FB0770"/>
    <w:rPr>
      <w:rFonts w:ascii="Times New Roman" w:hAnsi="Times New Roman"/>
      <w:b/>
      <w:color w:val="0000FF"/>
      <w:sz w:val="44"/>
      <w:szCs w:val="44"/>
    </w:rPr>
  </w:style>
  <w:style w:type="character" w:customStyle="1" w:styleId="Heading2Char">
    <w:name w:val="Heading 2 Char"/>
    <w:basedOn w:val="DefaultParagraphFont"/>
    <w:link w:val="Heading2"/>
    <w:uiPriority w:val="9"/>
    <w:rsid w:val="000B72AA"/>
    <w:rPr>
      <w:rFonts w:ascii="Times New Roman" w:hAnsi="Times New Roman"/>
      <w:b/>
      <w:color w:val="0000FF"/>
      <w:sz w:val="30"/>
      <w:szCs w:val="30"/>
    </w:rPr>
  </w:style>
  <w:style w:type="character" w:customStyle="1" w:styleId="Heading3Char">
    <w:name w:val="Heading 3 Char"/>
    <w:basedOn w:val="DefaultParagraphFont"/>
    <w:link w:val="Heading3"/>
    <w:uiPriority w:val="9"/>
    <w:rsid w:val="00A366AC"/>
    <w:rPr>
      <w:rFonts w:ascii="Times New Roman" w:hAnsi="Times New Roman"/>
      <w:b/>
      <w:color w:val="0000FF"/>
      <w:sz w:val="28"/>
      <w:szCs w:val="28"/>
    </w:rPr>
  </w:style>
  <w:style w:type="paragraph" w:styleId="DocumentMap">
    <w:name w:val="Document Map"/>
    <w:basedOn w:val="Normal"/>
    <w:link w:val="DocumentMapChar"/>
    <w:uiPriority w:val="99"/>
    <w:semiHidden/>
    <w:unhideWhenUsed/>
    <w:rsid w:val="003376B8"/>
    <w:rPr>
      <w:rFonts w:ascii="宋体" w:eastAsia="宋体"/>
      <w:sz w:val="18"/>
      <w:szCs w:val="18"/>
    </w:rPr>
  </w:style>
  <w:style w:type="character" w:customStyle="1" w:styleId="DocumentMapChar">
    <w:name w:val="Document Map Char"/>
    <w:basedOn w:val="DefaultParagraphFont"/>
    <w:link w:val="DocumentMap"/>
    <w:uiPriority w:val="99"/>
    <w:semiHidden/>
    <w:rsid w:val="003376B8"/>
    <w:rPr>
      <w:rFonts w:ascii="宋体" w:eastAsia="宋体"/>
      <w:sz w:val="18"/>
      <w:szCs w:val="18"/>
    </w:rPr>
  </w:style>
  <w:style w:type="paragraph" w:customStyle="1" w:styleId="31">
    <w:name w:val="标题 31"/>
    <w:next w:val="Normal"/>
    <w:rsid w:val="00B15299"/>
    <w:pPr>
      <w:widowControl w:val="0"/>
      <w:spacing w:line="300" w:lineRule="auto"/>
      <w:outlineLvl w:val="2"/>
    </w:pPr>
    <w:rPr>
      <w:rFonts w:ascii="Times New Roman" w:eastAsia="Arial Unicode MS" w:hAnsi="Times New Roman" w:cs="Arial Unicode MS"/>
      <w:b/>
      <w:bCs/>
      <w:color w:val="0000FF"/>
      <w:sz w:val="28"/>
      <w:szCs w:val="28"/>
      <w:u w:color="0000FF"/>
      <w:shd w:val="clear" w:color="auto" w:fill="FFFFFF"/>
    </w:rPr>
  </w:style>
  <w:style w:type="character" w:customStyle="1" w:styleId="None">
    <w:name w:val="None"/>
    <w:rsid w:val="005F4F9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4201097">
      <w:bodyDiv w:val="1"/>
      <w:marLeft w:val="0"/>
      <w:marRight w:val="0"/>
      <w:marTop w:val="0"/>
      <w:marBottom w:val="0"/>
      <w:divBdr>
        <w:top w:val="none" w:sz="0" w:space="0" w:color="auto"/>
        <w:left w:val="none" w:sz="0" w:space="0" w:color="auto"/>
        <w:bottom w:val="none" w:sz="0" w:space="0" w:color="auto"/>
        <w:right w:val="none" w:sz="0" w:space="0" w:color="auto"/>
      </w:divBdr>
    </w:div>
    <w:div w:id="95369210">
      <w:bodyDiv w:val="1"/>
      <w:marLeft w:val="0"/>
      <w:marRight w:val="0"/>
      <w:marTop w:val="0"/>
      <w:marBottom w:val="0"/>
      <w:divBdr>
        <w:top w:val="none" w:sz="0" w:space="0" w:color="auto"/>
        <w:left w:val="none" w:sz="0" w:space="0" w:color="auto"/>
        <w:bottom w:val="none" w:sz="0" w:space="0" w:color="auto"/>
        <w:right w:val="none" w:sz="0" w:space="0" w:color="auto"/>
      </w:divBdr>
    </w:div>
    <w:div w:id="173109613">
      <w:bodyDiv w:val="1"/>
      <w:marLeft w:val="0"/>
      <w:marRight w:val="0"/>
      <w:marTop w:val="0"/>
      <w:marBottom w:val="0"/>
      <w:divBdr>
        <w:top w:val="none" w:sz="0" w:space="0" w:color="auto"/>
        <w:left w:val="none" w:sz="0" w:space="0" w:color="auto"/>
        <w:bottom w:val="none" w:sz="0" w:space="0" w:color="auto"/>
        <w:right w:val="none" w:sz="0" w:space="0" w:color="auto"/>
      </w:divBdr>
    </w:div>
    <w:div w:id="338776948">
      <w:bodyDiv w:val="1"/>
      <w:marLeft w:val="0"/>
      <w:marRight w:val="0"/>
      <w:marTop w:val="0"/>
      <w:marBottom w:val="0"/>
      <w:divBdr>
        <w:top w:val="none" w:sz="0" w:space="0" w:color="auto"/>
        <w:left w:val="none" w:sz="0" w:space="0" w:color="auto"/>
        <w:bottom w:val="none" w:sz="0" w:space="0" w:color="auto"/>
        <w:right w:val="none" w:sz="0" w:space="0" w:color="auto"/>
      </w:divBdr>
    </w:div>
    <w:div w:id="415051719">
      <w:bodyDiv w:val="1"/>
      <w:marLeft w:val="0"/>
      <w:marRight w:val="0"/>
      <w:marTop w:val="0"/>
      <w:marBottom w:val="0"/>
      <w:divBdr>
        <w:top w:val="none" w:sz="0" w:space="0" w:color="auto"/>
        <w:left w:val="none" w:sz="0" w:space="0" w:color="auto"/>
        <w:bottom w:val="none" w:sz="0" w:space="0" w:color="auto"/>
        <w:right w:val="none" w:sz="0" w:space="0" w:color="auto"/>
      </w:divBdr>
    </w:div>
    <w:div w:id="440950879">
      <w:bodyDiv w:val="1"/>
      <w:marLeft w:val="0"/>
      <w:marRight w:val="0"/>
      <w:marTop w:val="0"/>
      <w:marBottom w:val="0"/>
      <w:divBdr>
        <w:top w:val="none" w:sz="0" w:space="0" w:color="auto"/>
        <w:left w:val="none" w:sz="0" w:space="0" w:color="auto"/>
        <w:bottom w:val="none" w:sz="0" w:space="0" w:color="auto"/>
        <w:right w:val="none" w:sz="0" w:space="0" w:color="auto"/>
      </w:divBdr>
    </w:div>
    <w:div w:id="477959749">
      <w:bodyDiv w:val="1"/>
      <w:marLeft w:val="0"/>
      <w:marRight w:val="0"/>
      <w:marTop w:val="0"/>
      <w:marBottom w:val="0"/>
      <w:divBdr>
        <w:top w:val="none" w:sz="0" w:space="0" w:color="auto"/>
        <w:left w:val="none" w:sz="0" w:space="0" w:color="auto"/>
        <w:bottom w:val="none" w:sz="0" w:space="0" w:color="auto"/>
        <w:right w:val="none" w:sz="0" w:space="0" w:color="auto"/>
      </w:divBdr>
    </w:div>
    <w:div w:id="499320901">
      <w:bodyDiv w:val="1"/>
      <w:marLeft w:val="0"/>
      <w:marRight w:val="0"/>
      <w:marTop w:val="0"/>
      <w:marBottom w:val="0"/>
      <w:divBdr>
        <w:top w:val="none" w:sz="0" w:space="0" w:color="auto"/>
        <w:left w:val="none" w:sz="0" w:space="0" w:color="auto"/>
        <w:bottom w:val="none" w:sz="0" w:space="0" w:color="auto"/>
        <w:right w:val="none" w:sz="0" w:space="0" w:color="auto"/>
      </w:divBdr>
    </w:div>
    <w:div w:id="515584843">
      <w:bodyDiv w:val="1"/>
      <w:marLeft w:val="0"/>
      <w:marRight w:val="0"/>
      <w:marTop w:val="0"/>
      <w:marBottom w:val="0"/>
      <w:divBdr>
        <w:top w:val="none" w:sz="0" w:space="0" w:color="auto"/>
        <w:left w:val="none" w:sz="0" w:space="0" w:color="auto"/>
        <w:bottom w:val="none" w:sz="0" w:space="0" w:color="auto"/>
        <w:right w:val="none" w:sz="0" w:space="0" w:color="auto"/>
      </w:divBdr>
    </w:div>
    <w:div w:id="552735161">
      <w:bodyDiv w:val="1"/>
      <w:marLeft w:val="0"/>
      <w:marRight w:val="0"/>
      <w:marTop w:val="0"/>
      <w:marBottom w:val="0"/>
      <w:divBdr>
        <w:top w:val="none" w:sz="0" w:space="0" w:color="auto"/>
        <w:left w:val="none" w:sz="0" w:space="0" w:color="auto"/>
        <w:bottom w:val="none" w:sz="0" w:space="0" w:color="auto"/>
        <w:right w:val="none" w:sz="0" w:space="0" w:color="auto"/>
      </w:divBdr>
    </w:div>
    <w:div w:id="626208077">
      <w:bodyDiv w:val="1"/>
      <w:marLeft w:val="0"/>
      <w:marRight w:val="0"/>
      <w:marTop w:val="0"/>
      <w:marBottom w:val="0"/>
      <w:divBdr>
        <w:top w:val="none" w:sz="0" w:space="0" w:color="auto"/>
        <w:left w:val="none" w:sz="0" w:space="0" w:color="auto"/>
        <w:bottom w:val="none" w:sz="0" w:space="0" w:color="auto"/>
        <w:right w:val="none" w:sz="0" w:space="0" w:color="auto"/>
      </w:divBdr>
    </w:div>
    <w:div w:id="683357895">
      <w:bodyDiv w:val="1"/>
      <w:marLeft w:val="0"/>
      <w:marRight w:val="0"/>
      <w:marTop w:val="0"/>
      <w:marBottom w:val="0"/>
      <w:divBdr>
        <w:top w:val="none" w:sz="0" w:space="0" w:color="auto"/>
        <w:left w:val="none" w:sz="0" w:space="0" w:color="auto"/>
        <w:bottom w:val="none" w:sz="0" w:space="0" w:color="auto"/>
        <w:right w:val="none" w:sz="0" w:space="0" w:color="auto"/>
      </w:divBdr>
    </w:div>
    <w:div w:id="698314612">
      <w:bodyDiv w:val="1"/>
      <w:marLeft w:val="0"/>
      <w:marRight w:val="0"/>
      <w:marTop w:val="0"/>
      <w:marBottom w:val="0"/>
      <w:divBdr>
        <w:top w:val="none" w:sz="0" w:space="0" w:color="auto"/>
        <w:left w:val="none" w:sz="0" w:space="0" w:color="auto"/>
        <w:bottom w:val="none" w:sz="0" w:space="0" w:color="auto"/>
        <w:right w:val="none" w:sz="0" w:space="0" w:color="auto"/>
      </w:divBdr>
    </w:div>
    <w:div w:id="710617190">
      <w:bodyDiv w:val="1"/>
      <w:marLeft w:val="0"/>
      <w:marRight w:val="0"/>
      <w:marTop w:val="0"/>
      <w:marBottom w:val="0"/>
      <w:divBdr>
        <w:top w:val="none" w:sz="0" w:space="0" w:color="auto"/>
        <w:left w:val="none" w:sz="0" w:space="0" w:color="auto"/>
        <w:bottom w:val="none" w:sz="0" w:space="0" w:color="auto"/>
        <w:right w:val="none" w:sz="0" w:space="0" w:color="auto"/>
      </w:divBdr>
    </w:div>
    <w:div w:id="734355602">
      <w:bodyDiv w:val="1"/>
      <w:marLeft w:val="0"/>
      <w:marRight w:val="0"/>
      <w:marTop w:val="0"/>
      <w:marBottom w:val="0"/>
      <w:divBdr>
        <w:top w:val="none" w:sz="0" w:space="0" w:color="auto"/>
        <w:left w:val="none" w:sz="0" w:space="0" w:color="auto"/>
        <w:bottom w:val="none" w:sz="0" w:space="0" w:color="auto"/>
        <w:right w:val="none" w:sz="0" w:space="0" w:color="auto"/>
      </w:divBdr>
    </w:div>
    <w:div w:id="749470511">
      <w:bodyDiv w:val="1"/>
      <w:marLeft w:val="0"/>
      <w:marRight w:val="0"/>
      <w:marTop w:val="0"/>
      <w:marBottom w:val="0"/>
      <w:divBdr>
        <w:top w:val="none" w:sz="0" w:space="0" w:color="auto"/>
        <w:left w:val="none" w:sz="0" w:space="0" w:color="auto"/>
        <w:bottom w:val="none" w:sz="0" w:space="0" w:color="auto"/>
        <w:right w:val="none" w:sz="0" w:space="0" w:color="auto"/>
      </w:divBdr>
    </w:div>
    <w:div w:id="786240180">
      <w:bodyDiv w:val="1"/>
      <w:marLeft w:val="0"/>
      <w:marRight w:val="0"/>
      <w:marTop w:val="0"/>
      <w:marBottom w:val="0"/>
      <w:divBdr>
        <w:top w:val="none" w:sz="0" w:space="0" w:color="auto"/>
        <w:left w:val="none" w:sz="0" w:space="0" w:color="auto"/>
        <w:bottom w:val="none" w:sz="0" w:space="0" w:color="auto"/>
        <w:right w:val="none" w:sz="0" w:space="0" w:color="auto"/>
      </w:divBdr>
    </w:div>
    <w:div w:id="818764291">
      <w:bodyDiv w:val="1"/>
      <w:marLeft w:val="0"/>
      <w:marRight w:val="0"/>
      <w:marTop w:val="0"/>
      <w:marBottom w:val="0"/>
      <w:divBdr>
        <w:top w:val="none" w:sz="0" w:space="0" w:color="auto"/>
        <w:left w:val="none" w:sz="0" w:space="0" w:color="auto"/>
        <w:bottom w:val="none" w:sz="0" w:space="0" w:color="auto"/>
        <w:right w:val="none" w:sz="0" w:space="0" w:color="auto"/>
      </w:divBdr>
    </w:div>
    <w:div w:id="844319814">
      <w:bodyDiv w:val="1"/>
      <w:marLeft w:val="0"/>
      <w:marRight w:val="0"/>
      <w:marTop w:val="0"/>
      <w:marBottom w:val="0"/>
      <w:divBdr>
        <w:top w:val="none" w:sz="0" w:space="0" w:color="auto"/>
        <w:left w:val="none" w:sz="0" w:space="0" w:color="auto"/>
        <w:bottom w:val="none" w:sz="0" w:space="0" w:color="auto"/>
        <w:right w:val="none" w:sz="0" w:space="0" w:color="auto"/>
      </w:divBdr>
    </w:div>
    <w:div w:id="866483043">
      <w:bodyDiv w:val="1"/>
      <w:marLeft w:val="0"/>
      <w:marRight w:val="0"/>
      <w:marTop w:val="0"/>
      <w:marBottom w:val="0"/>
      <w:divBdr>
        <w:top w:val="none" w:sz="0" w:space="0" w:color="auto"/>
        <w:left w:val="none" w:sz="0" w:space="0" w:color="auto"/>
        <w:bottom w:val="none" w:sz="0" w:space="0" w:color="auto"/>
        <w:right w:val="none" w:sz="0" w:space="0" w:color="auto"/>
      </w:divBdr>
    </w:div>
    <w:div w:id="869342052">
      <w:bodyDiv w:val="1"/>
      <w:marLeft w:val="0"/>
      <w:marRight w:val="0"/>
      <w:marTop w:val="0"/>
      <w:marBottom w:val="0"/>
      <w:divBdr>
        <w:top w:val="none" w:sz="0" w:space="0" w:color="auto"/>
        <w:left w:val="none" w:sz="0" w:space="0" w:color="auto"/>
        <w:bottom w:val="none" w:sz="0" w:space="0" w:color="auto"/>
        <w:right w:val="none" w:sz="0" w:space="0" w:color="auto"/>
      </w:divBdr>
    </w:div>
    <w:div w:id="898976369">
      <w:bodyDiv w:val="1"/>
      <w:marLeft w:val="0"/>
      <w:marRight w:val="0"/>
      <w:marTop w:val="0"/>
      <w:marBottom w:val="0"/>
      <w:divBdr>
        <w:top w:val="none" w:sz="0" w:space="0" w:color="auto"/>
        <w:left w:val="none" w:sz="0" w:space="0" w:color="auto"/>
        <w:bottom w:val="none" w:sz="0" w:space="0" w:color="auto"/>
        <w:right w:val="none" w:sz="0" w:space="0" w:color="auto"/>
      </w:divBdr>
    </w:div>
    <w:div w:id="967319065">
      <w:bodyDiv w:val="1"/>
      <w:marLeft w:val="0"/>
      <w:marRight w:val="0"/>
      <w:marTop w:val="0"/>
      <w:marBottom w:val="0"/>
      <w:divBdr>
        <w:top w:val="none" w:sz="0" w:space="0" w:color="auto"/>
        <w:left w:val="none" w:sz="0" w:space="0" w:color="auto"/>
        <w:bottom w:val="none" w:sz="0" w:space="0" w:color="auto"/>
        <w:right w:val="none" w:sz="0" w:space="0" w:color="auto"/>
      </w:divBdr>
    </w:div>
    <w:div w:id="973632953">
      <w:bodyDiv w:val="1"/>
      <w:marLeft w:val="0"/>
      <w:marRight w:val="0"/>
      <w:marTop w:val="0"/>
      <w:marBottom w:val="0"/>
      <w:divBdr>
        <w:top w:val="none" w:sz="0" w:space="0" w:color="auto"/>
        <w:left w:val="none" w:sz="0" w:space="0" w:color="auto"/>
        <w:bottom w:val="none" w:sz="0" w:space="0" w:color="auto"/>
        <w:right w:val="none" w:sz="0" w:space="0" w:color="auto"/>
      </w:divBdr>
    </w:div>
    <w:div w:id="996344040">
      <w:bodyDiv w:val="1"/>
      <w:marLeft w:val="0"/>
      <w:marRight w:val="0"/>
      <w:marTop w:val="0"/>
      <w:marBottom w:val="0"/>
      <w:divBdr>
        <w:top w:val="none" w:sz="0" w:space="0" w:color="auto"/>
        <w:left w:val="none" w:sz="0" w:space="0" w:color="auto"/>
        <w:bottom w:val="none" w:sz="0" w:space="0" w:color="auto"/>
        <w:right w:val="none" w:sz="0" w:space="0" w:color="auto"/>
      </w:divBdr>
    </w:div>
    <w:div w:id="1033652146">
      <w:bodyDiv w:val="1"/>
      <w:marLeft w:val="0"/>
      <w:marRight w:val="0"/>
      <w:marTop w:val="0"/>
      <w:marBottom w:val="0"/>
      <w:divBdr>
        <w:top w:val="none" w:sz="0" w:space="0" w:color="auto"/>
        <w:left w:val="none" w:sz="0" w:space="0" w:color="auto"/>
        <w:bottom w:val="none" w:sz="0" w:space="0" w:color="auto"/>
        <w:right w:val="none" w:sz="0" w:space="0" w:color="auto"/>
      </w:divBdr>
    </w:div>
    <w:div w:id="1088114501">
      <w:bodyDiv w:val="1"/>
      <w:marLeft w:val="0"/>
      <w:marRight w:val="0"/>
      <w:marTop w:val="0"/>
      <w:marBottom w:val="0"/>
      <w:divBdr>
        <w:top w:val="none" w:sz="0" w:space="0" w:color="auto"/>
        <w:left w:val="none" w:sz="0" w:space="0" w:color="auto"/>
        <w:bottom w:val="none" w:sz="0" w:space="0" w:color="auto"/>
        <w:right w:val="none" w:sz="0" w:space="0" w:color="auto"/>
      </w:divBdr>
    </w:div>
    <w:div w:id="1088649535">
      <w:bodyDiv w:val="1"/>
      <w:marLeft w:val="0"/>
      <w:marRight w:val="0"/>
      <w:marTop w:val="0"/>
      <w:marBottom w:val="0"/>
      <w:divBdr>
        <w:top w:val="none" w:sz="0" w:space="0" w:color="auto"/>
        <w:left w:val="none" w:sz="0" w:space="0" w:color="auto"/>
        <w:bottom w:val="none" w:sz="0" w:space="0" w:color="auto"/>
        <w:right w:val="none" w:sz="0" w:space="0" w:color="auto"/>
      </w:divBdr>
    </w:div>
    <w:div w:id="1097409817">
      <w:bodyDiv w:val="1"/>
      <w:marLeft w:val="0"/>
      <w:marRight w:val="0"/>
      <w:marTop w:val="0"/>
      <w:marBottom w:val="0"/>
      <w:divBdr>
        <w:top w:val="none" w:sz="0" w:space="0" w:color="auto"/>
        <w:left w:val="none" w:sz="0" w:space="0" w:color="auto"/>
        <w:bottom w:val="none" w:sz="0" w:space="0" w:color="auto"/>
        <w:right w:val="none" w:sz="0" w:space="0" w:color="auto"/>
      </w:divBdr>
    </w:div>
    <w:div w:id="1106389051">
      <w:bodyDiv w:val="1"/>
      <w:marLeft w:val="0"/>
      <w:marRight w:val="0"/>
      <w:marTop w:val="0"/>
      <w:marBottom w:val="0"/>
      <w:divBdr>
        <w:top w:val="none" w:sz="0" w:space="0" w:color="auto"/>
        <w:left w:val="none" w:sz="0" w:space="0" w:color="auto"/>
        <w:bottom w:val="none" w:sz="0" w:space="0" w:color="auto"/>
        <w:right w:val="none" w:sz="0" w:space="0" w:color="auto"/>
      </w:divBdr>
    </w:div>
    <w:div w:id="1135294588">
      <w:bodyDiv w:val="1"/>
      <w:marLeft w:val="0"/>
      <w:marRight w:val="0"/>
      <w:marTop w:val="0"/>
      <w:marBottom w:val="0"/>
      <w:divBdr>
        <w:top w:val="none" w:sz="0" w:space="0" w:color="auto"/>
        <w:left w:val="none" w:sz="0" w:space="0" w:color="auto"/>
        <w:bottom w:val="none" w:sz="0" w:space="0" w:color="auto"/>
        <w:right w:val="none" w:sz="0" w:space="0" w:color="auto"/>
      </w:divBdr>
    </w:div>
    <w:div w:id="1151873333">
      <w:bodyDiv w:val="1"/>
      <w:marLeft w:val="0"/>
      <w:marRight w:val="0"/>
      <w:marTop w:val="0"/>
      <w:marBottom w:val="0"/>
      <w:divBdr>
        <w:top w:val="none" w:sz="0" w:space="0" w:color="auto"/>
        <w:left w:val="none" w:sz="0" w:space="0" w:color="auto"/>
        <w:bottom w:val="none" w:sz="0" w:space="0" w:color="auto"/>
        <w:right w:val="none" w:sz="0" w:space="0" w:color="auto"/>
      </w:divBdr>
    </w:div>
    <w:div w:id="1162936335">
      <w:bodyDiv w:val="1"/>
      <w:marLeft w:val="0"/>
      <w:marRight w:val="0"/>
      <w:marTop w:val="0"/>
      <w:marBottom w:val="0"/>
      <w:divBdr>
        <w:top w:val="none" w:sz="0" w:space="0" w:color="auto"/>
        <w:left w:val="none" w:sz="0" w:space="0" w:color="auto"/>
        <w:bottom w:val="none" w:sz="0" w:space="0" w:color="auto"/>
        <w:right w:val="none" w:sz="0" w:space="0" w:color="auto"/>
      </w:divBdr>
    </w:div>
    <w:div w:id="1188567300">
      <w:bodyDiv w:val="1"/>
      <w:marLeft w:val="0"/>
      <w:marRight w:val="0"/>
      <w:marTop w:val="0"/>
      <w:marBottom w:val="0"/>
      <w:divBdr>
        <w:top w:val="none" w:sz="0" w:space="0" w:color="auto"/>
        <w:left w:val="none" w:sz="0" w:space="0" w:color="auto"/>
        <w:bottom w:val="none" w:sz="0" w:space="0" w:color="auto"/>
        <w:right w:val="none" w:sz="0" w:space="0" w:color="auto"/>
      </w:divBdr>
    </w:div>
    <w:div w:id="1191334242">
      <w:bodyDiv w:val="1"/>
      <w:marLeft w:val="0"/>
      <w:marRight w:val="0"/>
      <w:marTop w:val="0"/>
      <w:marBottom w:val="0"/>
      <w:divBdr>
        <w:top w:val="none" w:sz="0" w:space="0" w:color="auto"/>
        <w:left w:val="none" w:sz="0" w:space="0" w:color="auto"/>
        <w:bottom w:val="none" w:sz="0" w:space="0" w:color="auto"/>
        <w:right w:val="none" w:sz="0" w:space="0" w:color="auto"/>
      </w:divBdr>
    </w:div>
    <w:div w:id="1226800359">
      <w:bodyDiv w:val="1"/>
      <w:marLeft w:val="0"/>
      <w:marRight w:val="0"/>
      <w:marTop w:val="0"/>
      <w:marBottom w:val="0"/>
      <w:divBdr>
        <w:top w:val="none" w:sz="0" w:space="0" w:color="auto"/>
        <w:left w:val="none" w:sz="0" w:space="0" w:color="auto"/>
        <w:bottom w:val="none" w:sz="0" w:space="0" w:color="auto"/>
        <w:right w:val="none" w:sz="0" w:space="0" w:color="auto"/>
      </w:divBdr>
    </w:div>
    <w:div w:id="1253778799">
      <w:bodyDiv w:val="1"/>
      <w:marLeft w:val="0"/>
      <w:marRight w:val="0"/>
      <w:marTop w:val="0"/>
      <w:marBottom w:val="0"/>
      <w:divBdr>
        <w:top w:val="none" w:sz="0" w:space="0" w:color="auto"/>
        <w:left w:val="none" w:sz="0" w:space="0" w:color="auto"/>
        <w:bottom w:val="none" w:sz="0" w:space="0" w:color="auto"/>
        <w:right w:val="none" w:sz="0" w:space="0" w:color="auto"/>
      </w:divBdr>
    </w:div>
    <w:div w:id="1254439492">
      <w:bodyDiv w:val="1"/>
      <w:marLeft w:val="0"/>
      <w:marRight w:val="0"/>
      <w:marTop w:val="0"/>
      <w:marBottom w:val="0"/>
      <w:divBdr>
        <w:top w:val="none" w:sz="0" w:space="0" w:color="auto"/>
        <w:left w:val="none" w:sz="0" w:space="0" w:color="auto"/>
        <w:bottom w:val="none" w:sz="0" w:space="0" w:color="auto"/>
        <w:right w:val="none" w:sz="0" w:space="0" w:color="auto"/>
      </w:divBdr>
    </w:div>
    <w:div w:id="1272933355">
      <w:bodyDiv w:val="1"/>
      <w:marLeft w:val="0"/>
      <w:marRight w:val="0"/>
      <w:marTop w:val="0"/>
      <w:marBottom w:val="0"/>
      <w:divBdr>
        <w:top w:val="none" w:sz="0" w:space="0" w:color="auto"/>
        <w:left w:val="none" w:sz="0" w:space="0" w:color="auto"/>
        <w:bottom w:val="none" w:sz="0" w:space="0" w:color="auto"/>
        <w:right w:val="none" w:sz="0" w:space="0" w:color="auto"/>
      </w:divBdr>
    </w:div>
    <w:div w:id="1276718250">
      <w:bodyDiv w:val="1"/>
      <w:marLeft w:val="0"/>
      <w:marRight w:val="0"/>
      <w:marTop w:val="0"/>
      <w:marBottom w:val="0"/>
      <w:divBdr>
        <w:top w:val="none" w:sz="0" w:space="0" w:color="auto"/>
        <w:left w:val="none" w:sz="0" w:space="0" w:color="auto"/>
        <w:bottom w:val="none" w:sz="0" w:space="0" w:color="auto"/>
        <w:right w:val="none" w:sz="0" w:space="0" w:color="auto"/>
      </w:divBdr>
    </w:div>
    <w:div w:id="1288701405">
      <w:bodyDiv w:val="1"/>
      <w:marLeft w:val="0"/>
      <w:marRight w:val="0"/>
      <w:marTop w:val="0"/>
      <w:marBottom w:val="0"/>
      <w:divBdr>
        <w:top w:val="none" w:sz="0" w:space="0" w:color="auto"/>
        <w:left w:val="none" w:sz="0" w:space="0" w:color="auto"/>
        <w:bottom w:val="none" w:sz="0" w:space="0" w:color="auto"/>
        <w:right w:val="none" w:sz="0" w:space="0" w:color="auto"/>
      </w:divBdr>
    </w:div>
    <w:div w:id="1321038990">
      <w:bodyDiv w:val="1"/>
      <w:marLeft w:val="0"/>
      <w:marRight w:val="0"/>
      <w:marTop w:val="0"/>
      <w:marBottom w:val="0"/>
      <w:divBdr>
        <w:top w:val="none" w:sz="0" w:space="0" w:color="auto"/>
        <w:left w:val="none" w:sz="0" w:space="0" w:color="auto"/>
        <w:bottom w:val="none" w:sz="0" w:space="0" w:color="auto"/>
        <w:right w:val="none" w:sz="0" w:space="0" w:color="auto"/>
      </w:divBdr>
    </w:div>
    <w:div w:id="1351758773">
      <w:bodyDiv w:val="1"/>
      <w:marLeft w:val="0"/>
      <w:marRight w:val="0"/>
      <w:marTop w:val="0"/>
      <w:marBottom w:val="0"/>
      <w:divBdr>
        <w:top w:val="none" w:sz="0" w:space="0" w:color="auto"/>
        <w:left w:val="none" w:sz="0" w:space="0" w:color="auto"/>
        <w:bottom w:val="none" w:sz="0" w:space="0" w:color="auto"/>
        <w:right w:val="none" w:sz="0" w:space="0" w:color="auto"/>
      </w:divBdr>
    </w:div>
    <w:div w:id="1376541702">
      <w:bodyDiv w:val="1"/>
      <w:marLeft w:val="0"/>
      <w:marRight w:val="0"/>
      <w:marTop w:val="0"/>
      <w:marBottom w:val="0"/>
      <w:divBdr>
        <w:top w:val="none" w:sz="0" w:space="0" w:color="auto"/>
        <w:left w:val="none" w:sz="0" w:space="0" w:color="auto"/>
        <w:bottom w:val="none" w:sz="0" w:space="0" w:color="auto"/>
        <w:right w:val="none" w:sz="0" w:space="0" w:color="auto"/>
      </w:divBdr>
      <w:divsChild>
        <w:div w:id="160630419">
          <w:marLeft w:val="0"/>
          <w:marRight w:val="0"/>
          <w:marTop w:val="0"/>
          <w:marBottom w:val="0"/>
          <w:divBdr>
            <w:top w:val="none" w:sz="0" w:space="0" w:color="auto"/>
            <w:left w:val="none" w:sz="0" w:space="0" w:color="auto"/>
            <w:bottom w:val="none" w:sz="0" w:space="0" w:color="auto"/>
            <w:right w:val="none" w:sz="0" w:space="0" w:color="auto"/>
          </w:divBdr>
          <w:divsChild>
            <w:div w:id="1574657631">
              <w:marLeft w:val="0"/>
              <w:marRight w:val="0"/>
              <w:marTop w:val="0"/>
              <w:marBottom w:val="0"/>
              <w:divBdr>
                <w:top w:val="none" w:sz="0" w:space="0" w:color="auto"/>
                <w:left w:val="none" w:sz="0" w:space="0" w:color="auto"/>
                <w:bottom w:val="none" w:sz="0" w:space="0" w:color="auto"/>
                <w:right w:val="none" w:sz="0" w:space="0" w:color="auto"/>
              </w:divBdr>
              <w:divsChild>
                <w:div w:id="759373738">
                  <w:marLeft w:val="0"/>
                  <w:marRight w:val="0"/>
                  <w:marTop w:val="0"/>
                  <w:marBottom w:val="0"/>
                  <w:divBdr>
                    <w:top w:val="single" w:sz="6" w:space="8" w:color="DEDEDE"/>
                    <w:left w:val="single" w:sz="6" w:space="8" w:color="DEDEDE"/>
                    <w:bottom w:val="single" w:sz="6" w:space="30" w:color="DEDEDE"/>
                    <w:right w:val="single" w:sz="6" w:space="8" w:color="DEDEDE"/>
                  </w:divBdr>
                  <w:divsChild>
                    <w:div w:id="525213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2390174">
          <w:marLeft w:val="0"/>
          <w:marRight w:val="0"/>
          <w:marTop w:val="0"/>
          <w:marBottom w:val="0"/>
          <w:divBdr>
            <w:top w:val="none" w:sz="0" w:space="0" w:color="auto"/>
            <w:left w:val="none" w:sz="0" w:space="0" w:color="auto"/>
            <w:bottom w:val="none" w:sz="0" w:space="0" w:color="auto"/>
            <w:right w:val="none" w:sz="0" w:space="0" w:color="auto"/>
          </w:divBdr>
          <w:divsChild>
            <w:div w:id="344719673">
              <w:marLeft w:val="0"/>
              <w:marRight w:val="0"/>
              <w:marTop w:val="0"/>
              <w:marBottom w:val="0"/>
              <w:divBdr>
                <w:top w:val="none" w:sz="0" w:space="0" w:color="auto"/>
                <w:left w:val="none" w:sz="0" w:space="0" w:color="auto"/>
                <w:bottom w:val="none" w:sz="0" w:space="0" w:color="auto"/>
                <w:right w:val="none" w:sz="0" w:space="0" w:color="auto"/>
              </w:divBdr>
              <w:divsChild>
                <w:div w:id="497497526">
                  <w:marLeft w:val="0"/>
                  <w:marRight w:val="0"/>
                  <w:marTop w:val="0"/>
                  <w:marBottom w:val="0"/>
                  <w:divBdr>
                    <w:top w:val="single" w:sz="6" w:space="8" w:color="EEEEEE"/>
                    <w:left w:val="none" w:sz="0" w:space="8" w:color="auto"/>
                    <w:bottom w:val="single" w:sz="6" w:space="8" w:color="EEEEEE"/>
                    <w:right w:val="single" w:sz="6" w:space="8" w:color="EEEEEE"/>
                  </w:divBdr>
                  <w:divsChild>
                    <w:div w:id="1286736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8673021">
      <w:bodyDiv w:val="1"/>
      <w:marLeft w:val="0"/>
      <w:marRight w:val="0"/>
      <w:marTop w:val="0"/>
      <w:marBottom w:val="0"/>
      <w:divBdr>
        <w:top w:val="none" w:sz="0" w:space="0" w:color="auto"/>
        <w:left w:val="none" w:sz="0" w:space="0" w:color="auto"/>
        <w:bottom w:val="none" w:sz="0" w:space="0" w:color="auto"/>
        <w:right w:val="none" w:sz="0" w:space="0" w:color="auto"/>
      </w:divBdr>
    </w:div>
    <w:div w:id="1517618279">
      <w:bodyDiv w:val="1"/>
      <w:marLeft w:val="0"/>
      <w:marRight w:val="0"/>
      <w:marTop w:val="0"/>
      <w:marBottom w:val="0"/>
      <w:divBdr>
        <w:top w:val="none" w:sz="0" w:space="0" w:color="auto"/>
        <w:left w:val="none" w:sz="0" w:space="0" w:color="auto"/>
        <w:bottom w:val="none" w:sz="0" w:space="0" w:color="auto"/>
        <w:right w:val="none" w:sz="0" w:space="0" w:color="auto"/>
      </w:divBdr>
    </w:div>
    <w:div w:id="1533806383">
      <w:bodyDiv w:val="1"/>
      <w:marLeft w:val="0"/>
      <w:marRight w:val="0"/>
      <w:marTop w:val="0"/>
      <w:marBottom w:val="0"/>
      <w:divBdr>
        <w:top w:val="none" w:sz="0" w:space="0" w:color="auto"/>
        <w:left w:val="none" w:sz="0" w:space="0" w:color="auto"/>
        <w:bottom w:val="none" w:sz="0" w:space="0" w:color="auto"/>
        <w:right w:val="none" w:sz="0" w:space="0" w:color="auto"/>
      </w:divBdr>
    </w:div>
    <w:div w:id="1539851731">
      <w:bodyDiv w:val="1"/>
      <w:marLeft w:val="0"/>
      <w:marRight w:val="0"/>
      <w:marTop w:val="0"/>
      <w:marBottom w:val="0"/>
      <w:divBdr>
        <w:top w:val="none" w:sz="0" w:space="0" w:color="auto"/>
        <w:left w:val="none" w:sz="0" w:space="0" w:color="auto"/>
        <w:bottom w:val="none" w:sz="0" w:space="0" w:color="auto"/>
        <w:right w:val="none" w:sz="0" w:space="0" w:color="auto"/>
      </w:divBdr>
    </w:div>
    <w:div w:id="1574580457">
      <w:bodyDiv w:val="1"/>
      <w:marLeft w:val="0"/>
      <w:marRight w:val="0"/>
      <w:marTop w:val="0"/>
      <w:marBottom w:val="0"/>
      <w:divBdr>
        <w:top w:val="none" w:sz="0" w:space="0" w:color="auto"/>
        <w:left w:val="none" w:sz="0" w:space="0" w:color="auto"/>
        <w:bottom w:val="none" w:sz="0" w:space="0" w:color="auto"/>
        <w:right w:val="none" w:sz="0" w:space="0" w:color="auto"/>
      </w:divBdr>
    </w:div>
    <w:div w:id="1594052474">
      <w:bodyDiv w:val="1"/>
      <w:marLeft w:val="0"/>
      <w:marRight w:val="0"/>
      <w:marTop w:val="0"/>
      <w:marBottom w:val="0"/>
      <w:divBdr>
        <w:top w:val="none" w:sz="0" w:space="0" w:color="auto"/>
        <w:left w:val="none" w:sz="0" w:space="0" w:color="auto"/>
        <w:bottom w:val="none" w:sz="0" w:space="0" w:color="auto"/>
        <w:right w:val="none" w:sz="0" w:space="0" w:color="auto"/>
      </w:divBdr>
    </w:div>
    <w:div w:id="1658999080">
      <w:bodyDiv w:val="1"/>
      <w:marLeft w:val="0"/>
      <w:marRight w:val="0"/>
      <w:marTop w:val="0"/>
      <w:marBottom w:val="0"/>
      <w:divBdr>
        <w:top w:val="none" w:sz="0" w:space="0" w:color="auto"/>
        <w:left w:val="none" w:sz="0" w:space="0" w:color="auto"/>
        <w:bottom w:val="none" w:sz="0" w:space="0" w:color="auto"/>
        <w:right w:val="none" w:sz="0" w:space="0" w:color="auto"/>
      </w:divBdr>
    </w:div>
    <w:div w:id="1701197195">
      <w:bodyDiv w:val="1"/>
      <w:marLeft w:val="0"/>
      <w:marRight w:val="0"/>
      <w:marTop w:val="0"/>
      <w:marBottom w:val="0"/>
      <w:divBdr>
        <w:top w:val="none" w:sz="0" w:space="0" w:color="auto"/>
        <w:left w:val="none" w:sz="0" w:space="0" w:color="auto"/>
        <w:bottom w:val="none" w:sz="0" w:space="0" w:color="auto"/>
        <w:right w:val="none" w:sz="0" w:space="0" w:color="auto"/>
      </w:divBdr>
    </w:div>
    <w:div w:id="1759280523">
      <w:bodyDiv w:val="1"/>
      <w:marLeft w:val="0"/>
      <w:marRight w:val="0"/>
      <w:marTop w:val="0"/>
      <w:marBottom w:val="0"/>
      <w:divBdr>
        <w:top w:val="none" w:sz="0" w:space="0" w:color="auto"/>
        <w:left w:val="none" w:sz="0" w:space="0" w:color="auto"/>
        <w:bottom w:val="none" w:sz="0" w:space="0" w:color="auto"/>
        <w:right w:val="none" w:sz="0" w:space="0" w:color="auto"/>
      </w:divBdr>
    </w:div>
    <w:div w:id="1765420031">
      <w:bodyDiv w:val="1"/>
      <w:marLeft w:val="0"/>
      <w:marRight w:val="0"/>
      <w:marTop w:val="0"/>
      <w:marBottom w:val="0"/>
      <w:divBdr>
        <w:top w:val="none" w:sz="0" w:space="0" w:color="auto"/>
        <w:left w:val="none" w:sz="0" w:space="0" w:color="auto"/>
        <w:bottom w:val="none" w:sz="0" w:space="0" w:color="auto"/>
        <w:right w:val="none" w:sz="0" w:space="0" w:color="auto"/>
      </w:divBdr>
      <w:divsChild>
        <w:div w:id="2064449863">
          <w:marLeft w:val="0"/>
          <w:marRight w:val="0"/>
          <w:marTop w:val="0"/>
          <w:marBottom w:val="0"/>
          <w:divBdr>
            <w:top w:val="none" w:sz="0" w:space="0" w:color="auto"/>
            <w:left w:val="none" w:sz="0" w:space="0" w:color="auto"/>
            <w:bottom w:val="none" w:sz="0" w:space="0" w:color="auto"/>
            <w:right w:val="none" w:sz="0" w:space="0" w:color="auto"/>
          </w:divBdr>
          <w:divsChild>
            <w:div w:id="2128042964">
              <w:marLeft w:val="0"/>
              <w:marRight w:val="60"/>
              <w:marTop w:val="0"/>
              <w:marBottom w:val="0"/>
              <w:divBdr>
                <w:top w:val="none" w:sz="0" w:space="0" w:color="auto"/>
                <w:left w:val="none" w:sz="0" w:space="0" w:color="auto"/>
                <w:bottom w:val="none" w:sz="0" w:space="0" w:color="auto"/>
                <w:right w:val="none" w:sz="0" w:space="0" w:color="auto"/>
              </w:divBdr>
              <w:divsChild>
                <w:div w:id="758604226">
                  <w:marLeft w:val="0"/>
                  <w:marRight w:val="0"/>
                  <w:marTop w:val="0"/>
                  <w:marBottom w:val="120"/>
                  <w:divBdr>
                    <w:top w:val="single" w:sz="6" w:space="0" w:color="C0C0C0"/>
                    <w:left w:val="single" w:sz="6" w:space="0" w:color="D9D9D9"/>
                    <w:bottom w:val="single" w:sz="6" w:space="0" w:color="D9D9D9"/>
                    <w:right w:val="single" w:sz="6" w:space="0" w:color="D9D9D9"/>
                  </w:divBdr>
                  <w:divsChild>
                    <w:div w:id="1365522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7809658">
          <w:marLeft w:val="0"/>
          <w:marRight w:val="0"/>
          <w:marTop w:val="0"/>
          <w:marBottom w:val="0"/>
          <w:divBdr>
            <w:top w:val="none" w:sz="0" w:space="0" w:color="auto"/>
            <w:left w:val="none" w:sz="0" w:space="0" w:color="auto"/>
            <w:bottom w:val="none" w:sz="0" w:space="0" w:color="auto"/>
            <w:right w:val="none" w:sz="0" w:space="0" w:color="auto"/>
          </w:divBdr>
          <w:divsChild>
            <w:div w:id="2064675059">
              <w:marLeft w:val="60"/>
              <w:marRight w:val="0"/>
              <w:marTop w:val="0"/>
              <w:marBottom w:val="0"/>
              <w:divBdr>
                <w:top w:val="none" w:sz="0" w:space="0" w:color="auto"/>
                <w:left w:val="none" w:sz="0" w:space="0" w:color="auto"/>
                <w:bottom w:val="none" w:sz="0" w:space="0" w:color="auto"/>
                <w:right w:val="none" w:sz="0" w:space="0" w:color="auto"/>
              </w:divBdr>
              <w:divsChild>
                <w:div w:id="837648136">
                  <w:marLeft w:val="0"/>
                  <w:marRight w:val="0"/>
                  <w:marTop w:val="0"/>
                  <w:marBottom w:val="0"/>
                  <w:divBdr>
                    <w:top w:val="none" w:sz="0" w:space="0" w:color="auto"/>
                    <w:left w:val="none" w:sz="0" w:space="0" w:color="auto"/>
                    <w:bottom w:val="none" w:sz="0" w:space="0" w:color="auto"/>
                    <w:right w:val="none" w:sz="0" w:space="0" w:color="auto"/>
                  </w:divBdr>
                  <w:divsChild>
                    <w:div w:id="954752104">
                      <w:marLeft w:val="0"/>
                      <w:marRight w:val="0"/>
                      <w:marTop w:val="0"/>
                      <w:marBottom w:val="120"/>
                      <w:divBdr>
                        <w:top w:val="single" w:sz="6" w:space="0" w:color="F5F5F5"/>
                        <w:left w:val="single" w:sz="6" w:space="0" w:color="F5F5F5"/>
                        <w:bottom w:val="single" w:sz="6" w:space="0" w:color="F5F5F5"/>
                        <w:right w:val="single" w:sz="6" w:space="0" w:color="F5F5F5"/>
                      </w:divBdr>
                      <w:divsChild>
                        <w:div w:id="50157262">
                          <w:marLeft w:val="0"/>
                          <w:marRight w:val="0"/>
                          <w:marTop w:val="0"/>
                          <w:marBottom w:val="0"/>
                          <w:divBdr>
                            <w:top w:val="none" w:sz="0" w:space="0" w:color="auto"/>
                            <w:left w:val="none" w:sz="0" w:space="0" w:color="auto"/>
                            <w:bottom w:val="none" w:sz="0" w:space="0" w:color="auto"/>
                            <w:right w:val="none" w:sz="0" w:space="0" w:color="auto"/>
                          </w:divBdr>
                          <w:divsChild>
                            <w:div w:id="259412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55806806">
      <w:bodyDiv w:val="1"/>
      <w:marLeft w:val="0"/>
      <w:marRight w:val="0"/>
      <w:marTop w:val="0"/>
      <w:marBottom w:val="0"/>
      <w:divBdr>
        <w:top w:val="none" w:sz="0" w:space="0" w:color="auto"/>
        <w:left w:val="none" w:sz="0" w:space="0" w:color="auto"/>
        <w:bottom w:val="none" w:sz="0" w:space="0" w:color="auto"/>
        <w:right w:val="none" w:sz="0" w:space="0" w:color="auto"/>
      </w:divBdr>
    </w:div>
    <w:div w:id="2003046872">
      <w:bodyDiv w:val="1"/>
      <w:marLeft w:val="0"/>
      <w:marRight w:val="0"/>
      <w:marTop w:val="0"/>
      <w:marBottom w:val="0"/>
      <w:divBdr>
        <w:top w:val="none" w:sz="0" w:space="0" w:color="auto"/>
        <w:left w:val="none" w:sz="0" w:space="0" w:color="auto"/>
        <w:bottom w:val="none" w:sz="0" w:space="0" w:color="auto"/>
        <w:right w:val="none" w:sz="0" w:space="0" w:color="auto"/>
      </w:divBdr>
    </w:div>
    <w:div w:id="2038264940">
      <w:bodyDiv w:val="1"/>
      <w:marLeft w:val="0"/>
      <w:marRight w:val="0"/>
      <w:marTop w:val="0"/>
      <w:marBottom w:val="0"/>
      <w:divBdr>
        <w:top w:val="none" w:sz="0" w:space="0" w:color="auto"/>
        <w:left w:val="none" w:sz="0" w:space="0" w:color="auto"/>
        <w:bottom w:val="none" w:sz="0" w:space="0" w:color="auto"/>
        <w:right w:val="none" w:sz="0" w:space="0" w:color="auto"/>
      </w:divBdr>
    </w:div>
    <w:div w:id="20503739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emf"/><Relationship Id="rId20" Type="http://schemas.openxmlformats.org/officeDocument/2006/relationships/footer" Target="footer1.xml"/><Relationship Id="rId21" Type="http://schemas.openxmlformats.org/officeDocument/2006/relationships/footer" Target="footer2.xml"/><Relationship Id="rId22" Type="http://schemas.openxmlformats.org/officeDocument/2006/relationships/header" Target="header3.xml"/><Relationship Id="rId23" Type="http://schemas.openxmlformats.org/officeDocument/2006/relationships/footer" Target="footer3.xml"/><Relationship Id="rId24" Type="http://schemas.openxmlformats.org/officeDocument/2006/relationships/fontTable" Target="fontTable.xml"/><Relationship Id="rId25" Type="http://schemas.openxmlformats.org/officeDocument/2006/relationships/theme" Target="theme/theme1.xml"/><Relationship Id="rId10" Type="http://schemas.openxmlformats.org/officeDocument/2006/relationships/image" Target="media/image3.emf"/><Relationship Id="rId11" Type="http://schemas.openxmlformats.org/officeDocument/2006/relationships/image" Target="media/image4.emf"/><Relationship Id="rId12" Type="http://schemas.openxmlformats.org/officeDocument/2006/relationships/image" Target="media/image5.emf"/><Relationship Id="rId13" Type="http://schemas.openxmlformats.org/officeDocument/2006/relationships/image" Target="media/image6.emf"/><Relationship Id="rId14" Type="http://schemas.openxmlformats.org/officeDocument/2006/relationships/image" Target="media/image7.emf"/><Relationship Id="rId15" Type="http://schemas.openxmlformats.org/officeDocument/2006/relationships/image" Target="media/image8.emf"/><Relationship Id="rId16" Type="http://schemas.openxmlformats.org/officeDocument/2006/relationships/image" Target="media/image9.emf"/><Relationship Id="rId17" Type="http://schemas.openxmlformats.org/officeDocument/2006/relationships/image" Target="media/image10.emf"/><Relationship Id="rId18" Type="http://schemas.openxmlformats.org/officeDocument/2006/relationships/header" Target="header1.xml"/><Relationship Id="rId19" Type="http://schemas.openxmlformats.org/officeDocument/2006/relationships/header" Target="header2.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www.healthinformaticslab.org/ffzhou/" TargetMode="External"/><Relationship Id="rId8" Type="http://schemas.openxmlformats.org/officeDocument/2006/relationships/image" Target="media/image1.e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4</TotalTime>
  <Pages>21</Pages>
  <Words>10274</Words>
  <Characters>58563</Characters>
  <Application>Microsoft Macintosh Word</Application>
  <DocSecurity>0</DocSecurity>
  <Lines>488</Lines>
  <Paragraphs>137</Paragraphs>
  <ScaleCrop>false</ScaleCrop>
  <Company/>
  <LinksUpToDate>false</LinksUpToDate>
  <CharactersWithSpaces>687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IFS manuscript</dc:title>
  <dc:creator>Fengfeng Zhou</dc:creator>
  <cp:keywords>Email:FengfengZhou@gmail.com</cp:keywords>
  <cp:lastModifiedBy>张若驰</cp:lastModifiedBy>
  <cp:revision>87</cp:revision>
  <cp:lastPrinted>2017-03-25T00:46:00Z</cp:lastPrinted>
  <dcterms:created xsi:type="dcterms:W3CDTF">2017-03-25T06:29:00Z</dcterms:created>
  <dcterms:modified xsi:type="dcterms:W3CDTF">2017-04-08T06:28:00Z</dcterms:modified>
</cp:coreProperties>
</file>